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04D161" w14:textId="77777777" w:rsidR="005A0F56" w:rsidRPr="007A0C5A" w:rsidRDefault="005A0F56" w:rsidP="00E17621">
      <w:pPr>
        <w:spacing w:after="0"/>
        <w:jc w:val="both"/>
        <w:rPr>
          <w:b/>
          <w:szCs w:val="24"/>
        </w:rPr>
      </w:pPr>
      <w:r w:rsidRPr="007A0C5A">
        <w:rPr>
          <w:b/>
          <w:szCs w:val="24"/>
        </w:rPr>
        <w:t>TITLE:</w:t>
      </w:r>
    </w:p>
    <w:p w14:paraId="32E15D1E" w14:textId="77777777" w:rsidR="00384746" w:rsidRPr="007A0C5A" w:rsidRDefault="00A234CD" w:rsidP="00E17621">
      <w:pPr>
        <w:spacing w:after="0"/>
        <w:jc w:val="both"/>
        <w:rPr>
          <w:szCs w:val="24"/>
        </w:rPr>
      </w:pPr>
      <w:r w:rsidRPr="007A0C5A">
        <w:rPr>
          <w:szCs w:val="24"/>
        </w:rPr>
        <w:t xml:space="preserve">Reprogramming Mouse Embryonic Fibroblasts </w:t>
      </w:r>
      <w:r w:rsidR="00082F49" w:rsidRPr="007A0C5A">
        <w:rPr>
          <w:szCs w:val="24"/>
        </w:rPr>
        <w:t xml:space="preserve">with </w:t>
      </w:r>
      <w:r w:rsidRPr="007A0C5A">
        <w:rPr>
          <w:szCs w:val="24"/>
        </w:rPr>
        <w:t>Transcription Factor</w:t>
      </w:r>
      <w:r w:rsidR="00082F49" w:rsidRPr="007A0C5A">
        <w:rPr>
          <w:szCs w:val="24"/>
        </w:rPr>
        <w:t>s</w:t>
      </w:r>
      <w:r w:rsidRPr="007A0C5A">
        <w:rPr>
          <w:szCs w:val="24"/>
        </w:rPr>
        <w:t xml:space="preserve"> to Induce a Hemogenic Program</w:t>
      </w:r>
    </w:p>
    <w:p w14:paraId="0ABE0A83" w14:textId="77777777" w:rsidR="00A234CD" w:rsidRPr="007A0C5A" w:rsidRDefault="00A234CD" w:rsidP="00E17621">
      <w:pPr>
        <w:spacing w:after="0"/>
        <w:jc w:val="both"/>
        <w:rPr>
          <w:szCs w:val="24"/>
        </w:rPr>
      </w:pPr>
    </w:p>
    <w:p w14:paraId="37A6096D" w14:textId="77777777" w:rsidR="005A0F56" w:rsidRPr="007A0C5A" w:rsidRDefault="005A0F56" w:rsidP="00E17621">
      <w:pPr>
        <w:spacing w:after="0"/>
        <w:jc w:val="both"/>
        <w:rPr>
          <w:b/>
          <w:szCs w:val="24"/>
        </w:rPr>
      </w:pPr>
      <w:r w:rsidRPr="007A0C5A">
        <w:rPr>
          <w:b/>
          <w:szCs w:val="24"/>
        </w:rPr>
        <w:t>AUTHORS:</w:t>
      </w:r>
    </w:p>
    <w:p w14:paraId="77C45929" w14:textId="77777777" w:rsidR="005F0356" w:rsidRPr="007A0C5A" w:rsidRDefault="005F0356" w:rsidP="00E17621">
      <w:pPr>
        <w:spacing w:after="0"/>
        <w:jc w:val="both"/>
        <w:rPr>
          <w:szCs w:val="24"/>
        </w:rPr>
      </w:pPr>
      <w:r w:rsidRPr="007A0C5A">
        <w:rPr>
          <w:szCs w:val="24"/>
        </w:rPr>
        <w:t>Daniel, Michael G</w:t>
      </w:r>
    </w:p>
    <w:p w14:paraId="429D6D6F" w14:textId="77777777" w:rsidR="005F0356" w:rsidRPr="007A0C5A" w:rsidRDefault="005F0356" w:rsidP="00E17621">
      <w:pPr>
        <w:spacing w:after="0"/>
        <w:jc w:val="both"/>
        <w:rPr>
          <w:szCs w:val="24"/>
        </w:rPr>
      </w:pPr>
      <w:r w:rsidRPr="007A0C5A">
        <w:rPr>
          <w:szCs w:val="24"/>
        </w:rPr>
        <w:t>Department of Developmental and Regenerative Biology</w:t>
      </w:r>
    </w:p>
    <w:p w14:paraId="2C7C18C3" w14:textId="77777777" w:rsidR="00EE37E1" w:rsidRPr="007A0C5A" w:rsidRDefault="00EE37E1" w:rsidP="00E17621">
      <w:pPr>
        <w:spacing w:after="0"/>
        <w:jc w:val="both"/>
        <w:rPr>
          <w:szCs w:val="24"/>
        </w:rPr>
      </w:pPr>
      <w:r w:rsidRPr="007A0C5A">
        <w:rPr>
          <w:szCs w:val="24"/>
        </w:rPr>
        <w:t>Black Family Stem Cell Institute</w:t>
      </w:r>
    </w:p>
    <w:p w14:paraId="2FCEB7B9" w14:textId="77777777" w:rsidR="00EE37E1" w:rsidRPr="007A0C5A" w:rsidRDefault="00EE37E1" w:rsidP="00E17621">
      <w:pPr>
        <w:spacing w:after="0"/>
        <w:jc w:val="both"/>
        <w:rPr>
          <w:szCs w:val="24"/>
        </w:rPr>
      </w:pPr>
      <w:r w:rsidRPr="007A0C5A">
        <w:rPr>
          <w:szCs w:val="24"/>
        </w:rPr>
        <w:t>The Graduate School of Biomedical Science</w:t>
      </w:r>
    </w:p>
    <w:p w14:paraId="286B079B" w14:textId="77777777" w:rsidR="005F0356" w:rsidRPr="007A0C5A" w:rsidRDefault="005F0356" w:rsidP="00E17621">
      <w:pPr>
        <w:spacing w:after="0"/>
        <w:jc w:val="both"/>
        <w:rPr>
          <w:szCs w:val="24"/>
        </w:rPr>
      </w:pPr>
      <w:r w:rsidRPr="007A0C5A">
        <w:rPr>
          <w:szCs w:val="24"/>
        </w:rPr>
        <w:t>Icahn School of Medicine at Mount Sinai</w:t>
      </w:r>
    </w:p>
    <w:p w14:paraId="2D0F7F28" w14:textId="77777777" w:rsidR="005F0356" w:rsidRPr="007A0C5A" w:rsidRDefault="005F0356" w:rsidP="00E17621">
      <w:pPr>
        <w:spacing w:after="0"/>
        <w:jc w:val="both"/>
        <w:rPr>
          <w:szCs w:val="24"/>
        </w:rPr>
      </w:pPr>
      <w:r w:rsidRPr="007A0C5A">
        <w:rPr>
          <w:szCs w:val="24"/>
        </w:rPr>
        <w:t>New York, USA</w:t>
      </w:r>
    </w:p>
    <w:p w14:paraId="468DDDB3" w14:textId="77777777" w:rsidR="005F0356" w:rsidRPr="007A0C5A" w:rsidRDefault="00C16A36" w:rsidP="00E17621">
      <w:pPr>
        <w:spacing w:after="0"/>
        <w:jc w:val="both"/>
        <w:rPr>
          <w:szCs w:val="24"/>
        </w:rPr>
      </w:pPr>
      <w:r w:rsidRPr="007A0C5A">
        <w:rPr>
          <w:szCs w:val="24"/>
        </w:rPr>
        <w:t>m</w:t>
      </w:r>
      <w:r w:rsidR="005F0356" w:rsidRPr="007A0C5A">
        <w:rPr>
          <w:szCs w:val="24"/>
        </w:rPr>
        <w:t>ichael.daniel@icahn.mssm.edu</w:t>
      </w:r>
    </w:p>
    <w:p w14:paraId="4B7EF065" w14:textId="77777777" w:rsidR="005F0356" w:rsidRPr="007A0C5A" w:rsidRDefault="005F0356" w:rsidP="00E17621">
      <w:pPr>
        <w:spacing w:after="0"/>
        <w:jc w:val="both"/>
        <w:rPr>
          <w:szCs w:val="24"/>
        </w:rPr>
      </w:pPr>
    </w:p>
    <w:p w14:paraId="5FD940C2" w14:textId="77777777" w:rsidR="005F0356" w:rsidRPr="007A0C5A" w:rsidRDefault="005F0356" w:rsidP="00E17621">
      <w:pPr>
        <w:spacing w:after="0"/>
        <w:jc w:val="both"/>
        <w:rPr>
          <w:szCs w:val="24"/>
        </w:rPr>
      </w:pPr>
      <w:r w:rsidRPr="007A0C5A">
        <w:rPr>
          <w:szCs w:val="24"/>
        </w:rPr>
        <w:t>Pereira, Carlos-Filipe</w:t>
      </w:r>
    </w:p>
    <w:p w14:paraId="2C964C29" w14:textId="77777777" w:rsidR="005F0356" w:rsidRPr="007A0C5A" w:rsidRDefault="00082F49" w:rsidP="00E17621">
      <w:pPr>
        <w:spacing w:after="0"/>
        <w:jc w:val="both"/>
        <w:rPr>
          <w:szCs w:val="24"/>
        </w:rPr>
      </w:pPr>
      <w:r w:rsidRPr="007A0C5A">
        <w:rPr>
          <w:szCs w:val="24"/>
        </w:rPr>
        <w:t>Center for Neuroscience and Cell Biology</w:t>
      </w:r>
    </w:p>
    <w:p w14:paraId="1CF49A23" w14:textId="77777777" w:rsidR="005F0356" w:rsidRPr="007A0C5A" w:rsidRDefault="005F0356" w:rsidP="00E17621">
      <w:pPr>
        <w:spacing w:after="0"/>
        <w:jc w:val="both"/>
        <w:rPr>
          <w:szCs w:val="24"/>
        </w:rPr>
      </w:pPr>
      <w:r w:rsidRPr="007A0C5A">
        <w:rPr>
          <w:szCs w:val="24"/>
        </w:rPr>
        <w:t>University of Coimbra</w:t>
      </w:r>
    </w:p>
    <w:p w14:paraId="6EC9F100" w14:textId="77777777" w:rsidR="005F0356" w:rsidRPr="007A0C5A" w:rsidRDefault="005F0356" w:rsidP="00E17621">
      <w:pPr>
        <w:spacing w:after="0"/>
        <w:jc w:val="both"/>
        <w:rPr>
          <w:szCs w:val="24"/>
        </w:rPr>
      </w:pPr>
      <w:r w:rsidRPr="007A0C5A">
        <w:rPr>
          <w:szCs w:val="24"/>
        </w:rPr>
        <w:t>Coimbra, Portugal</w:t>
      </w:r>
    </w:p>
    <w:p w14:paraId="542F875B" w14:textId="77777777" w:rsidR="005F0356" w:rsidRPr="007A0C5A" w:rsidRDefault="005F0356" w:rsidP="00E17621">
      <w:pPr>
        <w:spacing w:after="0"/>
        <w:jc w:val="both"/>
        <w:rPr>
          <w:szCs w:val="24"/>
        </w:rPr>
      </w:pPr>
      <w:r w:rsidRPr="007A0C5A">
        <w:rPr>
          <w:szCs w:val="24"/>
        </w:rPr>
        <w:t>filipe.pereira@uc-biotech.pt</w:t>
      </w:r>
      <w:bookmarkStart w:id="0" w:name="_GoBack"/>
      <w:bookmarkEnd w:id="0"/>
    </w:p>
    <w:p w14:paraId="49527B8E" w14:textId="77777777" w:rsidR="00C1315B" w:rsidRDefault="00C1315B" w:rsidP="00C1315B">
      <w:pPr>
        <w:spacing w:after="0"/>
        <w:jc w:val="both"/>
        <w:rPr>
          <w:szCs w:val="24"/>
        </w:rPr>
      </w:pPr>
    </w:p>
    <w:p w14:paraId="1B016A90" w14:textId="77777777" w:rsidR="00C1315B" w:rsidRPr="00C1315B" w:rsidRDefault="00C1315B" w:rsidP="00C1315B">
      <w:pPr>
        <w:spacing w:after="0"/>
        <w:jc w:val="both"/>
        <w:rPr>
          <w:szCs w:val="24"/>
        </w:rPr>
      </w:pPr>
      <w:r w:rsidRPr="00C1315B">
        <w:rPr>
          <w:szCs w:val="24"/>
        </w:rPr>
        <w:t>Bernitz, Jeffrey M</w:t>
      </w:r>
    </w:p>
    <w:p w14:paraId="2061D8A0" w14:textId="77777777" w:rsidR="00C1315B" w:rsidRPr="00C1315B" w:rsidRDefault="00C1315B" w:rsidP="00C1315B">
      <w:pPr>
        <w:spacing w:after="0"/>
        <w:jc w:val="both"/>
        <w:rPr>
          <w:szCs w:val="24"/>
        </w:rPr>
      </w:pPr>
      <w:r w:rsidRPr="00C1315B">
        <w:rPr>
          <w:szCs w:val="24"/>
        </w:rPr>
        <w:t>Department of Developmental and Regenerative Biology</w:t>
      </w:r>
    </w:p>
    <w:p w14:paraId="64C04272" w14:textId="77777777" w:rsidR="00C1315B" w:rsidRPr="00C1315B" w:rsidRDefault="00C1315B" w:rsidP="00C1315B">
      <w:pPr>
        <w:spacing w:after="0"/>
        <w:jc w:val="both"/>
        <w:rPr>
          <w:szCs w:val="24"/>
        </w:rPr>
      </w:pPr>
      <w:r w:rsidRPr="00C1315B">
        <w:rPr>
          <w:szCs w:val="24"/>
        </w:rPr>
        <w:t>Black Family Stem Cell Institute</w:t>
      </w:r>
    </w:p>
    <w:p w14:paraId="3EC204D4" w14:textId="77777777" w:rsidR="00C1315B" w:rsidRPr="00C1315B" w:rsidRDefault="00C1315B" w:rsidP="00C1315B">
      <w:pPr>
        <w:spacing w:after="0"/>
        <w:jc w:val="both"/>
        <w:rPr>
          <w:szCs w:val="24"/>
        </w:rPr>
      </w:pPr>
      <w:r w:rsidRPr="00C1315B">
        <w:rPr>
          <w:szCs w:val="24"/>
        </w:rPr>
        <w:t>The Graduate School of Biomedical Science</w:t>
      </w:r>
    </w:p>
    <w:p w14:paraId="344004B2" w14:textId="77777777" w:rsidR="00C1315B" w:rsidRPr="00C1315B" w:rsidRDefault="00C1315B" w:rsidP="00C1315B">
      <w:pPr>
        <w:spacing w:after="0"/>
        <w:jc w:val="both"/>
        <w:rPr>
          <w:szCs w:val="24"/>
        </w:rPr>
      </w:pPr>
      <w:r w:rsidRPr="00C1315B">
        <w:rPr>
          <w:szCs w:val="24"/>
        </w:rPr>
        <w:t>Icahn School of Medicine at Mount Sinai</w:t>
      </w:r>
    </w:p>
    <w:p w14:paraId="1700E5AD" w14:textId="77777777" w:rsidR="00C1315B" w:rsidRPr="00C1315B" w:rsidRDefault="00C1315B" w:rsidP="00C1315B">
      <w:pPr>
        <w:spacing w:after="0"/>
        <w:jc w:val="both"/>
        <w:rPr>
          <w:szCs w:val="24"/>
        </w:rPr>
      </w:pPr>
      <w:r w:rsidRPr="00C1315B">
        <w:rPr>
          <w:szCs w:val="24"/>
        </w:rPr>
        <w:t>New York, USA</w:t>
      </w:r>
    </w:p>
    <w:p w14:paraId="3E689FBA" w14:textId="1877DC7E" w:rsidR="005F0356" w:rsidRDefault="00C1315B" w:rsidP="00C1315B">
      <w:pPr>
        <w:spacing w:after="0"/>
        <w:jc w:val="both"/>
        <w:rPr>
          <w:szCs w:val="24"/>
        </w:rPr>
      </w:pPr>
      <w:r w:rsidRPr="00C1315B">
        <w:rPr>
          <w:szCs w:val="24"/>
        </w:rPr>
        <w:t>jeffrey.bernitz@icahn.mssm.edu</w:t>
      </w:r>
    </w:p>
    <w:p w14:paraId="4BE52B7F" w14:textId="77777777" w:rsidR="00C1315B" w:rsidRPr="007A0C5A" w:rsidRDefault="00C1315B" w:rsidP="00E17621">
      <w:pPr>
        <w:spacing w:after="0"/>
        <w:jc w:val="both"/>
        <w:rPr>
          <w:szCs w:val="24"/>
        </w:rPr>
      </w:pPr>
    </w:p>
    <w:p w14:paraId="4EC46B1A" w14:textId="77777777" w:rsidR="005F0356" w:rsidRPr="007A0C5A" w:rsidRDefault="005F0356" w:rsidP="00E17621">
      <w:pPr>
        <w:spacing w:after="0"/>
        <w:jc w:val="both"/>
        <w:rPr>
          <w:szCs w:val="24"/>
        </w:rPr>
      </w:pPr>
      <w:r w:rsidRPr="007A0C5A">
        <w:rPr>
          <w:szCs w:val="24"/>
        </w:rPr>
        <w:t>Lemischka, Ihor R</w:t>
      </w:r>
    </w:p>
    <w:p w14:paraId="604D97B0" w14:textId="77777777" w:rsidR="005F0356" w:rsidRPr="007A0C5A" w:rsidRDefault="005F0356" w:rsidP="00E17621">
      <w:pPr>
        <w:spacing w:after="0"/>
        <w:jc w:val="both"/>
        <w:rPr>
          <w:szCs w:val="24"/>
        </w:rPr>
      </w:pPr>
      <w:r w:rsidRPr="007A0C5A">
        <w:rPr>
          <w:szCs w:val="24"/>
        </w:rPr>
        <w:t>Department of Developmental and Regenerative Biology</w:t>
      </w:r>
    </w:p>
    <w:p w14:paraId="1BC13393" w14:textId="77777777" w:rsidR="00EE37E1" w:rsidRPr="007A0C5A" w:rsidRDefault="00EE37E1" w:rsidP="00E17621">
      <w:pPr>
        <w:spacing w:after="0"/>
        <w:jc w:val="both"/>
        <w:rPr>
          <w:szCs w:val="24"/>
        </w:rPr>
      </w:pPr>
      <w:r w:rsidRPr="007A0C5A">
        <w:rPr>
          <w:szCs w:val="24"/>
        </w:rPr>
        <w:t>Department of Pharmacology and Systems Therapeutics</w:t>
      </w:r>
    </w:p>
    <w:p w14:paraId="5DE452CF" w14:textId="77777777" w:rsidR="00EE37E1" w:rsidRPr="007A0C5A" w:rsidRDefault="00EE37E1" w:rsidP="00E17621">
      <w:pPr>
        <w:spacing w:after="0"/>
        <w:jc w:val="both"/>
        <w:rPr>
          <w:szCs w:val="24"/>
        </w:rPr>
      </w:pPr>
      <w:r w:rsidRPr="007A0C5A">
        <w:rPr>
          <w:szCs w:val="24"/>
        </w:rPr>
        <w:t>Black Family Stem Cell Institute</w:t>
      </w:r>
    </w:p>
    <w:p w14:paraId="1B49C92F" w14:textId="77777777" w:rsidR="005F0356" w:rsidRPr="007A0C5A" w:rsidRDefault="005F0356" w:rsidP="00E17621">
      <w:pPr>
        <w:spacing w:after="0"/>
        <w:jc w:val="both"/>
        <w:rPr>
          <w:szCs w:val="24"/>
        </w:rPr>
      </w:pPr>
      <w:r w:rsidRPr="007A0C5A">
        <w:rPr>
          <w:szCs w:val="24"/>
        </w:rPr>
        <w:t>Icahn School of Medicine at Mount Sinai</w:t>
      </w:r>
    </w:p>
    <w:p w14:paraId="78B7DED2" w14:textId="77777777" w:rsidR="005F0356" w:rsidRPr="007A0C5A" w:rsidRDefault="005F0356" w:rsidP="00E17621">
      <w:pPr>
        <w:spacing w:after="0"/>
        <w:jc w:val="both"/>
        <w:rPr>
          <w:szCs w:val="24"/>
        </w:rPr>
      </w:pPr>
      <w:r w:rsidRPr="007A0C5A">
        <w:rPr>
          <w:szCs w:val="24"/>
        </w:rPr>
        <w:t>New York, USA</w:t>
      </w:r>
    </w:p>
    <w:p w14:paraId="40EC1AD2" w14:textId="77777777" w:rsidR="005F0356" w:rsidRPr="007A0C5A" w:rsidRDefault="00C16A36" w:rsidP="00E17621">
      <w:pPr>
        <w:spacing w:after="0"/>
        <w:jc w:val="both"/>
        <w:rPr>
          <w:szCs w:val="24"/>
        </w:rPr>
      </w:pPr>
      <w:r w:rsidRPr="007A0C5A">
        <w:rPr>
          <w:szCs w:val="24"/>
        </w:rPr>
        <w:t>i</w:t>
      </w:r>
      <w:r w:rsidR="005F0356" w:rsidRPr="007A0C5A">
        <w:rPr>
          <w:szCs w:val="24"/>
        </w:rPr>
        <w:t>hor.lemischka@mssm.edu</w:t>
      </w:r>
    </w:p>
    <w:p w14:paraId="3CCDBFEF" w14:textId="77777777" w:rsidR="005F0356" w:rsidRPr="007A0C5A" w:rsidRDefault="005F0356" w:rsidP="00E17621">
      <w:pPr>
        <w:spacing w:after="0"/>
        <w:jc w:val="both"/>
        <w:rPr>
          <w:szCs w:val="24"/>
        </w:rPr>
      </w:pPr>
    </w:p>
    <w:p w14:paraId="3C48FEE7" w14:textId="77777777" w:rsidR="005F0356" w:rsidRPr="007A0C5A" w:rsidRDefault="005F0356" w:rsidP="00E17621">
      <w:pPr>
        <w:spacing w:after="0"/>
        <w:jc w:val="both"/>
        <w:rPr>
          <w:szCs w:val="24"/>
        </w:rPr>
      </w:pPr>
      <w:r w:rsidRPr="007A0C5A">
        <w:rPr>
          <w:szCs w:val="24"/>
        </w:rPr>
        <w:t>Moore, Kateri</w:t>
      </w:r>
    </w:p>
    <w:p w14:paraId="5767BDE8" w14:textId="77777777" w:rsidR="005F0356" w:rsidRPr="007A0C5A" w:rsidRDefault="005F0356" w:rsidP="00E17621">
      <w:pPr>
        <w:spacing w:after="0"/>
        <w:jc w:val="both"/>
        <w:rPr>
          <w:szCs w:val="24"/>
        </w:rPr>
      </w:pPr>
      <w:r w:rsidRPr="007A0C5A">
        <w:rPr>
          <w:szCs w:val="24"/>
        </w:rPr>
        <w:t>Department of Developmental and Regenerative Biology</w:t>
      </w:r>
    </w:p>
    <w:p w14:paraId="41ED4CE4" w14:textId="77777777" w:rsidR="00EE37E1" w:rsidRPr="007A0C5A" w:rsidRDefault="00EE37E1" w:rsidP="00E17621">
      <w:pPr>
        <w:spacing w:after="0"/>
        <w:jc w:val="both"/>
        <w:rPr>
          <w:szCs w:val="24"/>
        </w:rPr>
      </w:pPr>
      <w:r w:rsidRPr="007A0C5A">
        <w:rPr>
          <w:szCs w:val="24"/>
        </w:rPr>
        <w:t>Black Family Stem Cell Institute</w:t>
      </w:r>
    </w:p>
    <w:p w14:paraId="47AB97FA" w14:textId="77777777" w:rsidR="005F0356" w:rsidRPr="007A0C5A" w:rsidRDefault="005F0356" w:rsidP="00E17621">
      <w:pPr>
        <w:spacing w:after="0"/>
        <w:jc w:val="both"/>
        <w:rPr>
          <w:szCs w:val="24"/>
        </w:rPr>
      </w:pPr>
      <w:r w:rsidRPr="007A0C5A">
        <w:rPr>
          <w:szCs w:val="24"/>
        </w:rPr>
        <w:t>Icahn School of Medicine at Mount Sinai</w:t>
      </w:r>
    </w:p>
    <w:p w14:paraId="1CF220CC" w14:textId="77777777" w:rsidR="005F0356" w:rsidRPr="007A0C5A" w:rsidRDefault="005F0356" w:rsidP="00E17621">
      <w:pPr>
        <w:spacing w:after="0"/>
        <w:jc w:val="both"/>
        <w:rPr>
          <w:szCs w:val="24"/>
        </w:rPr>
      </w:pPr>
      <w:r w:rsidRPr="007A0C5A">
        <w:rPr>
          <w:szCs w:val="24"/>
        </w:rPr>
        <w:t>New York, USA</w:t>
      </w:r>
    </w:p>
    <w:p w14:paraId="0FE0F6D2" w14:textId="77777777" w:rsidR="005F0356" w:rsidRPr="007A0C5A" w:rsidRDefault="00C16A36" w:rsidP="00E17621">
      <w:pPr>
        <w:spacing w:after="0"/>
        <w:jc w:val="both"/>
        <w:rPr>
          <w:szCs w:val="24"/>
        </w:rPr>
      </w:pPr>
      <w:r w:rsidRPr="007A0C5A">
        <w:rPr>
          <w:szCs w:val="24"/>
        </w:rPr>
        <w:t>k</w:t>
      </w:r>
      <w:r w:rsidR="005F0356" w:rsidRPr="007A0C5A">
        <w:rPr>
          <w:szCs w:val="24"/>
        </w:rPr>
        <w:t>ateri.moore@mssm.edu</w:t>
      </w:r>
    </w:p>
    <w:p w14:paraId="44699F6B" w14:textId="77777777" w:rsidR="00C16A36" w:rsidRPr="007A0C5A" w:rsidRDefault="00C16A36" w:rsidP="00E17621">
      <w:pPr>
        <w:spacing w:after="0"/>
        <w:jc w:val="both"/>
        <w:rPr>
          <w:szCs w:val="24"/>
        </w:rPr>
      </w:pPr>
    </w:p>
    <w:p w14:paraId="2315B080" w14:textId="77777777" w:rsidR="000C5B0F" w:rsidRPr="007A0C5A" w:rsidRDefault="00A234CD" w:rsidP="00E17621">
      <w:pPr>
        <w:spacing w:after="0"/>
        <w:jc w:val="both"/>
        <w:rPr>
          <w:b/>
          <w:caps/>
          <w:szCs w:val="24"/>
        </w:rPr>
      </w:pPr>
      <w:r w:rsidRPr="007A0C5A">
        <w:rPr>
          <w:b/>
          <w:caps/>
          <w:szCs w:val="24"/>
        </w:rPr>
        <w:t>Correspond</w:t>
      </w:r>
      <w:r w:rsidR="000C5B0F" w:rsidRPr="007A0C5A">
        <w:rPr>
          <w:b/>
          <w:caps/>
          <w:szCs w:val="24"/>
        </w:rPr>
        <w:t>ING AUTHOR:</w:t>
      </w:r>
    </w:p>
    <w:p w14:paraId="1220F62B" w14:textId="77777777" w:rsidR="000C5B0F" w:rsidRPr="007A0C5A" w:rsidRDefault="00A234CD" w:rsidP="00E17621">
      <w:pPr>
        <w:spacing w:after="0"/>
        <w:jc w:val="both"/>
        <w:rPr>
          <w:szCs w:val="24"/>
        </w:rPr>
      </w:pPr>
      <w:r w:rsidRPr="007A0C5A">
        <w:rPr>
          <w:szCs w:val="24"/>
        </w:rPr>
        <w:t>Kateri Moore</w:t>
      </w:r>
    </w:p>
    <w:p w14:paraId="15909708" w14:textId="77777777" w:rsidR="00A234CD" w:rsidRPr="007A0C5A" w:rsidRDefault="00A234CD" w:rsidP="00E17621">
      <w:pPr>
        <w:spacing w:after="0"/>
        <w:jc w:val="both"/>
        <w:rPr>
          <w:szCs w:val="24"/>
        </w:rPr>
      </w:pPr>
      <w:r w:rsidRPr="007A0C5A">
        <w:rPr>
          <w:szCs w:val="24"/>
        </w:rPr>
        <w:t>kateri.moore@mssm.edu</w:t>
      </w:r>
    </w:p>
    <w:p w14:paraId="66FEC55A" w14:textId="77777777" w:rsidR="00A234CD" w:rsidRPr="007A0C5A" w:rsidRDefault="00A234CD" w:rsidP="00E17621">
      <w:pPr>
        <w:spacing w:after="0"/>
        <w:jc w:val="both"/>
        <w:rPr>
          <w:szCs w:val="24"/>
        </w:rPr>
      </w:pPr>
    </w:p>
    <w:p w14:paraId="56E5F76B" w14:textId="77777777" w:rsidR="001E3CF0" w:rsidRPr="007A0C5A" w:rsidRDefault="00A234CD" w:rsidP="00E17621">
      <w:pPr>
        <w:spacing w:after="0"/>
        <w:jc w:val="both"/>
        <w:rPr>
          <w:b/>
          <w:szCs w:val="24"/>
        </w:rPr>
      </w:pPr>
      <w:r w:rsidRPr="007A0C5A">
        <w:rPr>
          <w:rFonts w:ascii="Times New Roman Bold" w:hAnsi="Times New Roman Bold"/>
          <w:b/>
          <w:caps/>
          <w:szCs w:val="24"/>
        </w:rPr>
        <w:t>Keywords</w:t>
      </w:r>
      <w:r w:rsidRPr="007A0C5A">
        <w:rPr>
          <w:b/>
          <w:szCs w:val="24"/>
        </w:rPr>
        <w:t xml:space="preserve">: </w:t>
      </w:r>
    </w:p>
    <w:p w14:paraId="4F51A906" w14:textId="77777777" w:rsidR="00A234CD" w:rsidRPr="007A0C5A" w:rsidRDefault="00D00A3E" w:rsidP="00E17621">
      <w:pPr>
        <w:spacing w:after="0"/>
        <w:jc w:val="both"/>
        <w:rPr>
          <w:szCs w:val="24"/>
        </w:rPr>
      </w:pPr>
      <w:r w:rsidRPr="007A0C5A">
        <w:rPr>
          <w:szCs w:val="24"/>
        </w:rPr>
        <w:t>H</w:t>
      </w:r>
      <w:r w:rsidR="00A234CD" w:rsidRPr="007A0C5A">
        <w:rPr>
          <w:szCs w:val="24"/>
        </w:rPr>
        <w:t>ematopoiesis, hematopoietic stem cell, reprogramming, transcription factors, cell fate conversion, hemogenesis</w:t>
      </w:r>
    </w:p>
    <w:p w14:paraId="0ACE2D44" w14:textId="77777777" w:rsidR="00F45B23" w:rsidRPr="007A0C5A" w:rsidRDefault="00F45B23" w:rsidP="00E17621">
      <w:pPr>
        <w:spacing w:after="0"/>
        <w:jc w:val="both"/>
        <w:rPr>
          <w:szCs w:val="24"/>
        </w:rPr>
      </w:pPr>
    </w:p>
    <w:p w14:paraId="22AB3444" w14:textId="77777777" w:rsidR="003E3A3C" w:rsidRPr="007A0C5A" w:rsidRDefault="003E3A3C" w:rsidP="00E17621">
      <w:pPr>
        <w:spacing w:after="0"/>
        <w:jc w:val="both"/>
        <w:rPr>
          <w:b/>
          <w:szCs w:val="24"/>
        </w:rPr>
      </w:pPr>
      <w:r w:rsidRPr="007A0C5A">
        <w:rPr>
          <w:rFonts w:ascii="Times New Roman Bold" w:hAnsi="Times New Roman Bold"/>
          <w:b/>
          <w:caps/>
          <w:szCs w:val="24"/>
        </w:rPr>
        <w:t>Short Abstract</w:t>
      </w:r>
      <w:r w:rsidR="001E3CF0" w:rsidRPr="007A0C5A">
        <w:rPr>
          <w:b/>
          <w:szCs w:val="24"/>
        </w:rPr>
        <w:t>:</w:t>
      </w:r>
    </w:p>
    <w:p w14:paraId="1D00CEC6" w14:textId="77777777" w:rsidR="003E3A3C" w:rsidRPr="007A0C5A" w:rsidRDefault="006A4D07" w:rsidP="00E17621">
      <w:pPr>
        <w:spacing w:after="0"/>
        <w:jc w:val="both"/>
        <w:rPr>
          <w:szCs w:val="24"/>
        </w:rPr>
      </w:pPr>
      <w:r w:rsidRPr="007A0C5A">
        <w:rPr>
          <w:szCs w:val="24"/>
        </w:rPr>
        <w:t xml:space="preserve">The protocol described here details the induction of a hemogenic program in mouse embryonic fibroblasts via overexpression of a minimal set of transcription factors. This technology </w:t>
      </w:r>
      <w:r w:rsidR="00082F49" w:rsidRPr="007A0C5A">
        <w:rPr>
          <w:szCs w:val="24"/>
        </w:rPr>
        <w:t xml:space="preserve">may </w:t>
      </w:r>
      <w:r w:rsidRPr="007A0C5A">
        <w:rPr>
          <w:szCs w:val="24"/>
        </w:rPr>
        <w:t xml:space="preserve">be </w:t>
      </w:r>
      <w:r w:rsidRPr="007A0C5A">
        <w:rPr>
          <w:szCs w:val="24"/>
        </w:rPr>
        <w:lastRenderedPageBreak/>
        <w:t>translated to the human system to provide platforms for future study of hematopoiesis, hematologic disease, and hematopoietic stem cell transplant.</w:t>
      </w:r>
    </w:p>
    <w:p w14:paraId="43095301" w14:textId="77777777" w:rsidR="003E3A3C" w:rsidRPr="007A0C5A" w:rsidRDefault="003E3A3C" w:rsidP="00E17621">
      <w:pPr>
        <w:spacing w:after="0"/>
        <w:jc w:val="both"/>
        <w:rPr>
          <w:szCs w:val="24"/>
        </w:rPr>
      </w:pPr>
    </w:p>
    <w:p w14:paraId="57C2155E" w14:textId="77777777" w:rsidR="00EB6B2C" w:rsidRPr="007A0C5A" w:rsidRDefault="003E3A3C" w:rsidP="00E17621">
      <w:pPr>
        <w:spacing w:after="0"/>
        <w:jc w:val="both"/>
        <w:rPr>
          <w:b/>
          <w:szCs w:val="24"/>
        </w:rPr>
      </w:pPr>
      <w:r w:rsidRPr="007A0C5A">
        <w:rPr>
          <w:rFonts w:ascii="Times New Roman Bold" w:hAnsi="Times New Roman Bold"/>
          <w:b/>
          <w:caps/>
          <w:szCs w:val="24"/>
        </w:rPr>
        <w:t xml:space="preserve">Long </w:t>
      </w:r>
      <w:r w:rsidR="00EB6B2C" w:rsidRPr="007A0C5A">
        <w:rPr>
          <w:rFonts w:ascii="Times New Roman Bold" w:hAnsi="Times New Roman Bold"/>
          <w:b/>
          <w:caps/>
          <w:szCs w:val="24"/>
        </w:rPr>
        <w:t>Abstract</w:t>
      </w:r>
      <w:r w:rsidR="001E3CF0" w:rsidRPr="007A0C5A">
        <w:rPr>
          <w:b/>
          <w:szCs w:val="24"/>
        </w:rPr>
        <w:t>:</w:t>
      </w:r>
    </w:p>
    <w:p w14:paraId="4BBAA657" w14:textId="77777777" w:rsidR="00EB6B2C" w:rsidRPr="007A0C5A" w:rsidRDefault="00EB6B2C" w:rsidP="00E17621">
      <w:pPr>
        <w:spacing w:after="0"/>
        <w:jc w:val="both"/>
        <w:rPr>
          <w:szCs w:val="24"/>
        </w:rPr>
      </w:pPr>
      <w:r w:rsidRPr="007A0C5A">
        <w:rPr>
          <w:szCs w:val="24"/>
        </w:rPr>
        <w:t>This protocol details the induction of a hemogenic program in mouse embryonic fibroblasts (MEFs) via overexpression of transcription factors (TFs).</w:t>
      </w:r>
      <w:r w:rsidR="005F1A2C" w:rsidRPr="007A0C5A">
        <w:rPr>
          <w:szCs w:val="24"/>
        </w:rPr>
        <w:t xml:space="preserve"> We first designed a reporter screen using MEFs from hu</w:t>
      </w:r>
      <w:r w:rsidR="00BC0223" w:rsidRPr="007A0C5A">
        <w:rPr>
          <w:szCs w:val="24"/>
        </w:rPr>
        <w:t xml:space="preserve">man </w:t>
      </w:r>
      <w:r w:rsidR="005F1A2C" w:rsidRPr="007A0C5A">
        <w:rPr>
          <w:szCs w:val="24"/>
        </w:rPr>
        <w:t>CD34-tTA/TetO-H2BGFP (34/H2BGFP) double transgenic mice. CD34</w:t>
      </w:r>
      <w:r w:rsidR="005F1A2C" w:rsidRPr="007A0C5A">
        <w:rPr>
          <w:szCs w:val="24"/>
          <w:vertAlign w:val="superscript"/>
        </w:rPr>
        <w:t>+</w:t>
      </w:r>
      <w:r w:rsidR="005F1A2C" w:rsidRPr="007A0C5A">
        <w:rPr>
          <w:szCs w:val="24"/>
        </w:rPr>
        <w:t xml:space="preserve"> cells from these mice label H2B histones with GFP</w:t>
      </w:r>
      <w:r w:rsidR="003F2647" w:rsidRPr="007A0C5A">
        <w:rPr>
          <w:szCs w:val="24"/>
        </w:rPr>
        <w:t xml:space="preserve">, and cease </w:t>
      </w:r>
      <w:r w:rsidR="00BB06A6" w:rsidRPr="007A0C5A">
        <w:rPr>
          <w:szCs w:val="24"/>
        </w:rPr>
        <w:t xml:space="preserve">labeling </w:t>
      </w:r>
      <w:r w:rsidR="003F2647" w:rsidRPr="007A0C5A">
        <w:rPr>
          <w:szCs w:val="24"/>
        </w:rPr>
        <w:t>upon addition of doxycycline (DOX)</w:t>
      </w:r>
      <w:r w:rsidR="005F1A2C" w:rsidRPr="007A0C5A">
        <w:rPr>
          <w:szCs w:val="24"/>
        </w:rPr>
        <w:t xml:space="preserve">. </w:t>
      </w:r>
      <w:r w:rsidR="00C37675" w:rsidRPr="007A0C5A">
        <w:rPr>
          <w:szCs w:val="24"/>
        </w:rPr>
        <w:t>MEFS were transduced with c</w:t>
      </w:r>
      <w:r w:rsidR="005F1A2C" w:rsidRPr="007A0C5A">
        <w:rPr>
          <w:szCs w:val="24"/>
        </w:rPr>
        <w:t>andidate TFs and then observed for the emergence of GFP</w:t>
      </w:r>
      <w:r w:rsidR="005F1A2C" w:rsidRPr="007A0C5A">
        <w:rPr>
          <w:szCs w:val="24"/>
          <w:vertAlign w:val="superscript"/>
        </w:rPr>
        <w:t>+</w:t>
      </w:r>
      <w:r w:rsidR="005F1A2C" w:rsidRPr="007A0C5A">
        <w:rPr>
          <w:szCs w:val="24"/>
        </w:rPr>
        <w:t xml:space="preserve"> cells that would indicate the acquisition of </w:t>
      </w:r>
      <w:r w:rsidRPr="007A0C5A">
        <w:rPr>
          <w:szCs w:val="24"/>
        </w:rPr>
        <w:t xml:space="preserve">a hematopoietic or endothelial </w:t>
      </w:r>
      <w:r w:rsidR="005F1A2C" w:rsidRPr="007A0C5A">
        <w:rPr>
          <w:szCs w:val="24"/>
        </w:rPr>
        <w:t>cell</w:t>
      </w:r>
      <w:r w:rsidRPr="007A0C5A">
        <w:rPr>
          <w:szCs w:val="24"/>
        </w:rPr>
        <w:t xml:space="preserve"> fate. </w:t>
      </w:r>
      <w:r w:rsidR="00D4359B" w:rsidRPr="007A0C5A">
        <w:rPr>
          <w:szCs w:val="24"/>
        </w:rPr>
        <w:t>S</w:t>
      </w:r>
      <w:r w:rsidR="005F1A2C" w:rsidRPr="007A0C5A">
        <w:rPr>
          <w:szCs w:val="24"/>
        </w:rPr>
        <w:t>tart</w:t>
      </w:r>
      <w:r w:rsidR="00D4359B" w:rsidRPr="007A0C5A">
        <w:rPr>
          <w:szCs w:val="24"/>
        </w:rPr>
        <w:t>ing</w:t>
      </w:r>
      <w:r w:rsidR="005F1A2C" w:rsidRPr="007A0C5A">
        <w:rPr>
          <w:szCs w:val="24"/>
        </w:rPr>
        <w:t xml:space="preserve"> with </w:t>
      </w:r>
      <w:r w:rsidRPr="007A0C5A">
        <w:rPr>
          <w:szCs w:val="24"/>
        </w:rPr>
        <w:t>18 candidate TFs</w:t>
      </w:r>
      <w:r w:rsidR="00D4359B" w:rsidRPr="007A0C5A">
        <w:rPr>
          <w:szCs w:val="24"/>
        </w:rPr>
        <w:t>,</w:t>
      </w:r>
      <w:r w:rsidR="005F1A2C" w:rsidRPr="007A0C5A">
        <w:rPr>
          <w:szCs w:val="24"/>
        </w:rPr>
        <w:t xml:space="preserve"> and through a process of combinatorial elimination</w:t>
      </w:r>
      <w:r w:rsidR="00330EDE" w:rsidRPr="007A0C5A">
        <w:rPr>
          <w:szCs w:val="24"/>
        </w:rPr>
        <w:t>,</w:t>
      </w:r>
      <w:r w:rsidR="005F1A2C" w:rsidRPr="007A0C5A">
        <w:rPr>
          <w:szCs w:val="24"/>
        </w:rPr>
        <w:t xml:space="preserve"> we obtained a minimal set of factors that would induce the highest percentage of GFP</w:t>
      </w:r>
      <w:r w:rsidR="005F1A2C" w:rsidRPr="007A0C5A">
        <w:rPr>
          <w:szCs w:val="24"/>
          <w:vertAlign w:val="superscript"/>
        </w:rPr>
        <w:t>+</w:t>
      </w:r>
      <w:r w:rsidR="005F1A2C" w:rsidRPr="007A0C5A">
        <w:rPr>
          <w:szCs w:val="24"/>
        </w:rPr>
        <w:t xml:space="preserve"> cells. We found that Gata2, Gfi1b, and cFos were necessary and the addition of Etv6 provided the optimal induction. A series of gene expression analyses done at different time points during the reprogramming process revealed that these cells appeared to go through a precursor cell that underwent an endothelial to hematopoietic transition (EHT).</w:t>
      </w:r>
      <w:r w:rsidR="00495BFD" w:rsidRPr="007A0C5A">
        <w:rPr>
          <w:szCs w:val="24"/>
        </w:rPr>
        <w:t xml:space="preserve"> </w:t>
      </w:r>
      <w:r w:rsidR="005F1A2C" w:rsidRPr="007A0C5A">
        <w:rPr>
          <w:szCs w:val="24"/>
        </w:rPr>
        <w:t>As such</w:t>
      </w:r>
      <w:r w:rsidR="00330EDE" w:rsidRPr="007A0C5A">
        <w:rPr>
          <w:szCs w:val="24"/>
        </w:rPr>
        <w:t>,</w:t>
      </w:r>
      <w:r w:rsidR="005F1A2C" w:rsidRPr="007A0C5A">
        <w:rPr>
          <w:szCs w:val="24"/>
        </w:rPr>
        <w:t xml:space="preserve"> t</w:t>
      </w:r>
      <w:r w:rsidRPr="007A0C5A">
        <w:rPr>
          <w:szCs w:val="24"/>
        </w:rPr>
        <w:t xml:space="preserve">his reprogramming </w:t>
      </w:r>
      <w:r w:rsidR="005F1A2C" w:rsidRPr="007A0C5A">
        <w:rPr>
          <w:szCs w:val="24"/>
        </w:rPr>
        <w:t xml:space="preserve">process mimics developmental hematopoiesis “in a dish,” allowing study </w:t>
      </w:r>
      <w:r w:rsidR="00D4359B" w:rsidRPr="007A0C5A">
        <w:rPr>
          <w:szCs w:val="24"/>
        </w:rPr>
        <w:t xml:space="preserve">of </w:t>
      </w:r>
      <w:r w:rsidRPr="007A0C5A">
        <w:rPr>
          <w:szCs w:val="24"/>
        </w:rPr>
        <w:t>hematopoiesis</w:t>
      </w:r>
      <w:r w:rsidR="005F1A2C" w:rsidRPr="007A0C5A">
        <w:rPr>
          <w:szCs w:val="24"/>
        </w:rPr>
        <w:t xml:space="preserve"> </w:t>
      </w:r>
      <w:r w:rsidR="005F1A2C" w:rsidRPr="007A0C5A">
        <w:rPr>
          <w:i/>
          <w:szCs w:val="24"/>
        </w:rPr>
        <w:t xml:space="preserve">in vitro </w:t>
      </w:r>
      <w:r w:rsidR="005F1A2C" w:rsidRPr="007A0C5A">
        <w:rPr>
          <w:szCs w:val="24"/>
        </w:rPr>
        <w:t xml:space="preserve">and </w:t>
      </w:r>
      <w:r w:rsidR="00330EDE" w:rsidRPr="007A0C5A">
        <w:rPr>
          <w:szCs w:val="24"/>
        </w:rPr>
        <w:t xml:space="preserve">a platform to identify </w:t>
      </w:r>
      <w:r w:rsidR="005F1A2C" w:rsidRPr="007A0C5A">
        <w:rPr>
          <w:szCs w:val="24"/>
        </w:rPr>
        <w:t xml:space="preserve">the mechanisms that underlie this </w:t>
      </w:r>
      <w:r w:rsidR="00082F49" w:rsidRPr="007A0C5A">
        <w:rPr>
          <w:szCs w:val="24"/>
        </w:rPr>
        <w:t>specification</w:t>
      </w:r>
      <w:r w:rsidR="005F1A2C" w:rsidRPr="007A0C5A">
        <w:rPr>
          <w:szCs w:val="24"/>
        </w:rPr>
        <w:t xml:space="preserve">. This methodology also provides </w:t>
      </w:r>
      <w:r w:rsidRPr="007A0C5A">
        <w:rPr>
          <w:szCs w:val="24"/>
        </w:rPr>
        <w:t xml:space="preserve">a framework </w:t>
      </w:r>
      <w:r w:rsidR="005F1A2C" w:rsidRPr="007A0C5A">
        <w:rPr>
          <w:szCs w:val="24"/>
        </w:rPr>
        <w:t>for translation of t</w:t>
      </w:r>
      <w:r w:rsidRPr="007A0C5A">
        <w:rPr>
          <w:szCs w:val="24"/>
        </w:rPr>
        <w:t xml:space="preserve">his work to the human system </w:t>
      </w:r>
      <w:r w:rsidR="005F1A2C" w:rsidRPr="007A0C5A">
        <w:rPr>
          <w:szCs w:val="24"/>
        </w:rPr>
        <w:t xml:space="preserve">in the hopes of generating an alternative source </w:t>
      </w:r>
      <w:r w:rsidR="0011377C" w:rsidRPr="007A0C5A">
        <w:rPr>
          <w:szCs w:val="24"/>
        </w:rPr>
        <w:t xml:space="preserve">of </w:t>
      </w:r>
      <w:r w:rsidRPr="007A0C5A">
        <w:rPr>
          <w:szCs w:val="24"/>
        </w:rPr>
        <w:t xml:space="preserve">patient-specific </w:t>
      </w:r>
      <w:r w:rsidR="001C0A13" w:rsidRPr="007A0C5A">
        <w:rPr>
          <w:szCs w:val="24"/>
        </w:rPr>
        <w:t xml:space="preserve">hematopoietic stem cells (HSCs) </w:t>
      </w:r>
      <w:r w:rsidR="005F1A2C" w:rsidRPr="007A0C5A">
        <w:rPr>
          <w:szCs w:val="24"/>
        </w:rPr>
        <w:t xml:space="preserve">for a </w:t>
      </w:r>
      <w:r w:rsidR="0011377C" w:rsidRPr="007A0C5A">
        <w:rPr>
          <w:szCs w:val="24"/>
        </w:rPr>
        <w:t xml:space="preserve">number </w:t>
      </w:r>
      <w:r w:rsidR="005F1A2C" w:rsidRPr="007A0C5A">
        <w:rPr>
          <w:szCs w:val="24"/>
        </w:rPr>
        <w:t xml:space="preserve">of applications in the treatment and study of hematologic diseases. </w:t>
      </w:r>
    </w:p>
    <w:p w14:paraId="528C46B9" w14:textId="77777777" w:rsidR="00EB6B2C" w:rsidRPr="007A0C5A" w:rsidRDefault="00EB6B2C" w:rsidP="00E17621">
      <w:pPr>
        <w:spacing w:after="0"/>
        <w:jc w:val="both"/>
        <w:rPr>
          <w:b/>
          <w:szCs w:val="24"/>
        </w:rPr>
      </w:pPr>
    </w:p>
    <w:p w14:paraId="6A820F5B" w14:textId="77777777" w:rsidR="00EB6B2C" w:rsidRPr="007A0C5A" w:rsidRDefault="00EB6B2C" w:rsidP="00E17621">
      <w:pPr>
        <w:spacing w:after="0"/>
        <w:jc w:val="both"/>
        <w:rPr>
          <w:b/>
          <w:szCs w:val="24"/>
        </w:rPr>
      </w:pPr>
      <w:r w:rsidRPr="007A0C5A">
        <w:rPr>
          <w:rFonts w:ascii="Times New Roman Bold" w:hAnsi="Times New Roman Bold"/>
          <w:b/>
          <w:caps/>
          <w:szCs w:val="24"/>
        </w:rPr>
        <w:t>Introduction</w:t>
      </w:r>
      <w:r w:rsidR="001E3CF0" w:rsidRPr="007A0C5A">
        <w:rPr>
          <w:b/>
          <w:szCs w:val="24"/>
        </w:rPr>
        <w:t>:</w:t>
      </w:r>
    </w:p>
    <w:p w14:paraId="1A940255" w14:textId="77777777" w:rsidR="00E9365F" w:rsidRPr="007A0C5A" w:rsidRDefault="00E9365F" w:rsidP="00E17621">
      <w:pPr>
        <w:spacing w:after="0"/>
        <w:jc w:val="both"/>
        <w:rPr>
          <w:szCs w:val="24"/>
        </w:rPr>
      </w:pPr>
      <w:r w:rsidRPr="007A0C5A">
        <w:rPr>
          <w:szCs w:val="24"/>
        </w:rPr>
        <w:t xml:space="preserve">Hematopoiesis is a complex developmental process where </w:t>
      </w:r>
      <w:r w:rsidR="002B408B" w:rsidRPr="007A0C5A">
        <w:rPr>
          <w:szCs w:val="24"/>
        </w:rPr>
        <w:t>hematopoietic stem cells (</w:t>
      </w:r>
      <w:r w:rsidRPr="007A0C5A">
        <w:rPr>
          <w:szCs w:val="24"/>
        </w:rPr>
        <w:t>HSCs</w:t>
      </w:r>
      <w:r w:rsidR="002B408B" w:rsidRPr="007A0C5A">
        <w:rPr>
          <w:szCs w:val="24"/>
        </w:rPr>
        <w:t>)</w:t>
      </w:r>
      <w:r w:rsidRPr="007A0C5A">
        <w:rPr>
          <w:szCs w:val="24"/>
        </w:rPr>
        <w:t xml:space="preserve"> bud off hemogenic endothelium present in a variety of embryonic hematopoietic sites such as the Aorta-Gonad-Mesonephros and the placenta</w:t>
      </w:r>
      <w:r w:rsidRPr="007A0C5A">
        <w:rPr>
          <w:szCs w:val="24"/>
        </w:rPr>
        <w:fldChar w:fldCharType="begin">
          <w:fldData xml:space="preserve">PEVuZE5vdGU+PENpdGU+PEF1dGhvcj5ab3ZlaW48L0F1dGhvcj48WWVhcj4yMDA4PC9ZZWFyPjxS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xMDgtMTE8L3BhZ2VzPjx2b2x1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</w:fldData>
        </w:fldChar>
      </w:r>
      <w:r w:rsidR="00834A39" w:rsidRPr="007A0C5A">
        <w:rPr>
          <w:szCs w:val="24"/>
        </w:rPr>
        <w:instrText xml:space="preserve"> ADDIN EN.CITE </w:instrText>
      </w:r>
      <w:r w:rsidR="00834A39" w:rsidRPr="007A0C5A">
        <w:rPr>
          <w:szCs w:val="24"/>
        </w:rPr>
        <w:fldChar w:fldCharType="begin">
          <w:fldData xml:space="preserve">PEVuZE5vdGU+PENpdGU+PEF1dGhvcj5ab3ZlaW48L0F1dGhvcj48WWVhcj4yMDA4PC9ZZWFyPjxS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xMDgtMTE8L3BhZ2VzPjx2b2x1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</w:fldData>
        </w:fldChar>
      </w:r>
      <w:r w:rsidR="00834A39" w:rsidRPr="007A0C5A">
        <w:rPr>
          <w:szCs w:val="24"/>
        </w:rPr>
        <w:instrText xml:space="preserve"> ADDIN EN.CITE.DATA </w:instrText>
      </w:r>
      <w:r w:rsidR="00834A39" w:rsidRPr="007A0C5A">
        <w:rPr>
          <w:szCs w:val="24"/>
        </w:rPr>
      </w:r>
      <w:r w:rsidR="00834A39" w:rsidRPr="007A0C5A">
        <w:rPr>
          <w:szCs w:val="24"/>
        </w:rPr>
        <w:fldChar w:fldCharType="end"/>
      </w:r>
      <w:r w:rsidRPr="007A0C5A">
        <w:rPr>
          <w:szCs w:val="24"/>
        </w:rPr>
      </w:r>
      <w:r w:rsidRPr="007A0C5A">
        <w:rPr>
          <w:szCs w:val="24"/>
        </w:rPr>
        <w:fldChar w:fldCharType="separate"/>
      </w:r>
      <w:hyperlink w:anchor="_ENREF_1" w:tooltip="Zovein, 2008 #11" w:history="1">
        <w:r w:rsidR="00DB5F40" w:rsidRPr="007A0C5A">
          <w:rPr>
            <w:noProof/>
            <w:szCs w:val="24"/>
            <w:vertAlign w:val="superscript"/>
          </w:rPr>
          <w:t>1</w:t>
        </w:r>
      </w:hyperlink>
      <w:r w:rsidR="00834A39" w:rsidRPr="007A0C5A">
        <w:rPr>
          <w:noProof/>
          <w:szCs w:val="24"/>
          <w:vertAlign w:val="superscript"/>
        </w:rPr>
        <w:t>,</w:t>
      </w:r>
      <w:hyperlink w:anchor="_ENREF_2" w:tooltip="Bertrand, 2010 #10" w:history="1">
        <w:r w:rsidR="00DB5F40" w:rsidRPr="007A0C5A">
          <w:rPr>
            <w:noProof/>
            <w:szCs w:val="24"/>
            <w:vertAlign w:val="superscript"/>
          </w:rPr>
          <w:t>2</w:t>
        </w:r>
      </w:hyperlink>
      <w:r w:rsidRPr="007A0C5A">
        <w:rPr>
          <w:szCs w:val="24"/>
        </w:rPr>
        <w:fldChar w:fldCharType="end"/>
      </w:r>
      <w:r w:rsidRPr="007A0C5A">
        <w:rPr>
          <w:szCs w:val="24"/>
        </w:rPr>
        <w:t xml:space="preserve">. </w:t>
      </w:r>
      <w:r w:rsidR="00D4359B" w:rsidRPr="007A0C5A">
        <w:rPr>
          <w:szCs w:val="24"/>
        </w:rPr>
        <w:t xml:space="preserve">The </w:t>
      </w:r>
      <w:r w:rsidRPr="007A0C5A">
        <w:rPr>
          <w:szCs w:val="24"/>
        </w:rPr>
        <w:t xml:space="preserve">inability to culture HSCs </w:t>
      </w:r>
      <w:r w:rsidRPr="007A0C5A">
        <w:rPr>
          <w:i/>
          <w:szCs w:val="24"/>
        </w:rPr>
        <w:t>in vitro</w:t>
      </w:r>
      <w:r w:rsidRPr="007A0C5A">
        <w:rPr>
          <w:szCs w:val="24"/>
        </w:rPr>
        <w:t xml:space="preserve"> </w:t>
      </w:r>
      <w:r w:rsidR="00D4359B" w:rsidRPr="007A0C5A">
        <w:rPr>
          <w:szCs w:val="24"/>
        </w:rPr>
        <w:t xml:space="preserve">prevents </w:t>
      </w:r>
      <w:r w:rsidR="001C0A13" w:rsidRPr="007A0C5A">
        <w:rPr>
          <w:szCs w:val="24"/>
        </w:rPr>
        <w:t xml:space="preserve">the </w:t>
      </w:r>
      <w:r w:rsidR="00DC182D" w:rsidRPr="007A0C5A">
        <w:rPr>
          <w:szCs w:val="24"/>
        </w:rPr>
        <w:t xml:space="preserve">in depth </w:t>
      </w:r>
      <w:r w:rsidR="0011377C" w:rsidRPr="007A0C5A">
        <w:rPr>
          <w:szCs w:val="24"/>
        </w:rPr>
        <w:t>analysis of</w:t>
      </w:r>
      <w:r w:rsidRPr="007A0C5A">
        <w:rPr>
          <w:szCs w:val="24"/>
        </w:rPr>
        <w:t xml:space="preserve"> this process </w:t>
      </w:r>
      <w:r w:rsidR="0011377C" w:rsidRPr="007A0C5A">
        <w:rPr>
          <w:szCs w:val="24"/>
        </w:rPr>
        <w:t xml:space="preserve">as well as </w:t>
      </w:r>
      <w:r w:rsidR="001C0A13" w:rsidRPr="007A0C5A">
        <w:rPr>
          <w:szCs w:val="24"/>
        </w:rPr>
        <w:t xml:space="preserve">the </w:t>
      </w:r>
      <w:r w:rsidR="0011377C" w:rsidRPr="007A0C5A">
        <w:rPr>
          <w:szCs w:val="24"/>
        </w:rPr>
        <w:t xml:space="preserve">clinical application of </w:t>
      </w:r>
      <w:r w:rsidR="00D4359B" w:rsidRPr="007A0C5A">
        <w:rPr>
          <w:szCs w:val="24"/>
        </w:rPr>
        <w:t xml:space="preserve">these </w:t>
      </w:r>
      <w:r w:rsidR="0011377C" w:rsidRPr="007A0C5A">
        <w:rPr>
          <w:szCs w:val="24"/>
        </w:rPr>
        <w:t>studie</w:t>
      </w:r>
      <w:r w:rsidR="001C0A13" w:rsidRPr="007A0C5A">
        <w:rPr>
          <w:szCs w:val="24"/>
        </w:rPr>
        <w:t>s</w:t>
      </w:r>
      <w:r w:rsidRPr="007A0C5A">
        <w:rPr>
          <w:szCs w:val="24"/>
        </w:rPr>
        <w:t xml:space="preserve">. </w:t>
      </w:r>
      <w:r w:rsidR="00FA1AF5" w:rsidRPr="007A0C5A">
        <w:rPr>
          <w:szCs w:val="24"/>
        </w:rPr>
        <w:t>To circumvent this limitation, p</w:t>
      </w:r>
      <w:r w:rsidRPr="007A0C5A">
        <w:rPr>
          <w:szCs w:val="24"/>
        </w:rPr>
        <w:t xml:space="preserve">revious studies have attempted to derive HSCs </w:t>
      </w:r>
      <w:r w:rsidRPr="007A0C5A">
        <w:rPr>
          <w:i/>
          <w:szCs w:val="24"/>
        </w:rPr>
        <w:t>de novo</w:t>
      </w:r>
      <w:r w:rsidRPr="007A0C5A">
        <w:rPr>
          <w:szCs w:val="24"/>
        </w:rPr>
        <w:t xml:space="preserve"> either via differentiation of </w:t>
      </w:r>
      <w:r w:rsidR="00EB11DE" w:rsidRPr="007A0C5A">
        <w:rPr>
          <w:szCs w:val="24"/>
        </w:rPr>
        <w:t>pluripotent stem cells (</w:t>
      </w:r>
      <w:r w:rsidRPr="007A0C5A">
        <w:rPr>
          <w:szCs w:val="24"/>
        </w:rPr>
        <w:t>PSCs</w:t>
      </w:r>
      <w:r w:rsidR="00EB11DE" w:rsidRPr="007A0C5A">
        <w:rPr>
          <w:szCs w:val="24"/>
        </w:rPr>
        <w:t>)</w:t>
      </w:r>
      <w:hyperlink w:anchor="_ENREF_3" w:tooltip="Papapetrou, 2010 #6" w:history="1">
        <w:r w:rsidR="00DB5F40" w:rsidRPr="007A0C5A">
          <w:rPr>
            <w:szCs w:val="24"/>
          </w:rPr>
          <w:fldChar w:fldCharType="begin"/>
        </w:r>
        <w:r w:rsidR="00DB5F40" w:rsidRPr="007A0C5A">
          <w:rPr>
            <w:szCs w:val="24"/>
          </w:rPr>
          <w:instrText xml:space="preserve"> ADDIN EN.CITE &lt;EndNote&gt;&lt;Cite&gt;&lt;Author&gt;Papapetrou&lt;/Author&gt;&lt;Year&gt;2010&lt;/Year&gt;&lt;RecNum&gt;6&lt;/RecNum&gt;&lt;DisplayText&gt;&lt;style face="superscript"&gt;3&lt;/style&gt;&lt;/DisplayText&gt;&lt;record&gt;&lt;rec-number&gt;6&lt;/rec-number&gt;&lt;foreign-keys&gt;&lt;key app="EN" db-id="ws9v2vwwp22r22eep515wt0ceaas599ww5pv" timestamp="1442426185"&gt;6&lt;/key&gt;&lt;/foreign-keys&gt;&lt;ref-type name="Journal Article"&gt;17&lt;/ref-type&gt;&lt;contributors&gt;&lt;authors&gt;&lt;author&gt;Papapetrou, E. P.&lt;/author&gt;&lt;author&gt;Sadelain, M.&lt;/author&gt;&lt;/authors&gt;&lt;/contributors&gt;&lt;auth-address&gt;Center for Cell Engineering, Molecular Pharmacology and Chemistry Program, Memorial Sloan-Kettering Cancer Center 1275 York Avenue, New York, NY 10065, USA.&lt;/auth-address&gt;&lt;titles&gt;&lt;title&gt;Reconstructing blood from induced pluripotent stem cells&lt;/title&gt;&lt;secondary-title&gt;F1000 Med Rep&lt;/secondary-title&gt;&lt;alt-title&gt;F1000 medicine reports&lt;/alt-title&gt;&lt;/titles&gt;&lt;periodical&gt;&lt;full-title&gt;F1000 Med Rep&lt;/full-title&gt;&lt;abbr-1&gt;F1000 medicine reports&lt;/abbr-1&gt;&lt;/periodical&gt;&lt;alt-periodical&gt;&lt;full-title&gt;F1000 Med Rep&lt;/full-title&gt;&lt;abbr-1&gt;F1000 medicine reports&lt;/abbr-1&gt;&lt;/alt-periodical&gt;&lt;volume&gt;2&lt;/volume&gt;&lt;dates&gt;&lt;year&gt;2010&lt;/year&gt;&lt;/dates&gt;&lt;isbn&gt;1757-5931 (Electronic)&amp;#xD;1757-5931 (Linking)&lt;/isbn&gt;&lt;accession-num&gt;20948840&lt;/accession-num&gt;&lt;urls&gt;&lt;related-urls&gt;&lt;url&gt;http://www.ncbi.nlm.nih.gov/pubmed/20948840&lt;/url&gt;&lt;/related-urls&gt;&lt;/urls&gt;&lt;custom2&gt;2950048&lt;/custom2&gt;&lt;electronic-resource-num&gt;10.3410/M2-44&lt;/electronic-resource-num&gt;&lt;/record&gt;&lt;/Cite&gt;&lt;/EndNote&gt;</w:instrText>
        </w:r>
        <w:r w:rsidR="00DB5F40" w:rsidRPr="007A0C5A">
          <w:rPr>
            <w:szCs w:val="24"/>
          </w:rPr>
          <w:fldChar w:fldCharType="separate"/>
        </w:r>
        <w:r w:rsidR="00DB5F40" w:rsidRPr="007A0C5A">
          <w:rPr>
            <w:noProof/>
            <w:szCs w:val="24"/>
            <w:vertAlign w:val="superscript"/>
          </w:rPr>
          <w:t>3</w:t>
        </w:r>
        <w:r w:rsidR="00DB5F40" w:rsidRPr="007A0C5A">
          <w:rPr>
            <w:szCs w:val="24"/>
          </w:rPr>
          <w:fldChar w:fldCharType="end"/>
        </w:r>
      </w:hyperlink>
      <w:r w:rsidRPr="007A0C5A">
        <w:rPr>
          <w:szCs w:val="24"/>
        </w:rPr>
        <w:t xml:space="preserve">, or induced plasticity </w:t>
      </w:r>
      <w:r w:rsidR="00334A2F" w:rsidRPr="007A0C5A">
        <w:rPr>
          <w:szCs w:val="24"/>
        </w:rPr>
        <w:t>in somatic cells</w:t>
      </w:r>
      <w:r w:rsidRPr="007A0C5A">
        <w:rPr>
          <w:szCs w:val="24"/>
        </w:rPr>
        <w:t xml:space="preserve"> and directed differentiation using reprogramming </w:t>
      </w:r>
      <w:r w:rsidRPr="00EB385A">
        <w:rPr>
          <w:szCs w:val="24"/>
        </w:rPr>
        <w:t>media</w:t>
      </w:r>
      <w:r w:rsidRPr="00E075F6">
        <w:rPr>
          <w:szCs w:val="24"/>
        </w:rPr>
        <w:fldChar w:fldCharType="begin">
          <w:fldData xml:space="preserve">PEVuZE5vdGU+PENpdGU+PEF1dGhvcj5TemFibzwvQXV0aG9yPjxZZWFyPjIwMTA8L1llYXI+PFJl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1MjEtNjwvcGFnZXM+PHZvbHVtZT40Njg8L3ZvbHVtZT48bnVtYmVyPjcz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=
</w:fldData>
        </w:fldChar>
      </w:r>
      <w:r w:rsidR="00834A39" w:rsidRPr="00E075F6">
        <w:rPr>
          <w:szCs w:val="24"/>
        </w:rPr>
        <w:instrText xml:space="preserve"> ADDIN EN.CITE </w:instrText>
      </w:r>
      <w:r w:rsidR="00834A39" w:rsidRPr="00E075F6">
        <w:rPr>
          <w:szCs w:val="24"/>
        </w:rPr>
        <w:fldChar w:fldCharType="begin">
          <w:fldData xml:space="preserve">PEVuZE5vdGU+PENpdGU+PEF1dGhvcj5TemFibzwvQXV0aG9yPjxZZWFyPjIwMTA8L1llYXI+PFJl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1MjEtNjwvcGFnZXM+PHZvbHVtZT40Njg8L3ZvbHVtZT48bnVtYmVyPjcz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=
</w:fldData>
        </w:fldChar>
      </w:r>
      <w:r w:rsidR="00834A39" w:rsidRPr="00E075F6">
        <w:rPr>
          <w:szCs w:val="24"/>
        </w:rPr>
        <w:instrText xml:space="preserve"> ADDIN EN.CITE.DATA </w:instrText>
      </w:r>
      <w:r w:rsidR="00834A39" w:rsidRPr="00E075F6">
        <w:rPr>
          <w:szCs w:val="24"/>
        </w:rPr>
      </w:r>
      <w:r w:rsidR="00834A39" w:rsidRPr="00E075F6">
        <w:rPr>
          <w:szCs w:val="24"/>
        </w:rPr>
        <w:fldChar w:fldCharType="end"/>
      </w:r>
      <w:r w:rsidRPr="00E075F6">
        <w:rPr>
          <w:szCs w:val="24"/>
        </w:rPr>
      </w:r>
      <w:r w:rsidRPr="00E075F6">
        <w:rPr>
          <w:szCs w:val="24"/>
        </w:rPr>
        <w:fldChar w:fldCharType="separate"/>
      </w:r>
      <w:hyperlink w:anchor="_ENREF_4" w:tooltip="Szabo, 2010 #12" w:history="1">
        <w:r w:rsidR="00DB5F40" w:rsidRPr="00E075F6">
          <w:rPr>
            <w:noProof/>
            <w:szCs w:val="24"/>
            <w:vertAlign w:val="superscript"/>
          </w:rPr>
          <w:t>4</w:t>
        </w:r>
      </w:hyperlink>
      <w:r w:rsidR="00834A39" w:rsidRPr="00E075F6">
        <w:rPr>
          <w:noProof/>
          <w:szCs w:val="24"/>
          <w:vertAlign w:val="superscript"/>
        </w:rPr>
        <w:t>,</w:t>
      </w:r>
      <w:hyperlink w:anchor="_ENREF_5" w:tooltip="Mitchell, 2014 #13" w:history="1">
        <w:r w:rsidR="00DB5F40" w:rsidRPr="00E075F6">
          <w:rPr>
            <w:noProof/>
            <w:szCs w:val="24"/>
            <w:vertAlign w:val="superscript"/>
          </w:rPr>
          <w:t>5</w:t>
        </w:r>
      </w:hyperlink>
      <w:r w:rsidRPr="00E075F6">
        <w:rPr>
          <w:szCs w:val="24"/>
        </w:rPr>
        <w:fldChar w:fldCharType="end"/>
      </w:r>
      <w:r w:rsidRPr="00EB385A">
        <w:rPr>
          <w:szCs w:val="24"/>
        </w:rPr>
        <w:t>.</w:t>
      </w:r>
      <w:r w:rsidRPr="007A0C5A">
        <w:rPr>
          <w:szCs w:val="24"/>
        </w:rPr>
        <w:t xml:space="preserve"> These studies, however, do not generate clinically safe engraftable cells </w:t>
      </w:r>
      <w:r w:rsidR="00D4359B" w:rsidRPr="007A0C5A">
        <w:rPr>
          <w:szCs w:val="24"/>
        </w:rPr>
        <w:t>or</w:t>
      </w:r>
      <w:r w:rsidR="002B408B" w:rsidRPr="007A0C5A">
        <w:rPr>
          <w:szCs w:val="24"/>
        </w:rPr>
        <w:t xml:space="preserve"> </w:t>
      </w:r>
      <w:r w:rsidRPr="007A0C5A">
        <w:rPr>
          <w:szCs w:val="24"/>
        </w:rPr>
        <w:t xml:space="preserve">allow study </w:t>
      </w:r>
      <w:r w:rsidR="00D4359B" w:rsidRPr="007A0C5A">
        <w:rPr>
          <w:szCs w:val="24"/>
        </w:rPr>
        <w:t xml:space="preserve">of </w:t>
      </w:r>
      <w:r w:rsidR="00082F49" w:rsidRPr="007A0C5A">
        <w:rPr>
          <w:szCs w:val="24"/>
        </w:rPr>
        <w:t xml:space="preserve">definitive </w:t>
      </w:r>
      <w:r w:rsidRPr="007A0C5A">
        <w:rPr>
          <w:szCs w:val="24"/>
        </w:rPr>
        <w:t xml:space="preserve">developmental hematopoiesis </w:t>
      </w:r>
      <w:r w:rsidR="00EB11DE" w:rsidRPr="007A0C5A">
        <w:rPr>
          <w:szCs w:val="24"/>
        </w:rPr>
        <w:t>“</w:t>
      </w:r>
      <w:r w:rsidRPr="007A0C5A">
        <w:rPr>
          <w:szCs w:val="24"/>
        </w:rPr>
        <w:t>in a dish.</w:t>
      </w:r>
      <w:r w:rsidR="00EB11DE" w:rsidRPr="007A0C5A">
        <w:rPr>
          <w:szCs w:val="24"/>
        </w:rPr>
        <w:t>”</w:t>
      </w:r>
      <w:r w:rsidR="00495BFD" w:rsidRPr="007A0C5A">
        <w:rPr>
          <w:szCs w:val="24"/>
        </w:rPr>
        <w:t xml:space="preserve"> </w:t>
      </w:r>
    </w:p>
    <w:p w14:paraId="3B2A3C6A" w14:textId="77777777" w:rsidR="00E9365F" w:rsidRPr="007A0C5A" w:rsidRDefault="00E9365F" w:rsidP="00E17621">
      <w:pPr>
        <w:spacing w:after="0"/>
        <w:jc w:val="both"/>
        <w:rPr>
          <w:szCs w:val="24"/>
        </w:rPr>
      </w:pPr>
    </w:p>
    <w:p w14:paraId="5E5C7790" w14:textId="77777777" w:rsidR="00EB6B2C" w:rsidRPr="007A0C5A" w:rsidRDefault="00E637E2" w:rsidP="00E17621">
      <w:pPr>
        <w:spacing w:after="0"/>
        <w:jc w:val="both"/>
        <w:rPr>
          <w:b/>
          <w:szCs w:val="24"/>
        </w:rPr>
      </w:pPr>
      <w:r w:rsidRPr="007A0C5A">
        <w:rPr>
          <w:szCs w:val="24"/>
        </w:rPr>
        <w:t xml:space="preserve">The novel work established by Yamanaka and colleagues to generate induced pluripotent stem cells </w:t>
      </w:r>
      <w:r w:rsidR="00332C2C" w:rsidRPr="007A0C5A">
        <w:rPr>
          <w:szCs w:val="24"/>
        </w:rPr>
        <w:t xml:space="preserve">(iPSCs) </w:t>
      </w:r>
      <w:r w:rsidRPr="007A0C5A">
        <w:rPr>
          <w:szCs w:val="24"/>
        </w:rPr>
        <w:t xml:space="preserve">from somatic fibroblasts provides a framework for </w:t>
      </w:r>
      <w:r w:rsidR="00E9365F" w:rsidRPr="007A0C5A">
        <w:rPr>
          <w:szCs w:val="24"/>
        </w:rPr>
        <w:t xml:space="preserve">transcription factor (TF) based overexpression strategies </w:t>
      </w:r>
      <w:r w:rsidR="001C0A13" w:rsidRPr="007A0C5A">
        <w:rPr>
          <w:szCs w:val="24"/>
        </w:rPr>
        <w:t xml:space="preserve">in </w:t>
      </w:r>
      <w:r w:rsidRPr="007A0C5A">
        <w:rPr>
          <w:szCs w:val="24"/>
        </w:rPr>
        <w:t>reprogramming</w:t>
      </w:r>
      <w:r w:rsidR="00E9365F" w:rsidRPr="007A0C5A">
        <w:rPr>
          <w:szCs w:val="24"/>
        </w:rPr>
        <w:t xml:space="preserve"> cell fate</w:t>
      </w:r>
      <w:r w:rsidR="004E0868" w:rsidRPr="007A0C5A">
        <w:rPr>
          <w:szCs w:val="24"/>
        </w:rPr>
        <w:fldChar w:fldCharType="begin">
          <w:fldData xml:space="preserve">PEVuZE5vdGU+PENpdGU+PEF1dGhvcj5UYWthaGFzaGk8L0F1dGhvcj48WWVhcj4yMDA2PC9ZZWFy
PjxSZWNOdW0+NzwvUmVjTnVtPjxEaXNwbGF5VGV4dD48c3R5bGUgZmFjZT0ic3VwZXJzY3JpcHQi
PjYsNzwvc3R5bGU+PC9EaXNwbGF5VGV4dD48cmVjb3JkPjxyZWMtbnVtYmVyPjc8L3JlYy1udW1i
ZXI+PGZvcmVpZ24ta2V5cz48a2V5IGFwcD0iRU4iIGRiLWlkPSJ3czl2MnZ3d3AyMnIyMmVlcDUx
NXd0MGNlYWFzNTk5d3c1cHYiIHRpbWVzdGFtcD0iMTQ0MjQyNjMwNSI+Nzwva2V5PjwvZm9yZWln
bi1rZXlzPjxyZWYtdHlwZSBuYW1lPSJKb3VybmFsIEFydGljbGUiPjE3PC9yZWYtdHlwZT48Y29u
dHJpYnV0b3JzPjxhdXRob3JzPjxhdXRob3I+VGFrYWhhc2hp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tb3VzZSBlbWJyeW9uaWMgYW5kIGFkdWx0IGZpYnJvYmxhc3QgY3Vs
dHVyZXMgYnkgZGVmaW5lZCBmYWN0b3J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jMtNzY8L3BhZ2Vz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4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</w:fldData>
        </w:fldChar>
      </w:r>
      <w:r w:rsidR="00834A39" w:rsidRPr="007A0C5A">
        <w:rPr>
          <w:szCs w:val="24"/>
        </w:rPr>
        <w:instrText xml:space="preserve"> ADDIN EN.CITE </w:instrText>
      </w:r>
      <w:r w:rsidR="00834A39" w:rsidRPr="007A0C5A">
        <w:rPr>
          <w:szCs w:val="24"/>
        </w:rPr>
        <w:fldChar w:fldCharType="begin">
          <w:fldData xml:space="preserve">PEVuZE5vdGU+PENpdGU+PEF1dGhvcj5UYWthaGFzaGk8L0F1dGhvcj48WWVhcj4yMDA2PC9ZZWFy
PjxSZWNOdW0+NzwvUmVjTnVtPjxEaXNwbGF5VGV4dD48c3R5bGUgZmFjZT0ic3VwZXJzY3JpcHQi
PjYsNzwvc3R5bGU+PC9EaXNwbGF5VGV4dD48cmVjb3JkPjxyZWMtbnVtYmVyPjc8L3JlYy1udW1i
ZXI+PGZvcmVpZ24ta2V5cz48a2V5IGFwcD0iRU4iIGRiLWlkPSJ3czl2MnZ3d3AyMnIyMmVlcDUx
NXd0MGNlYWFzNTk5d3c1cHYiIHRpbWVzdGFtcD0iMTQ0MjQyNjMwNSI+Nzwva2V5PjwvZm9yZWln
bi1rZXlzPjxyZWYtdHlwZSBuYW1lPSJKb3VybmFsIEFydGljbGUiPjE3PC9yZWYtdHlwZT48Y29u
dHJpYnV0b3JzPjxhdXRob3JzPjxhdXRob3I+VGFrYWhhc2hp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tb3VzZSBlbWJyeW9uaWMgYW5kIGFkdWx0IGZpYnJvYmxhc3QgY3Vs
dHVyZXMgYnkgZGVmaW5lZCBmYWN0b3J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jMtNzY8L3BhZ2Vz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4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</w:fldData>
        </w:fldChar>
      </w:r>
      <w:r w:rsidR="00834A39" w:rsidRPr="007A0C5A">
        <w:rPr>
          <w:szCs w:val="24"/>
        </w:rPr>
        <w:instrText xml:space="preserve"> ADDIN EN.CITE.DATA </w:instrText>
      </w:r>
      <w:r w:rsidR="00834A39" w:rsidRPr="007A0C5A">
        <w:rPr>
          <w:szCs w:val="24"/>
        </w:rPr>
      </w:r>
      <w:r w:rsidR="00834A39" w:rsidRPr="007A0C5A">
        <w:rPr>
          <w:szCs w:val="24"/>
        </w:rPr>
        <w:fldChar w:fldCharType="end"/>
      </w:r>
      <w:r w:rsidR="004E0868" w:rsidRPr="007A0C5A">
        <w:rPr>
          <w:szCs w:val="24"/>
        </w:rPr>
      </w:r>
      <w:r w:rsidR="004E0868" w:rsidRPr="007A0C5A">
        <w:rPr>
          <w:szCs w:val="24"/>
        </w:rPr>
        <w:fldChar w:fldCharType="separate"/>
      </w:r>
      <w:hyperlink w:anchor="_ENREF_6" w:tooltip="Takahashi, 2006 #7" w:history="1">
        <w:r w:rsidR="00DB5F40" w:rsidRPr="007A0C5A">
          <w:rPr>
            <w:noProof/>
            <w:szCs w:val="24"/>
            <w:vertAlign w:val="superscript"/>
          </w:rPr>
          <w:t>6</w:t>
        </w:r>
      </w:hyperlink>
      <w:r w:rsidR="00834A39" w:rsidRPr="007A0C5A">
        <w:rPr>
          <w:noProof/>
          <w:szCs w:val="24"/>
          <w:vertAlign w:val="superscript"/>
        </w:rPr>
        <w:t>,</w:t>
      </w:r>
      <w:hyperlink w:anchor="_ENREF_7" w:tooltip="Takahashi, 2007 #8" w:history="1">
        <w:r w:rsidR="00DB5F40" w:rsidRPr="007A0C5A">
          <w:rPr>
            <w:noProof/>
            <w:szCs w:val="24"/>
            <w:vertAlign w:val="superscript"/>
          </w:rPr>
          <w:t>7</w:t>
        </w:r>
      </w:hyperlink>
      <w:r w:rsidR="004E0868" w:rsidRPr="007A0C5A">
        <w:rPr>
          <w:szCs w:val="24"/>
        </w:rPr>
        <w:fldChar w:fldCharType="end"/>
      </w:r>
      <w:r w:rsidRPr="007A0C5A">
        <w:rPr>
          <w:szCs w:val="24"/>
        </w:rPr>
        <w:t>.</w:t>
      </w:r>
      <w:r w:rsidR="00EB11DE" w:rsidRPr="007A0C5A">
        <w:rPr>
          <w:szCs w:val="24"/>
        </w:rPr>
        <w:t xml:space="preserve"> </w:t>
      </w:r>
      <w:r w:rsidR="00E247DB" w:rsidRPr="007A0C5A">
        <w:rPr>
          <w:szCs w:val="24"/>
        </w:rPr>
        <w:t xml:space="preserve">This work has prompted investigators in several fields to generate cell types of choice via TF reprogramming of easily obtainable somatic cells. </w:t>
      </w:r>
      <w:r w:rsidR="00EB11DE" w:rsidRPr="007A0C5A">
        <w:rPr>
          <w:szCs w:val="24"/>
        </w:rPr>
        <w:t xml:space="preserve">The goal of </w:t>
      </w:r>
      <w:r w:rsidR="00FA1AF5" w:rsidRPr="007A0C5A">
        <w:rPr>
          <w:szCs w:val="24"/>
        </w:rPr>
        <w:t>the</w:t>
      </w:r>
      <w:r w:rsidR="00EB11DE" w:rsidRPr="007A0C5A">
        <w:rPr>
          <w:szCs w:val="24"/>
        </w:rPr>
        <w:t xml:space="preserve"> reprogramming </w:t>
      </w:r>
      <w:r w:rsidR="00FA1AF5" w:rsidRPr="007A0C5A">
        <w:rPr>
          <w:szCs w:val="24"/>
        </w:rPr>
        <w:t>strategy</w:t>
      </w:r>
      <w:r w:rsidR="00EB11DE" w:rsidRPr="007A0C5A">
        <w:rPr>
          <w:szCs w:val="24"/>
        </w:rPr>
        <w:t xml:space="preserve"> </w:t>
      </w:r>
      <w:r w:rsidR="00FA1AF5" w:rsidRPr="007A0C5A">
        <w:rPr>
          <w:szCs w:val="24"/>
        </w:rPr>
        <w:t xml:space="preserve">described here </w:t>
      </w:r>
      <w:r w:rsidR="00EB11DE" w:rsidRPr="007A0C5A">
        <w:rPr>
          <w:szCs w:val="24"/>
        </w:rPr>
        <w:t xml:space="preserve">is to induce a hemogenic process from </w:t>
      </w:r>
      <w:r w:rsidR="00D4359B" w:rsidRPr="007A0C5A">
        <w:rPr>
          <w:szCs w:val="24"/>
        </w:rPr>
        <w:t xml:space="preserve">mouse </w:t>
      </w:r>
      <w:r w:rsidR="00EB11DE" w:rsidRPr="007A0C5A">
        <w:rPr>
          <w:szCs w:val="24"/>
        </w:rPr>
        <w:t>somatic cells</w:t>
      </w:r>
      <w:r w:rsidR="00E247DB" w:rsidRPr="007A0C5A">
        <w:rPr>
          <w:szCs w:val="24"/>
        </w:rPr>
        <w:t xml:space="preserve"> using a TF based reprogramming approach</w:t>
      </w:r>
      <w:r w:rsidR="002B408B" w:rsidRPr="007A0C5A">
        <w:rPr>
          <w:szCs w:val="24"/>
        </w:rPr>
        <w:t xml:space="preserve"> with the goal of translating</w:t>
      </w:r>
      <w:r w:rsidR="00EB11DE" w:rsidRPr="007A0C5A">
        <w:rPr>
          <w:szCs w:val="24"/>
        </w:rPr>
        <w:t xml:space="preserve"> </w:t>
      </w:r>
      <w:r w:rsidR="00D4359B" w:rsidRPr="007A0C5A">
        <w:rPr>
          <w:szCs w:val="24"/>
        </w:rPr>
        <w:t xml:space="preserve">these </w:t>
      </w:r>
      <w:r w:rsidR="00EB11DE" w:rsidRPr="007A0C5A">
        <w:rPr>
          <w:szCs w:val="24"/>
        </w:rPr>
        <w:t xml:space="preserve">findings to the human system </w:t>
      </w:r>
      <w:r w:rsidR="00D4359B" w:rsidRPr="007A0C5A">
        <w:rPr>
          <w:szCs w:val="24"/>
        </w:rPr>
        <w:t>to</w:t>
      </w:r>
      <w:r w:rsidR="00EB11DE" w:rsidRPr="007A0C5A">
        <w:rPr>
          <w:szCs w:val="24"/>
        </w:rPr>
        <w:t xml:space="preserve"> reprogram patient-specific fibroblasts </w:t>
      </w:r>
      <w:r w:rsidR="00D4359B" w:rsidRPr="007A0C5A">
        <w:rPr>
          <w:szCs w:val="24"/>
        </w:rPr>
        <w:t xml:space="preserve">in order </w:t>
      </w:r>
      <w:r w:rsidR="00EB11DE" w:rsidRPr="007A0C5A">
        <w:rPr>
          <w:szCs w:val="24"/>
        </w:rPr>
        <w:t xml:space="preserve">to study human hematopoiesis </w:t>
      </w:r>
      <w:r w:rsidR="00EB11DE" w:rsidRPr="007A0C5A">
        <w:rPr>
          <w:i/>
          <w:szCs w:val="24"/>
        </w:rPr>
        <w:t>in vitro</w:t>
      </w:r>
      <w:r w:rsidR="00EB11DE" w:rsidRPr="007A0C5A">
        <w:rPr>
          <w:szCs w:val="24"/>
        </w:rPr>
        <w:t xml:space="preserve"> and generate </w:t>
      </w:r>
      <w:r w:rsidR="00FA1AF5" w:rsidRPr="007A0C5A">
        <w:rPr>
          <w:szCs w:val="24"/>
        </w:rPr>
        <w:t>patient-specific</w:t>
      </w:r>
      <w:r w:rsidR="00EB11DE" w:rsidRPr="007A0C5A">
        <w:rPr>
          <w:szCs w:val="24"/>
        </w:rPr>
        <w:t xml:space="preserve"> blood products</w:t>
      </w:r>
      <w:r w:rsidR="00FA1AF5" w:rsidRPr="007A0C5A">
        <w:rPr>
          <w:szCs w:val="24"/>
        </w:rPr>
        <w:t xml:space="preserve"> for disease modeling, drug testing, and stem cell transplant</w:t>
      </w:r>
      <w:r w:rsidR="00EB11DE" w:rsidRPr="007A0C5A">
        <w:rPr>
          <w:szCs w:val="24"/>
        </w:rPr>
        <w:t>.</w:t>
      </w:r>
    </w:p>
    <w:p w14:paraId="1C63ACFA" w14:textId="77777777" w:rsidR="00EB6B2C" w:rsidRPr="007A0C5A" w:rsidRDefault="00EB6B2C" w:rsidP="00E17621">
      <w:pPr>
        <w:spacing w:after="0"/>
        <w:jc w:val="both"/>
        <w:rPr>
          <w:szCs w:val="24"/>
        </w:rPr>
      </w:pPr>
    </w:p>
    <w:p w14:paraId="36EFA83F" w14:textId="77777777" w:rsidR="00EB6B2C" w:rsidRPr="007A0C5A" w:rsidRDefault="00EB6B2C" w:rsidP="00E17621">
      <w:pPr>
        <w:spacing w:after="0"/>
        <w:jc w:val="both"/>
        <w:rPr>
          <w:szCs w:val="24"/>
        </w:rPr>
      </w:pPr>
      <w:r w:rsidRPr="007A0C5A">
        <w:rPr>
          <w:szCs w:val="24"/>
        </w:rPr>
        <w:t xml:space="preserve">The first step to ensure proper reprogramming in </w:t>
      </w:r>
      <w:r w:rsidR="00D4359B" w:rsidRPr="007A0C5A">
        <w:rPr>
          <w:szCs w:val="24"/>
        </w:rPr>
        <w:t xml:space="preserve">this </w:t>
      </w:r>
      <w:r w:rsidRPr="007A0C5A">
        <w:rPr>
          <w:szCs w:val="24"/>
        </w:rPr>
        <w:t xml:space="preserve">mouse system </w:t>
      </w:r>
      <w:r w:rsidR="00E9365F" w:rsidRPr="007A0C5A">
        <w:rPr>
          <w:szCs w:val="24"/>
        </w:rPr>
        <w:t>was</w:t>
      </w:r>
      <w:r w:rsidRPr="007A0C5A">
        <w:rPr>
          <w:szCs w:val="24"/>
        </w:rPr>
        <w:t xml:space="preserve"> to develop a reporter line that serve</w:t>
      </w:r>
      <w:r w:rsidR="00E9365F" w:rsidRPr="007A0C5A">
        <w:rPr>
          <w:szCs w:val="24"/>
        </w:rPr>
        <w:t>d</w:t>
      </w:r>
      <w:r w:rsidRPr="007A0C5A">
        <w:rPr>
          <w:szCs w:val="24"/>
        </w:rPr>
        <w:t xml:space="preserve"> </w:t>
      </w:r>
      <w:r w:rsidR="002B408B" w:rsidRPr="007A0C5A">
        <w:rPr>
          <w:szCs w:val="24"/>
        </w:rPr>
        <w:t xml:space="preserve">as </w:t>
      </w:r>
      <w:r w:rsidRPr="007A0C5A">
        <w:rPr>
          <w:szCs w:val="24"/>
        </w:rPr>
        <w:t xml:space="preserve">a read-out for CD34 expression, a known marker in endothelial </w:t>
      </w:r>
      <w:r w:rsidR="00082F49" w:rsidRPr="007A0C5A">
        <w:rPr>
          <w:szCs w:val="24"/>
        </w:rPr>
        <w:t xml:space="preserve">progenitor </w:t>
      </w:r>
      <w:r w:rsidRPr="007A0C5A">
        <w:rPr>
          <w:szCs w:val="24"/>
        </w:rPr>
        <w:t xml:space="preserve">cells and HSCs. To do this, </w:t>
      </w:r>
      <w:r w:rsidR="00D4359B" w:rsidRPr="007A0C5A">
        <w:rPr>
          <w:szCs w:val="24"/>
        </w:rPr>
        <w:t>the</w:t>
      </w:r>
      <w:r w:rsidR="00345317" w:rsidRPr="007A0C5A">
        <w:rPr>
          <w:szCs w:val="24"/>
        </w:rPr>
        <w:t xml:space="preserve"> </w:t>
      </w:r>
      <w:r w:rsidR="00BC0223" w:rsidRPr="007A0C5A">
        <w:rPr>
          <w:szCs w:val="24"/>
        </w:rPr>
        <w:t>hu</w:t>
      </w:r>
      <w:r w:rsidRPr="007A0C5A">
        <w:rPr>
          <w:szCs w:val="24"/>
        </w:rPr>
        <w:t>CD34-</w:t>
      </w:r>
      <w:r w:rsidR="00E9365F" w:rsidRPr="007A0C5A">
        <w:rPr>
          <w:szCs w:val="24"/>
        </w:rPr>
        <w:t>t</w:t>
      </w:r>
      <w:r w:rsidRPr="007A0C5A">
        <w:rPr>
          <w:szCs w:val="24"/>
        </w:rPr>
        <w:t>TA and TetO-H2BGFP transgenic mouse lines</w:t>
      </w:r>
      <w:r w:rsidR="00D4359B" w:rsidRPr="007A0C5A">
        <w:rPr>
          <w:szCs w:val="24"/>
        </w:rPr>
        <w:t xml:space="preserve"> were used</w:t>
      </w:r>
      <w:r w:rsidRPr="007A0C5A">
        <w:rPr>
          <w:szCs w:val="24"/>
        </w:rPr>
        <w:t xml:space="preserve"> to generate double transgenic </w:t>
      </w:r>
      <w:r w:rsidR="00345317" w:rsidRPr="007A0C5A">
        <w:rPr>
          <w:szCs w:val="24"/>
        </w:rPr>
        <w:t>mouse embryonic fibroblasts (MEFs), now denoted 34/H2BGFP,</w:t>
      </w:r>
      <w:r w:rsidR="002B408B" w:rsidRPr="007A0C5A">
        <w:rPr>
          <w:szCs w:val="24"/>
        </w:rPr>
        <w:t xml:space="preserve"> </w:t>
      </w:r>
      <w:r w:rsidRPr="007A0C5A">
        <w:rPr>
          <w:szCs w:val="24"/>
        </w:rPr>
        <w:t>that fluoresce green upon activation of the CD34 promoter</w:t>
      </w:r>
      <w:hyperlink w:anchor="_ENREF_8" w:tooltip="Qiu, 2014 #9" w:history="1">
        <w:r w:rsidR="00DB5F40" w:rsidRPr="007A0C5A">
          <w:rPr>
            <w:szCs w:val="24"/>
          </w:rPr>
          <w:fldChar w:fldCharType="begin">
            <w:fldData xml:space="preserve">PEVuZE5vdGU+PENpdGU+PEF1dGhvcj5RaXU8L0F1dGhvcj48WWVhcj4yMDE0PC9ZZWFyPjxSZWNO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</w:fldData>
          </w:fldChar>
        </w:r>
        <w:r w:rsidR="00DB5F40" w:rsidRPr="007A0C5A">
          <w:rPr>
            <w:szCs w:val="24"/>
          </w:rPr>
          <w:instrText xml:space="preserve"> ADDIN EN.CITE </w:instrText>
        </w:r>
        <w:r w:rsidR="00DB5F40" w:rsidRPr="007A0C5A">
          <w:rPr>
            <w:szCs w:val="24"/>
          </w:rPr>
          <w:fldChar w:fldCharType="begin">
            <w:fldData xml:space="preserve">PEVuZE5vdGU+PENpdGU+PEF1dGhvcj5RaXU8L0F1dGhvcj48WWVhcj4yMDE0PC9ZZWFyPjxSZWNO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</w:fldData>
          </w:fldChar>
        </w:r>
        <w:r w:rsidR="00DB5F40" w:rsidRPr="007A0C5A">
          <w:rPr>
            <w:szCs w:val="24"/>
          </w:rPr>
          <w:instrText xml:space="preserve"> ADDIN EN.CITE.DATA </w:instrText>
        </w:r>
        <w:r w:rsidR="00DB5F40" w:rsidRPr="007A0C5A">
          <w:rPr>
            <w:szCs w:val="24"/>
          </w:rPr>
        </w:r>
        <w:r w:rsidR="00DB5F40" w:rsidRPr="007A0C5A">
          <w:rPr>
            <w:szCs w:val="24"/>
          </w:rPr>
          <w:fldChar w:fldCharType="end"/>
        </w:r>
        <w:r w:rsidR="00DB5F40" w:rsidRPr="007A0C5A">
          <w:rPr>
            <w:szCs w:val="24"/>
          </w:rPr>
        </w:r>
        <w:r w:rsidR="00DB5F40" w:rsidRPr="007A0C5A">
          <w:rPr>
            <w:szCs w:val="24"/>
          </w:rPr>
          <w:fldChar w:fldCharType="separate"/>
        </w:r>
        <w:r w:rsidR="00DB5F40" w:rsidRPr="007A0C5A">
          <w:rPr>
            <w:noProof/>
            <w:szCs w:val="24"/>
            <w:vertAlign w:val="superscript"/>
          </w:rPr>
          <w:t>8</w:t>
        </w:r>
        <w:r w:rsidR="00DB5F40" w:rsidRPr="007A0C5A">
          <w:rPr>
            <w:szCs w:val="24"/>
          </w:rPr>
          <w:fldChar w:fldCharType="end"/>
        </w:r>
      </w:hyperlink>
      <w:r w:rsidRPr="007A0C5A">
        <w:rPr>
          <w:szCs w:val="24"/>
        </w:rPr>
        <w:t>. This allow</w:t>
      </w:r>
      <w:r w:rsidR="00E9365F" w:rsidRPr="007A0C5A">
        <w:rPr>
          <w:szCs w:val="24"/>
        </w:rPr>
        <w:t>ed</w:t>
      </w:r>
      <w:r w:rsidRPr="007A0C5A">
        <w:rPr>
          <w:szCs w:val="24"/>
        </w:rPr>
        <w:t xml:space="preserve"> </w:t>
      </w:r>
      <w:r w:rsidR="00D4359B" w:rsidRPr="007A0C5A">
        <w:rPr>
          <w:szCs w:val="24"/>
        </w:rPr>
        <w:t>screening</w:t>
      </w:r>
      <w:r w:rsidRPr="007A0C5A">
        <w:rPr>
          <w:szCs w:val="24"/>
        </w:rPr>
        <w:t xml:space="preserve"> </w:t>
      </w:r>
      <w:r w:rsidR="00D4359B" w:rsidRPr="007A0C5A">
        <w:rPr>
          <w:szCs w:val="24"/>
        </w:rPr>
        <w:t xml:space="preserve">of </w:t>
      </w:r>
      <w:r w:rsidRPr="007A0C5A">
        <w:rPr>
          <w:szCs w:val="24"/>
        </w:rPr>
        <w:t>a variety of TFs known to be required at different points during hematopoietic specification and development.</w:t>
      </w:r>
      <w:r w:rsidR="003F2647" w:rsidRPr="007A0C5A">
        <w:rPr>
          <w:szCs w:val="24"/>
        </w:rPr>
        <w:t xml:space="preserve"> </w:t>
      </w:r>
      <w:r w:rsidR="00AF10C1">
        <w:rPr>
          <w:szCs w:val="24"/>
        </w:rPr>
        <w:t xml:space="preserve">Beginning with 18 TFs </w:t>
      </w:r>
      <w:r w:rsidR="008D7D34">
        <w:rPr>
          <w:szCs w:val="24"/>
        </w:rPr>
        <w:t xml:space="preserve">in pMX retrovial vectors </w:t>
      </w:r>
      <w:r w:rsidR="00AF10C1">
        <w:rPr>
          <w:szCs w:val="24"/>
        </w:rPr>
        <w:t xml:space="preserve">(determined through literature mining and profiling of </w:t>
      </w:r>
      <w:r w:rsidR="00CE7248">
        <w:rPr>
          <w:szCs w:val="24"/>
        </w:rPr>
        <w:t xml:space="preserve">GFP label retaining HSCs from </w:t>
      </w:r>
      <w:r w:rsidR="00AF10C1">
        <w:rPr>
          <w:szCs w:val="24"/>
        </w:rPr>
        <w:t xml:space="preserve">the previously described </w:t>
      </w:r>
      <w:r w:rsidR="00CE7248">
        <w:rPr>
          <w:szCs w:val="24"/>
        </w:rPr>
        <w:t>34/H2BGFP mice)</w:t>
      </w:r>
      <w:r w:rsidR="008D7D34">
        <w:rPr>
          <w:szCs w:val="24"/>
        </w:rPr>
        <w:t>,</w:t>
      </w:r>
      <w:r w:rsidR="00CE7248">
        <w:rPr>
          <w:szCs w:val="24"/>
        </w:rPr>
        <w:t xml:space="preserve"> 34/H2BGFP MEFs were transduced with all factors and cultured on AFT024 HSC-supporting stromal cells. After detection of 34/H2BGFP activation, TFs were subsequently removed from the reprogramming cocktail until the optimal set of TFs for </w:t>
      </w:r>
      <w:r w:rsidR="004F184D">
        <w:rPr>
          <w:szCs w:val="24"/>
        </w:rPr>
        <w:t>reporter</w:t>
      </w:r>
      <w:r w:rsidR="00CE7248">
        <w:rPr>
          <w:szCs w:val="24"/>
        </w:rPr>
        <w:t xml:space="preserve"> activation was identified. </w:t>
      </w:r>
      <w:r w:rsidR="003F2647" w:rsidRPr="007A0C5A">
        <w:rPr>
          <w:szCs w:val="24"/>
        </w:rPr>
        <w:t>After th</w:t>
      </w:r>
      <w:r w:rsidR="004F184D">
        <w:rPr>
          <w:szCs w:val="24"/>
        </w:rPr>
        <w:t>is</w:t>
      </w:r>
      <w:r w:rsidR="003F2647" w:rsidRPr="007A0C5A">
        <w:rPr>
          <w:szCs w:val="24"/>
        </w:rPr>
        <w:t xml:space="preserve"> initial screen, the factors were transferred to a DOX inducible</w:t>
      </w:r>
      <w:r w:rsidR="00EC0082" w:rsidRPr="007A0C5A">
        <w:rPr>
          <w:szCs w:val="24"/>
        </w:rPr>
        <w:t xml:space="preserve"> pFUW</w:t>
      </w:r>
      <w:r w:rsidR="003F2647" w:rsidRPr="007A0C5A">
        <w:rPr>
          <w:szCs w:val="24"/>
        </w:rPr>
        <w:t xml:space="preserve"> vector system to allow controllable expression of the TFs. Since these two DOX controllable systems are incompatible (</w:t>
      </w:r>
      <w:r w:rsidR="00806BCB" w:rsidRPr="007A0C5A">
        <w:rPr>
          <w:szCs w:val="24"/>
        </w:rPr>
        <w:t xml:space="preserve">the </w:t>
      </w:r>
      <w:r w:rsidR="003F2647" w:rsidRPr="007A0C5A">
        <w:rPr>
          <w:szCs w:val="24"/>
        </w:rPr>
        <w:t xml:space="preserve">34/H2BGFP </w:t>
      </w:r>
      <w:r w:rsidR="00806BCB" w:rsidRPr="007A0C5A">
        <w:rPr>
          <w:szCs w:val="24"/>
        </w:rPr>
        <w:t xml:space="preserve">cells </w:t>
      </w:r>
      <w:r w:rsidR="003F2647" w:rsidRPr="007A0C5A">
        <w:rPr>
          <w:szCs w:val="24"/>
        </w:rPr>
        <w:t>and</w:t>
      </w:r>
      <w:r w:rsidR="00806BCB" w:rsidRPr="007A0C5A">
        <w:rPr>
          <w:szCs w:val="24"/>
        </w:rPr>
        <w:t xml:space="preserve"> the</w:t>
      </w:r>
      <w:r w:rsidR="003F2647" w:rsidRPr="007A0C5A">
        <w:rPr>
          <w:szCs w:val="24"/>
        </w:rPr>
        <w:t xml:space="preserve"> </w:t>
      </w:r>
      <w:r w:rsidR="00EC0082" w:rsidRPr="007A0C5A">
        <w:rPr>
          <w:szCs w:val="24"/>
        </w:rPr>
        <w:t xml:space="preserve">pFUW </w:t>
      </w:r>
      <w:r w:rsidR="003F2647" w:rsidRPr="007A0C5A">
        <w:rPr>
          <w:szCs w:val="24"/>
        </w:rPr>
        <w:t>inducible vectors), MEFs from wild-type C57BL/6 mice were required. It was also necessary to provide an appropriate microenvironment to allow hemogenesis to proceed and create multilineage clonogenic progenitors.</w:t>
      </w:r>
    </w:p>
    <w:p w14:paraId="23163FEC" w14:textId="77777777" w:rsidR="00EB6B2C" w:rsidRPr="007A0C5A" w:rsidRDefault="00EB6B2C" w:rsidP="00E17621">
      <w:pPr>
        <w:spacing w:after="0"/>
        <w:jc w:val="both"/>
        <w:rPr>
          <w:szCs w:val="24"/>
        </w:rPr>
      </w:pPr>
    </w:p>
    <w:p w14:paraId="279EFBB4" w14:textId="77777777" w:rsidR="00EB6B2C" w:rsidRPr="007A0C5A" w:rsidRDefault="003D6059" w:rsidP="00E17621">
      <w:pPr>
        <w:spacing w:after="0"/>
        <w:jc w:val="both"/>
        <w:rPr>
          <w:szCs w:val="24"/>
        </w:rPr>
      </w:pPr>
      <w:r w:rsidRPr="007A0C5A">
        <w:rPr>
          <w:szCs w:val="24"/>
        </w:rPr>
        <w:t>Current</w:t>
      </w:r>
      <w:r w:rsidR="00EB6B2C" w:rsidRPr="007A0C5A">
        <w:rPr>
          <w:szCs w:val="24"/>
        </w:rPr>
        <w:t xml:space="preserve"> studies </w:t>
      </w:r>
      <w:r w:rsidRPr="007A0C5A">
        <w:rPr>
          <w:szCs w:val="24"/>
        </w:rPr>
        <w:t>attempting to</w:t>
      </w:r>
      <w:r w:rsidR="00EB6B2C" w:rsidRPr="007A0C5A">
        <w:rPr>
          <w:szCs w:val="24"/>
        </w:rPr>
        <w:t xml:space="preserve"> reprogram somatic cells into </w:t>
      </w:r>
      <w:r w:rsidR="00E17CE7" w:rsidRPr="007A0C5A">
        <w:rPr>
          <w:szCs w:val="24"/>
        </w:rPr>
        <w:t>hematopoietic stem and progenitor cells (</w:t>
      </w:r>
      <w:r w:rsidR="00EB6B2C" w:rsidRPr="007A0C5A">
        <w:rPr>
          <w:szCs w:val="24"/>
        </w:rPr>
        <w:t>HSPCs</w:t>
      </w:r>
      <w:r w:rsidR="00E17CE7" w:rsidRPr="007A0C5A">
        <w:rPr>
          <w:szCs w:val="24"/>
        </w:rPr>
        <w:t>)</w:t>
      </w:r>
      <w:r w:rsidR="00331D39" w:rsidRPr="007A0C5A">
        <w:rPr>
          <w:szCs w:val="24"/>
        </w:rPr>
        <w:t xml:space="preserve"> </w:t>
      </w:r>
      <w:r w:rsidR="003F2647" w:rsidRPr="007A0C5A">
        <w:rPr>
          <w:szCs w:val="24"/>
        </w:rPr>
        <w:t>have met</w:t>
      </w:r>
      <w:r w:rsidR="00E17CE7" w:rsidRPr="007A0C5A">
        <w:rPr>
          <w:szCs w:val="24"/>
        </w:rPr>
        <w:t xml:space="preserve"> </w:t>
      </w:r>
      <w:r w:rsidR="00331D39" w:rsidRPr="007A0C5A">
        <w:rPr>
          <w:szCs w:val="24"/>
        </w:rPr>
        <w:t>var</w:t>
      </w:r>
      <w:r w:rsidR="00E17CE7" w:rsidRPr="007A0C5A">
        <w:rPr>
          <w:szCs w:val="24"/>
        </w:rPr>
        <w:t>ied</w:t>
      </w:r>
      <w:r w:rsidR="00331D39" w:rsidRPr="007A0C5A">
        <w:rPr>
          <w:szCs w:val="24"/>
        </w:rPr>
        <w:t xml:space="preserve"> levels of success</w:t>
      </w:r>
      <w:hyperlink w:anchor="_ENREF_9" w:tooltip="Riddell, 2014 #14" w:history="1">
        <w:r w:rsidR="00DB5F40" w:rsidRPr="007A0C5A">
          <w:rPr>
            <w:szCs w:val="24"/>
          </w:rPr>
          <w:fldChar w:fldCharType="begin">
            <w:fldData xml:space="preserve">PEVuZE5vdGU+PENpdGU+PEF1dGhvcj5SaWRkZWxsPC9BdXRob3I+PFllYXI+MjAxNDwvWWVhcj48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1NDktNjQ8L3BhZ2VzPjx2b2x1bWU+MTU3PC92b2x1bWU+PG51bWJlcj4zPC9u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zEyLTg8L3BhZ2VzPjx2b2x1bWU+NTEx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</w:fldData>
          </w:fldChar>
        </w:r>
        <w:r w:rsidR="00DB5F40" w:rsidRPr="007A0C5A">
          <w:rPr>
            <w:szCs w:val="24"/>
          </w:rPr>
          <w:instrText xml:space="preserve"> ADDIN EN.CITE </w:instrText>
        </w:r>
        <w:r w:rsidR="00DB5F40" w:rsidRPr="007A0C5A">
          <w:rPr>
            <w:szCs w:val="24"/>
          </w:rPr>
          <w:fldChar w:fldCharType="begin">
            <w:fldData xml:space="preserve">PEVuZE5vdGU+PENpdGU+PEF1dGhvcj5SaWRkZWxsPC9BdXRob3I+PFllYXI+MjAxNDwvWWVhcj48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1NDktNjQ8L3BhZ2VzPjx2b2x1bWU+MTU3PC92b2x1bWU+PG51bWJlcj4zPC9u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zEyLTg8L3BhZ2VzPjx2b2x1bWU+NTEx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</w:fldData>
          </w:fldChar>
        </w:r>
        <w:r w:rsidR="00DB5F40" w:rsidRPr="007A0C5A">
          <w:rPr>
            <w:szCs w:val="24"/>
          </w:rPr>
          <w:instrText xml:space="preserve"> ADDIN EN.CITE.DATA </w:instrText>
        </w:r>
        <w:r w:rsidR="00DB5F40" w:rsidRPr="007A0C5A">
          <w:rPr>
            <w:szCs w:val="24"/>
          </w:rPr>
        </w:r>
        <w:r w:rsidR="00DB5F40" w:rsidRPr="007A0C5A">
          <w:rPr>
            <w:szCs w:val="24"/>
          </w:rPr>
          <w:fldChar w:fldCharType="end"/>
        </w:r>
        <w:r w:rsidR="00DB5F40" w:rsidRPr="007A0C5A">
          <w:rPr>
            <w:szCs w:val="24"/>
          </w:rPr>
        </w:r>
        <w:r w:rsidR="00DB5F40" w:rsidRPr="007A0C5A">
          <w:rPr>
            <w:szCs w:val="24"/>
          </w:rPr>
          <w:fldChar w:fldCharType="separate"/>
        </w:r>
        <w:r w:rsidR="00DB5F40" w:rsidRPr="007A0C5A">
          <w:rPr>
            <w:noProof/>
            <w:szCs w:val="24"/>
            <w:vertAlign w:val="superscript"/>
          </w:rPr>
          <w:t>9-11</w:t>
        </w:r>
        <w:r w:rsidR="00DB5F40" w:rsidRPr="007A0C5A">
          <w:rPr>
            <w:szCs w:val="24"/>
          </w:rPr>
          <w:fldChar w:fldCharType="end"/>
        </w:r>
      </w:hyperlink>
      <w:r w:rsidR="003F2647" w:rsidRPr="007A0C5A">
        <w:rPr>
          <w:szCs w:val="24"/>
        </w:rPr>
        <w:t>. To date, the generation of both mouse and</w:t>
      </w:r>
      <w:r w:rsidR="008138C0" w:rsidRPr="007A0C5A">
        <w:rPr>
          <w:szCs w:val="24"/>
        </w:rPr>
        <w:t xml:space="preserve"> </w:t>
      </w:r>
      <w:r w:rsidR="003F2647" w:rsidRPr="007A0C5A">
        <w:rPr>
          <w:szCs w:val="24"/>
        </w:rPr>
        <w:t xml:space="preserve">human transplantable HSPCs with long term and self-renewing repopulating ability has not been achieved using the same set of TFs. </w:t>
      </w:r>
      <w:r w:rsidR="00EB6B2C" w:rsidRPr="007A0C5A">
        <w:rPr>
          <w:szCs w:val="24"/>
        </w:rPr>
        <w:t xml:space="preserve">In this protocol, we provide a detailed description of </w:t>
      </w:r>
      <w:r w:rsidR="00D4359B" w:rsidRPr="007A0C5A">
        <w:rPr>
          <w:szCs w:val="24"/>
        </w:rPr>
        <w:t xml:space="preserve">the </w:t>
      </w:r>
      <w:r w:rsidR="00EB6B2C" w:rsidRPr="007A0C5A">
        <w:rPr>
          <w:szCs w:val="24"/>
        </w:rPr>
        <w:t xml:space="preserve">previously established strategy to </w:t>
      </w:r>
      <w:r w:rsidR="00331D39" w:rsidRPr="007A0C5A">
        <w:rPr>
          <w:szCs w:val="24"/>
        </w:rPr>
        <w:t xml:space="preserve">reproducibly </w:t>
      </w:r>
      <w:r w:rsidR="00EB6B2C" w:rsidRPr="007A0C5A">
        <w:rPr>
          <w:szCs w:val="24"/>
        </w:rPr>
        <w:t xml:space="preserve">induce hemogenesis in </w:t>
      </w:r>
      <w:r w:rsidR="00345317" w:rsidRPr="007A0C5A">
        <w:rPr>
          <w:szCs w:val="24"/>
        </w:rPr>
        <w:t>MEFs</w:t>
      </w:r>
      <w:r w:rsidR="00EB6B2C" w:rsidRPr="007A0C5A">
        <w:rPr>
          <w:szCs w:val="24"/>
        </w:rPr>
        <w:t xml:space="preserve">. </w:t>
      </w:r>
      <w:r w:rsidR="00FB49CC" w:rsidRPr="007A0C5A">
        <w:rPr>
          <w:szCs w:val="24"/>
        </w:rPr>
        <w:t>W</w:t>
      </w:r>
      <w:r w:rsidR="00EB6B2C" w:rsidRPr="007A0C5A">
        <w:rPr>
          <w:szCs w:val="24"/>
        </w:rPr>
        <w:t xml:space="preserve">e demonstrate that </w:t>
      </w:r>
      <w:r w:rsidR="009E7201" w:rsidRPr="007A0C5A">
        <w:rPr>
          <w:szCs w:val="24"/>
        </w:rPr>
        <w:t xml:space="preserve">introduction of a </w:t>
      </w:r>
      <w:r w:rsidR="00EB6B2C" w:rsidRPr="007A0C5A">
        <w:rPr>
          <w:szCs w:val="24"/>
        </w:rPr>
        <w:t>minimal set of TFs</w:t>
      </w:r>
      <w:r w:rsidR="00FB49CC" w:rsidRPr="007A0C5A">
        <w:rPr>
          <w:szCs w:val="24"/>
        </w:rPr>
        <w:t xml:space="preserve"> (Gata2, Gfi1b, cFos, and Etv6)</w:t>
      </w:r>
      <w:r w:rsidR="00EB6B2C" w:rsidRPr="007A0C5A">
        <w:rPr>
          <w:szCs w:val="24"/>
        </w:rPr>
        <w:t xml:space="preserve"> is capable of instigating a complex developmental program </w:t>
      </w:r>
      <w:r w:rsidR="00EB6B2C" w:rsidRPr="007A0C5A">
        <w:rPr>
          <w:i/>
          <w:szCs w:val="24"/>
        </w:rPr>
        <w:t>in vitro</w:t>
      </w:r>
      <w:r w:rsidR="00EB6B2C" w:rsidRPr="007A0C5A">
        <w:rPr>
          <w:szCs w:val="24"/>
        </w:rPr>
        <w:t xml:space="preserve"> </w:t>
      </w:r>
      <w:r w:rsidR="00FB49CC" w:rsidRPr="007A0C5A">
        <w:rPr>
          <w:szCs w:val="24"/>
        </w:rPr>
        <w:t xml:space="preserve">that </w:t>
      </w:r>
      <w:r w:rsidR="00EB6B2C" w:rsidRPr="007A0C5A">
        <w:rPr>
          <w:szCs w:val="24"/>
        </w:rPr>
        <w:t>provide</w:t>
      </w:r>
      <w:r w:rsidR="009E7201" w:rsidRPr="007A0C5A">
        <w:rPr>
          <w:szCs w:val="24"/>
        </w:rPr>
        <w:t>s</w:t>
      </w:r>
      <w:r w:rsidR="00EB6B2C" w:rsidRPr="007A0C5A">
        <w:rPr>
          <w:szCs w:val="24"/>
        </w:rPr>
        <w:t xml:space="preserve"> a platform by which developmental hematopoiesis and clinical application of hematopoietic reprogramming can be further studied</w:t>
      </w:r>
      <w:hyperlink w:anchor="_ENREF_12" w:tooltip="Pereira, 2013 #30" w:history="1">
        <w:r w:rsidR="00DB5F40" w:rsidRPr="007A0C5A">
          <w:rPr>
            <w:szCs w:val="24"/>
          </w:rPr>
          <w:fldChar w:fldCharType="begin">
            <w:fldData xml:space="preserve">PEVuZE5vdGU+PENpdGU+PEF1dGhvcj5QZXJlaXJhPC9BdXRob3I+PFllYXI+MjAxMzwvWWVhcj48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yMDUtMTg8L3BhZ2Vz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</w:fldData>
          </w:fldChar>
        </w:r>
        <w:r w:rsidR="00DB5F40" w:rsidRPr="007A0C5A">
          <w:rPr>
            <w:szCs w:val="24"/>
          </w:rPr>
          <w:instrText xml:space="preserve"> ADDIN EN.CITE </w:instrText>
        </w:r>
        <w:r w:rsidR="00DB5F40" w:rsidRPr="007A0C5A">
          <w:rPr>
            <w:szCs w:val="24"/>
          </w:rPr>
          <w:fldChar w:fldCharType="begin">
            <w:fldData xml:space="preserve">PEVuZE5vdGU+PENpdGU+PEF1dGhvcj5QZXJlaXJhPC9BdXRob3I+PFllYXI+MjAxMzwvWWVhcj48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yMDUtMTg8L3BhZ2Vz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</w:fldData>
          </w:fldChar>
        </w:r>
        <w:r w:rsidR="00DB5F40" w:rsidRPr="007A0C5A">
          <w:rPr>
            <w:szCs w:val="24"/>
          </w:rPr>
          <w:instrText xml:space="preserve"> ADDIN EN.CITE.DATA </w:instrText>
        </w:r>
        <w:r w:rsidR="00DB5F40" w:rsidRPr="007A0C5A">
          <w:rPr>
            <w:szCs w:val="24"/>
          </w:rPr>
        </w:r>
        <w:r w:rsidR="00DB5F40" w:rsidRPr="007A0C5A">
          <w:rPr>
            <w:szCs w:val="24"/>
          </w:rPr>
          <w:fldChar w:fldCharType="end"/>
        </w:r>
        <w:r w:rsidR="00DB5F40" w:rsidRPr="007A0C5A">
          <w:rPr>
            <w:szCs w:val="24"/>
          </w:rPr>
        </w:r>
        <w:r w:rsidR="00DB5F40" w:rsidRPr="007A0C5A">
          <w:rPr>
            <w:szCs w:val="24"/>
          </w:rPr>
          <w:fldChar w:fldCharType="separate"/>
        </w:r>
        <w:r w:rsidR="00DB5F40" w:rsidRPr="007A0C5A">
          <w:rPr>
            <w:noProof/>
            <w:szCs w:val="24"/>
            <w:vertAlign w:val="superscript"/>
          </w:rPr>
          <w:t>12</w:t>
        </w:r>
        <w:r w:rsidR="00DB5F40" w:rsidRPr="007A0C5A">
          <w:rPr>
            <w:szCs w:val="24"/>
          </w:rPr>
          <w:fldChar w:fldCharType="end"/>
        </w:r>
      </w:hyperlink>
      <w:r w:rsidR="00EB6B2C" w:rsidRPr="007A0C5A">
        <w:rPr>
          <w:szCs w:val="24"/>
        </w:rPr>
        <w:t>.</w:t>
      </w:r>
    </w:p>
    <w:p w14:paraId="192B005C" w14:textId="77777777" w:rsidR="001E3CF0" w:rsidRPr="007A0C5A" w:rsidRDefault="001E3CF0" w:rsidP="00E17621">
      <w:pPr>
        <w:spacing w:after="0"/>
        <w:jc w:val="both"/>
        <w:rPr>
          <w:b/>
          <w:szCs w:val="24"/>
        </w:rPr>
      </w:pPr>
    </w:p>
    <w:p w14:paraId="21B98657" w14:textId="77777777" w:rsidR="00386DDA" w:rsidRPr="007A0C5A" w:rsidRDefault="00386DDA" w:rsidP="00E17621">
      <w:pPr>
        <w:spacing w:after="0"/>
        <w:jc w:val="both"/>
        <w:rPr>
          <w:b/>
          <w:szCs w:val="24"/>
        </w:rPr>
      </w:pPr>
      <w:r w:rsidRPr="007A0C5A">
        <w:rPr>
          <w:rFonts w:ascii="Times New Roman Bold" w:hAnsi="Times New Roman Bold"/>
          <w:b/>
          <w:caps/>
          <w:szCs w:val="24"/>
        </w:rPr>
        <w:t>Protocol</w:t>
      </w:r>
      <w:r w:rsidR="001E3CF0" w:rsidRPr="007A0C5A">
        <w:rPr>
          <w:b/>
          <w:szCs w:val="24"/>
        </w:rPr>
        <w:t>:</w:t>
      </w:r>
    </w:p>
    <w:p w14:paraId="656384EE" w14:textId="77777777" w:rsidR="001E4452" w:rsidRPr="007A0C5A" w:rsidRDefault="001E4452" w:rsidP="00E17621">
      <w:pPr>
        <w:spacing w:after="0"/>
        <w:jc w:val="both"/>
        <w:rPr>
          <w:szCs w:val="24"/>
        </w:rPr>
      </w:pPr>
    </w:p>
    <w:p w14:paraId="35EF89AF" w14:textId="77777777" w:rsidR="001E4452" w:rsidRPr="007A0C5A" w:rsidRDefault="00935272" w:rsidP="00E17621">
      <w:pPr>
        <w:spacing w:after="0"/>
        <w:jc w:val="both"/>
        <w:rPr>
          <w:szCs w:val="24"/>
        </w:rPr>
      </w:pPr>
      <w:r w:rsidRPr="007A0C5A">
        <w:rPr>
          <w:szCs w:val="24"/>
        </w:rPr>
        <w:t>Ethics statement</w:t>
      </w:r>
      <w:r w:rsidR="00FE2F67" w:rsidRPr="007A0C5A">
        <w:rPr>
          <w:szCs w:val="24"/>
        </w:rPr>
        <w:t xml:space="preserve">: </w:t>
      </w:r>
      <w:r w:rsidR="001E4452" w:rsidRPr="007A0C5A">
        <w:rPr>
          <w:szCs w:val="24"/>
        </w:rPr>
        <w:t xml:space="preserve">Mouse cell lines </w:t>
      </w:r>
      <w:r w:rsidR="001309A4" w:rsidRPr="007A0C5A">
        <w:rPr>
          <w:szCs w:val="24"/>
        </w:rPr>
        <w:t xml:space="preserve">are </w:t>
      </w:r>
      <w:r w:rsidR="001E4452" w:rsidRPr="007A0C5A">
        <w:rPr>
          <w:szCs w:val="24"/>
        </w:rPr>
        <w:t xml:space="preserve">derived following </w:t>
      </w:r>
      <w:r w:rsidR="001309A4" w:rsidRPr="007A0C5A">
        <w:rPr>
          <w:szCs w:val="24"/>
        </w:rPr>
        <w:t xml:space="preserve">the animal care guidelines of </w:t>
      </w:r>
      <w:r w:rsidR="008D56A9" w:rsidRPr="007A0C5A">
        <w:rPr>
          <w:szCs w:val="24"/>
        </w:rPr>
        <w:t>the Icahn School of Medicine at Mount Sinai</w:t>
      </w:r>
      <w:r w:rsidR="001E4452" w:rsidRPr="007A0C5A">
        <w:rPr>
          <w:szCs w:val="24"/>
        </w:rPr>
        <w:t>, and should be done in compliance with any host institution.</w:t>
      </w:r>
    </w:p>
    <w:p w14:paraId="4181D5A4" w14:textId="77777777" w:rsidR="00F45B23" w:rsidRPr="007A0C5A" w:rsidRDefault="00F45B23" w:rsidP="00E17621">
      <w:pPr>
        <w:spacing w:after="0"/>
        <w:jc w:val="both"/>
        <w:rPr>
          <w:b/>
          <w:szCs w:val="24"/>
        </w:rPr>
      </w:pPr>
    </w:p>
    <w:p w14:paraId="2CEDD0F7" w14:textId="77777777" w:rsidR="00313D8C" w:rsidRPr="007A0C5A" w:rsidRDefault="00313D8C" w:rsidP="00E17621">
      <w:pPr>
        <w:spacing w:after="0"/>
        <w:jc w:val="both"/>
        <w:rPr>
          <w:b/>
          <w:szCs w:val="24"/>
        </w:rPr>
      </w:pPr>
      <w:r w:rsidRPr="007A0C5A">
        <w:rPr>
          <w:b/>
          <w:szCs w:val="24"/>
        </w:rPr>
        <w:t xml:space="preserve">1. </w:t>
      </w:r>
      <w:r w:rsidR="001F494C" w:rsidRPr="007A0C5A">
        <w:rPr>
          <w:b/>
          <w:szCs w:val="24"/>
        </w:rPr>
        <w:t>Mouse embryonic fibroblast (</w:t>
      </w:r>
      <w:r w:rsidR="00334A2F" w:rsidRPr="007A0C5A">
        <w:rPr>
          <w:b/>
          <w:szCs w:val="24"/>
        </w:rPr>
        <w:t>MEF</w:t>
      </w:r>
      <w:r w:rsidR="001F494C" w:rsidRPr="007A0C5A">
        <w:rPr>
          <w:b/>
          <w:szCs w:val="24"/>
        </w:rPr>
        <w:t>)</w:t>
      </w:r>
      <w:r w:rsidR="00334A2F" w:rsidRPr="007A0C5A">
        <w:rPr>
          <w:b/>
          <w:szCs w:val="24"/>
        </w:rPr>
        <w:t xml:space="preserve"> isolation of C57B</w:t>
      </w:r>
      <w:r w:rsidR="00B96523" w:rsidRPr="007A0C5A">
        <w:rPr>
          <w:b/>
          <w:szCs w:val="24"/>
        </w:rPr>
        <w:t>L/</w:t>
      </w:r>
      <w:r w:rsidR="00334A2F" w:rsidRPr="007A0C5A">
        <w:rPr>
          <w:b/>
          <w:szCs w:val="24"/>
        </w:rPr>
        <w:t>6 mice</w:t>
      </w:r>
    </w:p>
    <w:p w14:paraId="3A766C26" w14:textId="77777777" w:rsidR="00753777" w:rsidRPr="007A0C5A" w:rsidRDefault="00753777" w:rsidP="00E17621">
      <w:pPr>
        <w:spacing w:after="0"/>
        <w:jc w:val="both"/>
        <w:rPr>
          <w:b/>
          <w:szCs w:val="24"/>
        </w:rPr>
      </w:pPr>
    </w:p>
    <w:p w14:paraId="6C1FAE2A" w14:textId="77777777" w:rsidR="00053507" w:rsidRPr="007A0C5A" w:rsidRDefault="005F7351" w:rsidP="00E17621">
      <w:pPr>
        <w:pStyle w:val="ListParagraph"/>
        <w:spacing w:after="0"/>
        <w:ind w:left="0"/>
        <w:contextualSpacing w:val="0"/>
        <w:jc w:val="both"/>
        <w:rPr>
          <w:szCs w:val="24"/>
        </w:rPr>
      </w:pPr>
      <w:r w:rsidRPr="007A0C5A">
        <w:rPr>
          <w:szCs w:val="24"/>
        </w:rPr>
        <w:t xml:space="preserve">1.1) </w:t>
      </w:r>
      <w:r w:rsidR="00053507" w:rsidRPr="007A0C5A">
        <w:rPr>
          <w:szCs w:val="24"/>
        </w:rPr>
        <w:t xml:space="preserve">Set up timed </w:t>
      </w:r>
      <w:r w:rsidR="004C6E7C" w:rsidRPr="007A0C5A">
        <w:rPr>
          <w:szCs w:val="24"/>
        </w:rPr>
        <w:t>mating</w:t>
      </w:r>
      <w:hyperlink w:anchor="_ENREF_13" w:tooltip="Mader, 2009 #36" w:history="1">
        <w:r w:rsidR="00DB5F40" w:rsidRPr="007A0C5A">
          <w:rPr>
            <w:szCs w:val="24"/>
          </w:rPr>
          <w:fldChar w:fldCharType="begin"/>
        </w:r>
        <w:r w:rsidR="00DB5F40" w:rsidRPr="007A0C5A">
          <w:rPr>
            <w:szCs w:val="24"/>
          </w:rPr>
          <w:instrText xml:space="preserve"> ADDIN EN.CITE &lt;EndNote&gt;&lt;Cite&gt;&lt;Author&gt;Mader&lt;/Author&gt;&lt;Year&gt;2009&lt;/Year&gt;&lt;RecNum&gt;36&lt;/RecNum&gt;&lt;DisplayText&gt;&lt;style face="superscript"&gt;13&lt;/style&gt;&lt;/DisplayText&gt;&lt;record&gt;&lt;rec-number&gt;36&lt;/rec-number&gt;&lt;foreign-keys&gt;&lt;key app="EN" db-id="ws9v2vwwp22r22eep515wt0ceaas599ww5pv" timestamp="1452633364"&gt;36&lt;/key&gt;&lt;/foreign-keys&gt;&lt;ref-type name="Journal Article"&gt;17&lt;/ref-type&gt;&lt;contributors&gt;&lt;authors&gt;&lt;author&gt;Mader, S. L.&lt;/author&gt;&lt;author&gt;Libal, N. L.&lt;/author&gt;&lt;author&gt;Pritchett-Corning, K.&lt;/author&gt;&lt;author&gt;Yang, R.&lt;/author&gt;&lt;author&gt;Murphy, S. J.&lt;/author&gt;&lt;/authors&gt;&lt;/contributors&gt;&lt;auth-address&gt;Oregon Health and Science University, Department of Anesthesiology and Perioperative Medicine, Portland, OR, USA.&lt;/auth-address&gt;&lt;titles&gt;&lt;title&gt;Refining timed pregnancies in two strains of genetically engineered mice&lt;/title&gt;&lt;secondary-title&gt;Lab Anim (NY)&lt;/secondary-title&gt;&lt;alt-title&gt;Lab animal&lt;/alt-title&gt;&lt;/titles&gt;&lt;periodical&gt;&lt;full-title&gt;Lab Anim (NY)&lt;/full-title&gt;&lt;abbr-1&gt;Lab animal&lt;/abbr-1&gt;&lt;/periodical&gt;&lt;alt-periodical&gt;&lt;full-title&gt;Lab Anim (NY)&lt;/full-title&gt;&lt;abbr-1&gt;Lab animal&lt;/abbr-1&gt;&lt;/alt-periodical&gt;&lt;pages&gt;305-10&lt;/pages&gt;&lt;volume&gt;38&lt;/volume&gt;&lt;number&gt;9&lt;/number&gt;&lt;keywords&gt;&lt;keyword&gt;Animals&lt;/keyword&gt;&lt;keyword&gt;Animals, Newborn&lt;/keyword&gt;&lt;keyword&gt;Estrus Synchronization/*physiology&lt;/keyword&gt;&lt;keyword&gt;Female&lt;/keyword&gt;&lt;keyword&gt;Male&lt;/keyword&gt;&lt;keyword&gt;Mice&lt;/keyword&gt;&lt;keyword&gt;Mice, Knockout/*physiology&lt;/keyword&gt;&lt;keyword&gt;Mice, Transgenic/*physiology&lt;/keyword&gt;&lt;keyword&gt;Pregnancy&lt;/keyword&gt;&lt;keyword&gt;Pregnancy, Animal/*physiology&lt;/keyword&gt;&lt;keyword&gt;Time Factors&lt;/keyword&gt;&lt;/keywords&gt;&lt;dates&gt;&lt;year&gt;2009&lt;/year&gt;&lt;pub-dates&gt;&lt;date&gt;Sep&lt;/date&gt;&lt;/pub-dates&gt;&lt;/dates&gt;&lt;isbn&gt;0093-7355 (Print)&amp;#xD;0093-7355 (Linking)&lt;/isbn&gt;&lt;accession-num&gt;19701181&lt;/accession-num&gt;&lt;urls&gt;&lt;related-urls&gt;&lt;url&gt;http://www.ncbi.nlm.nih.gov/pubmed/19701181&lt;/url&gt;&lt;/related-urls&gt;&lt;/urls&gt;&lt;custom2&gt;2748835&lt;/custom2&gt;&lt;electronic-resource-num&gt;10.1038/laban0909-305&lt;/electronic-resource-num&gt;&lt;/record&gt;&lt;/Cite&gt;&lt;/EndNote&gt;</w:instrText>
        </w:r>
        <w:r w:rsidR="00DB5F40" w:rsidRPr="007A0C5A">
          <w:rPr>
            <w:szCs w:val="24"/>
          </w:rPr>
          <w:fldChar w:fldCharType="separate"/>
        </w:r>
        <w:r w:rsidR="00DB5F40" w:rsidRPr="007A0C5A">
          <w:rPr>
            <w:noProof/>
            <w:szCs w:val="24"/>
            <w:vertAlign w:val="superscript"/>
          </w:rPr>
          <w:t>13</w:t>
        </w:r>
        <w:r w:rsidR="00DB5F40" w:rsidRPr="007A0C5A">
          <w:rPr>
            <w:szCs w:val="24"/>
          </w:rPr>
          <w:fldChar w:fldCharType="end"/>
        </w:r>
      </w:hyperlink>
      <w:r w:rsidR="00053507" w:rsidRPr="007A0C5A">
        <w:rPr>
          <w:szCs w:val="24"/>
        </w:rPr>
        <w:t xml:space="preserve">. Once a vaginal plug is visualized, consider this Day 0.5. </w:t>
      </w:r>
    </w:p>
    <w:p w14:paraId="16698296" w14:textId="77777777" w:rsidR="00053507" w:rsidRPr="007A0C5A" w:rsidRDefault="00053507" w:rsidP="00E17621">
      <w:pPr>
        <w:pStyle w:val="ListParagraph"/>
        <w:spacing w:after="0"/>
        <w:ind w:left="0"/>
        <w:contextualSpacing w:val="0"/>
        <w:jc w:val="both"/>
        <w:rPr>
          <w:szCs w:val="24"/>
        </w:rPr>
      </w:pPr>
    </w:p>
    <w:p w14:paraId="68C37BBF" w14:textId="77777777" w:rsidR="00053507" w:rsidRPr="007A0C5A" w:rsidRDefault="00053507" w:rsidP="00E17621">
      <w:pPr>
        <w:spacing w:after="0"/>
        <w:jc w:val="both"/>
        <w:rPr>
          <w:szCs w:val="24"/>
        </w:rPr>
      </w:pPr>
      <w:r w:rsidRPr="007A0C5A">
        <w:rPr>
          <w:szCs w:val="24"/>
        </w:rPr>
        <w:t>1.2) Separate the plugged females on the plug date and check on them on Day 10 – 11 to confirm pregnancy.</w:t>
      </w:r>
    </w:p>
    <w:p w14:paraId="2E6F44A0" w14:textId="77777777" w:rsidR="00053507" w:rsidRPr="007A0C5A" w:rsidRDefault="00053507" w:rsidP="00E17621">
      <w:pPr>
        <w:pStyle w:val="ListParagraph"/>
        <w:spacing w:after="0"/>
        <w:ind w:left="0"/>
        <w:contextualSpacing w:val="0"/>
        <w:jc w:val="both"/>
        <w:rPr>
          <w:szCs w:val="24"/>
        </w:rPr>
      </w:pPr>
    </w:p>
    <w:p w14:paraId="7DA879B9" w14:textId="77777777" w:rsidR="00053507" w:rsidRPr="007A0C5A" w:rsidRDefault="00053507" w:rsidP="00E17621">
      <w:pPr>
        <w:pStyle w:val="ListParagraph"/>
        <w:spacing w:after="0"/>
        <w:ind w:left="0"/>
        <w:contextualSpacing w:val="0"/>
        <w:jc w:val="both"/>
        <w:rPr>
          <w:szCs w:val="24"/>
        </w:rPr>
      </w:pPr>
      <w:r w:rsidRPr="007A0C5A">
        <w:rPr>
          <w:szCs w:val="24"/>
        </w:rPr>
        <w:t xml:space="preserve">1.3) On Day 13.5 – 14.5 </w:t>
      </w:r>
      <w:r w:rsidR="00B93E11" w:rsidRPr="007A0C5A">
        <w:rPr>
          <w:szCs w:val="24"/>
        </w:rPr>
        <w:t>euthanize pregnant female mice via CO</w:t>
      </w:r>
      <w:r w:rsidR="00B93E11" w:rsidRPr="007A0C5A">
        <w:rPr>
          <w:szCs w:val="24"/>
          <w:vertAlign w:val="subscript"/>
        </w:rPr>
        <w:t>2</w:t>
      </w:r>
      <w:r w:rsidR="009E7201" w:rsidRPr="007A0C5A">
        <w:rPr>
          <w:szCs w:val="24"/>
        </w:rPr>
        <w:t xml:space="preserve"> inhalation </w:t>
      </w:r>
      <w:r w:rsidR="001D498A" w:rsidRPr="007A0C5A">
        <w:rPr>
          <w:szCs w:val="24"/>
        </w:rPr>
        <w:t>followed by</w:t>
      </w:r>
      <w:r w:rsidR="00B93E11" w:rsidRPr="007A0C5A">
        <w:rPr>
          <w:szCs w:val="24"/>
        </w:rPr>
        <w:t xml:space="preserve"> cervical dislocation.</w:t>
      </w:r>
    </w:p>
    <w:p w14:paraId="4352B8F9" w14:textId="77777777" w:rsidR="00053507" w:rsidRPr="007A0C5A" w:rsidRDefault="00053507" w:rsidP="00E17621">
      <w:pPr>
        <w:pStyle w:val="ListParagraph"/>
        <w:spacing w:after="0"/>
        <w:ind w:left="0"/>
        <w:contextualSpacing w:val="0"/>
        <w:jc w:val="both"/>
        <w:rPr>
          <w:szCs w:val="24"/>
        </w:rPr>
      </w:pPr>
    </w:p>
    <w:p w14:paraId="578F1195" w14:textId="77777777" w:rsidR="002A0A50" w:rsidRPr="007A0C5A" w:rsidRDefault="00053507" w:rsidP="00E17621">
      <w:pPr>
        <w:pStyle w:val="ListParagraph"/>
        <w:spacing w:after="0"/>
        <w:ind w:left="0"/>
        <w:contextualSpacing w:val="0"/>
        <w:jc w:val="both"/>
        <w:rPr>
          <w:szCs w:val="24"/>
        </w:rPr>
      </w:pPr>
      <w:r w:rsidRPr="007A0C5A">
        <w:rPr>
          <w:szCs w:val="24"/>
        </w:rPr>
        <w:t xml:space="preserve">1.4) Soak </w:t>
      </w:r>
      <w:r w:rsidR="00B93E11" w:rsidRPr="007A0C5A">
        <w:rPr>
          <w:szCs w:val="24"/>
        </w:rPr>
        <w:t xml:space="preserve">pregnant female </w:t>
      </w:r>
      <w:r w:rsidRPr="007A0C5A">
        <w:rPr>
          <w:szCs w:val="24"/>
        </w:rPr>
        <w:t>abdomen with 70% ethanol</w:t>
      </w:r>
      <w:r w:rsidR="00902D41" w:rsidRPr="007A0C5A">
        <w:rPr>
          <w:szCs w:val="24"/>
        </w:rPr>
        <w:t xml:space="preserve">, dissect the abdominal cavity with </w:t>
      </w:r>
      <w:r w:rsidR="00A87B52" w:rsidRPr="007A0C5A">
        <w:rPr>
          <w:szCs w:val="24"/>
        </w:rPr>
        <w:t xml:space="preserve">sterile </w:t>
      </w:r>
      <w:r w:rsidR="00902D41" w:rsidRPr="007A0C5A">
        <w:rPr>
          <w:szCs w:val="24"/>
        </w:rPr>
        <w:t>scissors and forceps down the midline,</w:t>
      </w:r>
      <w:r w:rsidRPr="007A0C5A">
        <w:rPr>
          <w:szCs w:val="24"/>
        </w:rPr>
        <w:t xml:space="preserve"> and surgically remove the uter</w:t>
      </w:r>
      <w:r w:rsidR="00F20F7D">
        <w:rPr>
          <w:szCs w:val="24"/>
        </w:rPr>
        <w:t>ine</w:t>
      </w:r>
      <w:r w:rsidRPr="007A0C5A">
        <w:rPr>
          <w:szCs w:val="24"/>
        </w:rPr>
        <w:t xml:space="preserve"> </w:t>
      </w:r>
      <w:r w:rsidR="00A87B52" w:rsidRPr="007A0C5A">
        <w:rPr>
          <w:szCs w:val="24"/>
        </w:rPr>
        <w:t xml:space="preserve">horns </w:t>
      </w:r>
      <w:r w:rsidRPr="007A0C5A">
        <w:rPr>
          <w:szCs w:val="24"/>
        </w:rPr>
        <w:t>containing the embryos</w:t>
      </w:r>
      <w:hyperlink w:anchor="_ENREF_14" w:tooltip="Jain, 2014 #37" w:history="1">
        <w:r w:rsidR="00DB5F40" w:rsidRPr="007A0C5A">
          <w:rPr>
            <w:szCs w:val="24"/>
          </w:rPr>
          <w:fldChar w:fldCharType="begin"/>
        </w:r>
        <w:r w:rsidR="00DB5F40" w:rsidRPr="007A0C5A">
          <w:rPr>
            <w:szCs w:val="24"/>
          </w:rPr>
          <w:instrText xml:space="preserve"> ADDIN EN.CITE &lt;EndNote&gt;&lt;Cite&gt;&lt;Author&gt;Jain&lt;/Author&gt;&lt;Year&gt;2014&lt;/Year&gt;&lt;RecNum&gt;37&lt;/RecNum&gt;&lt;DisplayText&gt;&lt;style face="superscript"&gt;14&lt;/style&gt;&lt;/DisplayText&gt;&lt;record&gt;&lt;rec-number&gt;37&lt;/rec-number&gt;&lt;foreign-keys&gt;&lt;key app="EN" db-id="ws9v2vwwp22r22eep515wt0ceaas599ww5pv" timestamp="1452635930"&gt;37&lt;/key&gt;&lt;/foreign-keys&gt;&lt;ref-type name="Journal Article"&gt;17&lt;/ref-type&gt;&lt;contributors&gt;&lt;authors&gt;&lt;author&gt;Jain, K.&lt;/author&gt;&lt;author&gt;Verma, P. J.&lt;/author&gt;&lt;author&gt;Liu, J.&lt;/author&gt;&lt;/authors&gt;&lt;/contributors&gt;&lt;auth-address&gt;Stem Cells and Reprogramming Group, Biological Engineering Laboratories, Faculty of Engineering, Monash University, Clayton, VIC, 3800, Australia.&lt;/auth-address&gt;&lt;titles&gt;&lt;title&gt;Isolation and handling of mouse embryonic fibroblast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247-52&lt;/pages&gt;&lt;volume&gt;1194&lt;/volume&gt;&lt;keywords&gt;&lt;keyword&gt;Animals&lt;/keyword&gt;&lt;keyword&gt;Cell Separation/*methods&lt;/keyword&gt;&lt;keyword&gt;Cryopreservation&lt;/keyword&gt;&lt;keyword&gt;Feeder Cells/cytology&lt;/keyword&gt;&lt;keyword&gt;Female&lt;/keyword&gt;&lt;keyword&gt;Fibroblasts/*cytology&lt;/keyword&gt;&lt;keyword&gt;Mice&lt;/keyword&gt;&lt;keyword&gt;Pregnancy&lt;/keyword&gt;&lt;/keywords&gt;&lt;dates&gt;&lt;year&gt;2014&lt;/year&gt;&lt;/dates&gt;&lt;isbn&gt;1940-6029 (Electronic)&amp;#xD;1064-3745 (Linking)&lt;/isbn&gt;&lt;accession-num&gt;25064107&lt;/accession-num&gt;&lt;urls&gt;&lt;related-urls&gt;&lt;url&gt;http://www.ncbi.nlm.nih.gov/pubmed/25064107&lt;/url&gt;&lt;/related-urls&gt;&lt;/urls&gt;&lt;electronic-resource-num&gt;10.1007/978-1-4939-1215-5_13&lt;/electronic-resource-num&gt;&lt;/record&gt;&lt;/Cite&gt;&lt;/EndNote&gt;</w:instrText>
        </w:r>
        <w:r w:rsidR="00DB5F40" w:rsidRPr="007A0C5A">
          <w:rPr>
            <w:szCs w:val="24"/>
          </w:rPr>
          <w:fldChar w:fldCharType="separate"/>
        </w:r>
        <w:r w:rsidR="00DB5F40" w:rsidRPr="007A0C5A">
          <w:rPr>
            <w:noProof/>
            <w:szCs w:val="24"/>
            <w:vertAlign w:val="superscript"/>
          </w:rPr>
          <w:t>14</w:t>
        </w:r>
        <w:r w:rsidR="00DB5F40" w:rsidRPr="007A0C5A">
          <w:rPr>
            <w:szCs w:val="24"/>
          </w:rPr>
          <w:fldChar w:fldCharType="end"/>
        </w:r>
      </w:hyperlink>
      <w:r w:rsidR="00902D41" w:rsidRPr="007A0C5A">
        <w:rPr>
          <w:szCs w:val="24"/>
        </w:rPr>
        <w:t xml:space="preserve">. Take </w:t>
      </w:r>
      <w:r w:rsidR="00A87B52" w:rsidRPr="007A0C5A">
        <w:rPr>
          <w:szCs w:val="24"/>
        </w:rPr>
        <w:t xml:space="preserve">out </w:t>
      </w:r>
      <w:r w:rsidR="00902D41" w:rsidRPr="007A0C5A">
        <w:rPr>
          <w:szCs w:val="24"/>
        </w:rPr>
        <w:t xml:space="preserve">the embryos gently while cutting </w:t>
      </w:r>
      <w:r w:rsidR="00A87B52" w:rsidRPr="007A0C5A">
        <w:rPr>
          <w:szCs w:val="24"/>
        </w:rPr>
        <w:t xml:space="preserve">off </w:t>
      </w:r>
      <w:r w:rsidR="00902D41" w:rsidRPr="007A0C5A">
        <w:rPr>
          <w:szCs w:val="24"/>
        </w:rPr>
        <w:t>the remaining a</w:t>
      </w:r>
      <w:r w:rsidR="00A87B52" w:rsidRPr="007A0C5A">
        <w:rPr>
          <w:szCs w:val="24"/>
        </w:rPr>
        <w:t xml:space="preserve">bdominal tissue. </w:t>
      </w:r>
    </w:p>
    <w:p w14:paraId="26A254E7" w14:textId="77777777" w:rsidR="002A0A50" w:rsidRPr="007A0C5A" w:rsidRDefault="002A0A50" w:rsidP="00E17621">
      <w:pPr>
        <w:pStyle w:val="ListParagraph"/>
        <w:spacing w:after="0"/>
        <w:ind w:left="0"/>
        <w:contextualSpacing w:val="0"/>
        <w:jc w:val="both"/>
        <w:rPr>
          <w:szCs w:val="24"/>
        </w:rPr>
      </w:pPr>
    </w:p>
    <w:p w14:paraId="3C9FD83E" w14:textId="77777777" w:rsidR="00053507" w:rsidRPr="007A0C5A" w:rsidRDefault="00A87B52" w:rsidP="00E17621">
      <w:pPr>
        <w:pStyle w:val="ListParagraph"/>
        <w:spacing w:after="0"/>
        <w:ind w:left="0"/>
        <w:contextualSpacing w:val="0"/>
        <w:jc w:val="both"/>
        <w:rPr>
          <w:szCs w:val="24"/>
        </w:rPr>
      </w:pPr>
      <w:r w:rsidRPr="007A0C5A">
        <w:rPr>
          <w:szCs w:val="24"/>
        </w:rPr>
        <w:t xml:space="preserve">Note: </w:t>
      </w:r>
      <w:r w:rsidR="002A0A50" w:rsidRPr="007A0C5A">
        <w:rPr>
          <w:szCs w:val="24"/>
        </w:rPr>
        <w:t>R</w:t>
      </w:r>
      <w:r w:rsidRPr="007A0C5A">
        <w:rPr>
          <w:szCs w:val="24"/>
        </w:rPr>
        <w:t>ecover about 8 embryos with 4 on each side.</w:t>
      </w:r>
    </w:p>
    <w:p w14:paraId="5B379073" w14:textId="77777777" w:rsidR="00053507" w:rsidRPr="007A0C5A" w:rsidRDefault="00053507" w:rsidP="00E17621">
      <w:pPr>
        <w:pStyle w:val="ListParagraph"/>
        <w:spacing w:after="0"/>
        <w:ind w:left="0"/>
        <w:contextualSpacing w:val="0"/>
        <w:jc w:val="both"/>
        <w:rPr>
          <w:szCs w:val="24"/>
        </w:rPr>
      </w:pPr>
    </w:p>
    <w:p w14:paraId="7DAD6204" w14:textId="77777777" w:rsidR="00053507" w:rsidRPr="007A0C5A" w:rsidRDefault="00053507" w:rsidP="00E17621">
      <w:pPr>
        <w:pStyle w:val="ListParagraph"/>
        <w:spacing w:after="0"/>
        <w:ind w:left="0"/>
        <w:contextualSpacing w:val="0"/>
        <w:jc w:val="both"/>
        <w:rPr>
          <w:szCs w:val="24"/>
        </w:rPr>
      </w:pPr>
      <w:r w:rsidRPr="007A0C5A">
        <w:rPr>
          <w:szCs w:val="24"/>
        </w:rPr>
        <w:t xml:space="preserve">1.5) Place </w:t>
      </w:r>
      <w:r w:rsidR="00E72507" w:rsidRPr="007A0C5A">
        <w:rPr>
          <w:szCs w:val="24"/>
        </w:rPr>
        <w:t xml:space="preserve">the </w:t>
      </w:r>
      <w:r w:rsidRPr="007A0C5A">
        <w:rPr>
          <w:szCs w:val="24"/>
        </w:rPr>
        <w:t>uter</w:t>
      </w:r>
      <w:r w:rsidR="00A87B52" w:rsidRPr="007A0C5A">
        <w:rPr>
          <w:szCs w:val="24"/>
        </w:rPr>
        <w:t>ine horns containing</w:t>
      </w:r>
      <w:r w:rsidR="00E72507" w:rsidRPr="007A0C5A">
        <w:rPr>
          <w:szCs w:val="24"/>
        </w:rPr>
        <w:t xml:space="preserve"> the</w:t>
      </w:r>
      <w:r w:rsidR="00A87B52" w:rsidRPr="007A0C5A">
        <w:rPr>
          <w:szCs w:val="24"/>
        </w:rPr>
        <w:t xml:space="preserve"> embryos</w:t>
      </w:r>
      <w:r w:rsidRPr="007A0C5A">
        <w:rPr>
          <w:szCs w:val="24"/>
        </w:rPr>
        <w:t xml:space="preserve"> in </w:t>
      </w:r>
      <w:r w:rsidR="00B45DCE" w:rsidRPr="007A0C5A">
        <w:rPr>
          <w:szCs w:val="24"/>
        </w:rPr>
        <w:t xml:space="preserve">a </w:t>
      </w:r>
      <w:r w:rsidRPr="007A0C5A">
        <w:rPr>
          <w:szCs w:val="24"/>
        </w:rPr>
        <w:t xml:space="preserve">10 cm dish with </w:t>
      </w:r>
      <w:r w:rsidR="00B93E11" w:rsidRPr="007A0C5A">
        <w:rPr>
          <w:szCs w:val="24"/>
        </w:rPr>
        <w:t xml:space="preserve">5 – 10 ml of </w:t>
      </w:r>
      <w:r w:rsidRPr="007A0C5A">
        <w:rPr>
          <w:szCs w:val="24"/>
        </w:rPr>
        <w:t>sterile chilled phosphate buffered saline (PBS)</w:t>
      </w:r>
      <w:r w:rsidR="00B93E11" w:rsidRPr="007A0C5A">
        <w:rPr>
          <w:szCs w:val="24"/>
        </w:rPr>
        <w:t>.</w:t>
      </w:r>
    </w:p>
    <w:p w14:paraId="7F963646" w14:textId="77777777" w:rsidR="00B93E11" w:rsidRPr="007A0C5A" w:rsidRDefault="00B93E11" w:rsidP="00E17621">
      <w:pPr>
        <w:pStyle w:val="ListParagraph"/>
        <w:spacing w:after="0"/>
        <w:ind w:left="0"/>
        <w:contextualSpacing w:val="0"/>
        <w:jc w:val="both"/>
        <w:rPr>
          <w:szCs w:val="24"/>
        </w:rPr>
      </w:pPr>
    </w:p>
    <w:p w14:paraId="40AD2154" w14:textId="77777777" w:rsidR="00B93E11" w:rsidRPr="007A0C5A" w:rsidRDefault="00B93E11" w:rsidP="00E17621">
      <w:pPr>
        <w:pStyle w:val="ListParagraph"/>
        <w:spacing w:after="0"/>
        <w:ind w:left="0"/>
        <w:contextualSpacing w:val="0"/>
        <w:jc w:val="both"/>
        <w:rPr>
          <w:szCs w:val="24"/>
        </w:rPr>
      </w:pPr>
      <w:r w:rsidRPr="007A0C5A">
        <w:rPr>
          <w:szCs w:val="24"/>
        </w:rPr>
        <w:t xml:space="preserve">1.6) With sterile </w:t>
      </w:r>
      <w:r w:rsidR="00E3089F" w:rsidRPr="007A0C5A">
        <w:rPr>
          <w:szCs w:val="24"/>
        </w:rPr>
        <w:t>scissors</w:t>
      </w:r>
      <w:r w:rsidRPr="007A0C5A">
        <w:rPr>
          <w:szCs w:val="24"/>
        </w:rPr>
        <w:t xml:space="preserve"> and forceps, make an incision along the uterine horns to isolate the sacs</w:t>
      </w:r>
      <w:r w:rsidR="00E3089F" w:rsidRPr="007A0C5A">
        <w:rPr>
          <w:szCs w:val="24"/>
        </w:rPr>
        <w:t xml:space="preserve"> carrying the embryos</w:t>
      </w:r>
      <w:r w:rsidRPr="007A0C5A">
        <w:rPr>
          <w:szCs w:val="24"/>
        </w:rPr>
        <w:t>. Transfer the sacs to a new 10 cm dish with 5 – 10 ml of sterile chilled PBS and place on ice.</w:t>
      </w:r>
    </w:p>
    <w:p w14:paraId="4CE45DC5" w14:textId="77777777" w:rsidR="00B93E11" w:rsidRPr="007A0C5A" w:rsidRDefault="00B93E11" w:rsidP="00E17621">
      <w:pPr>
        <w:pStyle w:val="ListParagraph"/>
        <w:spacing w:after="0"/>
        <w:ind w:left="0"/>
        <w:contextualSpacing w:val="0"/>
        <w:jc w:val="both"/>
        <w:rPr>
          <w:szCs w:val="24"/>
        </w:rPr>
      </w:pPr>
    </w:p>
    <w:p w14:paraId="6FEE28A1" w14:textId="77777777" w:rsidR="00BD5292" w:rsidRPr="007A0C5A" w:rsidRDefault="00B93E11" w:rsidP="00E17621">
      <w:pPr>
        <w:pStyle w:val="ListParagraph"/>
        <w:spacing w:after="0"/>
        <w:ind w:left="0"/>
        <w:contextualSpacing w:val="0"/>
        <w:jc w:val="both"/>
        <w:rPr>
          <w:szCs w:val="24"/>
        </w:rPr>
      </w:pPr>
      <w:r w:rsidRPr="007A0C5A">
        <w:rPr>
          <w:szCs w:val="24"/>
        </w:rPr>
        <w:t xml:space="preserve">1.7) </w:t>
      </w:r>
      <w:r w:rsidR="004A023F" w:rsidRPr="007A0C5A">
        <w:rPr>
          <w:szCs w:val="24"/>
        </w:rPr>
        <w:t>Place</w:t>
      </w:r>
      <w:r w:rsidRPr="007A0C5A">
        <w:rPr>
          <w:szCs w:val="24"/>
        </w:rPr>
        <w:t xml:space="preserve"> a few of the sacs into a new 10 cm dish with 5 – 10 ml of s</w:t>
      </w:r>
      <w:r w:rsidR="004A023F" w:rsidRPr="007A0C5A">
        <w:rPr>
          <w:szCs w:val="24"/>
        </w:rPr>
        <w:t>terile chilled PBS</w:t>
      </w:r>
      <w:r w:rsidRPr="007A0C5A">
        <w:rPr>
          <w:szCs w:val="24"/>
        </w:rPr>
        <w:t xml:space="preserve">. </w:t>
      </w:r>
      <w:r w:rsidR="00A87B52" w:rsidRPr="007A0C5A">
        <w:rPr>
          <w:szCs w:val="24"/>
        </w:rPr>
        <w:t xml:space="preserve">Using sterile scissors and forceps gently </w:t>
      </w:r>
      <w:r w:rsidR="004677CB" w:rsidRPr="007A0C5A">
        <w:rPr>
          <w:szCs w:val="24"/>
        </w:rPr>
        <w:t xml:space="preserve">cut </w:t>
      </w:r>
      <w:r w:rsidR="00A87B52" w:rsidRPr="007A0C5A">
        <w:rPr>
          <w:szCs w:val="24"/>
        </w:rPr>
        <w:t>open the sac</w:t>
      </w:r>
      <w:r w:rsidR="00F20F7D">
        <w:rPr>
          <w:szCs w:val="24"/>
        </w:rPr>
        <w:t>s</w:t>
      </w:r>
      <w:r w:rsidR="00A87B52" w:rsidRPr="007A0C5A">
        <w:rPr>
          <w:szCs w:val="24"/>
        </w:rPr>
        <w:t xml:space="preserve"> </w:t>
      </w:r>
      <w:r w:rsidR="00F64A44" w:rsidRPr="007A0C5A">
        <w:rPr>
          <w:szCs w:val="24"/>
        </w:rPr>
        <w:t>(</w:t>
      </w:r>
      <w:r w:rsidR="00A87B52" w:rsidRPr="007A0C5A">
        <w:rPr>
          <w:szCs w:val="24"/>
        </w:rPr>
        <w:t>without cutting too deep</w:t>
      </w:r>
      <w:r w:rsidR="00F64A44" w:rsidRPr="007A0C5A">
        <w:rPr>
          <w:szCs w:val="24"/>
        </w:rPr>
        <w:t>)</w:t>
      </w:r>
      <w:r w:rsidR="004677CB" w:rsidRPr="007A0C5A">
        <w:rPr>
          <w:szCs w:val="24"/>
        </w:rPr>
        <w:t xml:space="preserve"> in order</w:t>
      </w:r>
      <w:r w:rsidR="00A87B52" w:rsidRPr="007A0C5A">
        <w:rPr>
          <w:szCs w:val="24"/>
        </w:rPr>
        <w:t xml:space="preserve"> to avoid piercing the embryo</w:t>
      </w:r>
      <w:r w:rsidR="00F20F7D">
        <w:rPr>
          <w:szCs w:val="24"/>
        </w:rPr>
        <w:t>s</w:t>
      </w:r>
      <w:r w:rsidR="00A87B52" w:rsidRPr="007A0C5A">
        <w:rPr>
          <w:szCs w:val="24"/>
        </w:rPr>
        <w:t xml:space="preserve">. </w:t>
      </w:r>
    </w:p>
    <w:p w14:paraId="1E998F11" w14:textId="77777777" w:rsidR="00BD5292" w:rsidRPr="007A0C5A" w:rsidRDefault="00BD5292" w:rsidP="00E17621">
      <w:pPr>
        <w:pStyle w:val="ListParagraph"/>
        <w:spacing w:after="0"/>
        <w:ind w:left="0"/>
        <w:contextualSpacing w:val="0"/>
        <w:jc w:val="both"/>
        <w:rPr>
          <w:szCs w:val="24"/>
        </w:rPr>
      </w:pPr>
    </w:p>
    <w:p w14:paraId="04124C48" w14:textId="77777777" w:rsidR="00BD5292" w:rsidRPr="007A0C5A" w:rsidRDefault="00BD5292" w:rsidP="00E17621">
      <w:pPr>
        <w:pStyle w:val="ListParagraph"/>
        <w:spacing w:after="0"/>
        <w:ind w:left="0"/>
        <w:contextualSpacing w:val="0"/>
        <w:jc w:val="both"/>
        <w:rPr>
          <w:szCs w:val="24"/>
        </w:rPr>
      </w:pPr>
      <w:r w:rsidRPr="007A0C5A">
        <w:rPr>
          <w:szCs w:val="24"/>
        </w:rPr>
        <w:t>1.8) Separate the embryo</w:t>
      </w:r>
      <w:r w:rsidR="00F20F7D">
        <w:rPr>
          <w:szCs w:val="24"/>
        </w:rPr>
        <w:t>s</w:t>
      </w:r>
      <w:r w:rsidRPr="007A0C5A">
        <w:rPr>
          <w:szCs w:val="24"/>
        </w:rPr>
        <w:t xml:space="preserve"> from the placenta by cutting the umbilical </w:t>
      </w:r>
      <w:r w:rsidR="00082F49" w:rsidRPr="007A0C5A">
        <w:rPr>
          <w:szCs w:val="24"/>
        </w:rPr>
        <w:t>cord</w:t>
      </w:r>
      <w:r w:rsidRPr="007A0C5A">
        <w:rPr>
          <w:szCs w:val="24"/>
        </w:rPr>
        <w:t xml:space="preserve">. </w:t>
      </w:r>
    </w:p>
    <w:p w14:paraId="4D05161C" w14:textId="77777777" w:rsidR="00BD5292" w:rsidRPr="007A0C5A" w:rsidRDefault="00BD5292" w:rsidP="00E17621">
      <w:pPr>
        <w:pStyle w:val="ListParagraph"/>
        <w:spacing w:after="0"/>
        <w:ind w:left="0"/>
        <w:contextualSpacing w:val="0"/>
        <w:jc w:val="both"/>
        <w:rPr>
          <w:szCs w:val="24"/>
        </w:rPr>
      </w:pPr>
    </w:p>
    <w:p w14:paraId="572E139A" w14:textId="77777777" w:rsidR="00B93E11" w:rsidRPr="007A0C5A" w:rsidRDefault="00BD5292" w:rsidP="00E17621">
      <w:pPr>
        <w:pStyle w:val="ListParagraph"/>
        <w:spacing w:after="0"/>
        <w:ind w:left="0"/>
        <w:contextualSpacing w:val="0"/>
        <w:jc w:val="both"/>
        <w:rPr>
          <w:szCs w:val="24"/>
        </w:rPr>
      </w:pPr>
      <w:r w:rsidRPr="007A0C5A">
        <w:rPr>
          <w:szCs w:val="24"/>
        </w:rPr>
        <w:t>1.9) Transfer the embryo</w:t>
      </w:r>
      <w:r w:rsidR="00F20F7D">
        <w:rPr>
          <w:szCs w:val="24"/>
        </w:rPr>
        <w:t>s</w:t>
      </w:r>
      <w:r w:rsidRPr="007A0C5A">
        <w:rPr>
          <w:szCs w:val="24"/>
        </w:rPr>
        <w:t xml:space="preserve"> to a new 10 cm dish </w:t>
      </w:r>
      <w:r w:rsidR="007D5C8F" w:rsidRPr="007A0C5A">
        <w:rPr>
          <w:szCs w:val="24"/>
        </w:rPr>
        <w:t xml:space="preserve">containing 5 – 10 ml of chilled PBS </w:t>
      </w:r>
      <w:r w:rsidRPr="007A0C5A">
        <w:rPr>
          <w:szCs w:val="24"/>
        </w:rPr>
        <w:t>and leave on ice while completing the remaining dissections.</w:t>
      </w:r>
    </w:p>
    <w:p w14:paraId="1DB2D636" w14:textId="77777777" w:rsidR="00053507" w:rsidRPr="007A0C5A" w:rsidRDefault="00053507" w:rsidP="00E17621">
      <w:pPr>
        <w:pStyle w:val="ListParagraph"/>
        <w:spacing w:after="0"/>
        <w:ind w:left="0"/>
        <w:contextualSpacing w:val="0"/>
        <w:jc w:val="both"/>
        <w:rPr>
          <w:szCs w:val="24"/>
        </w:rPr>
      </w:pPr>
    </w:p>
    <w:p w14:paraId="70D0923B" w14:textId="77777777" w:rsidR="00BD5292" w:rsidRPr="007A0C5A" w:rsidRDefault="00BD5292" w:rsidP="00E17621">
      <w:pPr>
        <w:pStyle w:val="ListParagraph"/>
        <w:spacing w:after="0"/>
        <w:ind w:left="0"/>
        <w:contextualSpacing w:val="0"/>
        <w:jc w:val="both"/>
        <w:rPr>
          <w:szCs w:val="24"/>
        </w:rPr>
      </w:pPr>
      <w:r w:rsidRPr="007A0C5A">
        <w:rPr>
          <w:szCs w:val="24"/>
        </w:rPr>
        <w:t xml:space="preserve">1.10) Decapitate </w:t>
      </w:r>
      <w:r w:rsidR="00E72507" w:rsidRPr="007A0C5A">
        <w:rPr>
          <w:szCs w:val="24"/>
        </w:rPr>
        <w:t xml:space="preserve">the </w:t>
      </w:r>
      <w:r w:rsidRPr="007A0C5A">
        <w:rPr>
          <w:szCs w:val="24"/>
        </w:rPr>
        <w:t>embryos using sterile forceps</w:t>
      </w:r>
      <w:r w:rsidR="00A87B52" w:rsidRPr="007A0C5A">
        <w:rPr>
          <w:szCs w:val="24"/>
        </w:rPr>
        <w:t xml:space="preserve">. Carefully cut down the midline of the embryo </w:t>
      </w:r>
      <w:r w:rsidR="004677CB" w:rsidRPr="007A0C5A">
        <w:rPr>
          <w:szCs w:val="24"/>
        </w:rPr>
        <w:t xml:space="preserve">using sterile scissors and forceps, </w:t>
      </w:r>
      <w:r w:rsidR="00A87B52" w:rsidRPr="007A0C5A">
        <w:rPr>
          <w:szCs w:val="24"/>
        </w:rPr>
        <w:t xml:space="preserve">starting from the decapitated area to open up the abdomen. </w:t>
      </w:r>
      <w:r w:rsidR="004677CB" w:rsidRPr="007A0C5A">
        <w:rPr>
          <w:szCs w:val="24"/>
        </w:rPr>
        <w:t>Position</w:t>
      </w:r>
      <w:r w:rsidR="00A87B52" w:rsidRPr="007A0C5A">
        <w:rPr>
          <w:szCs w:val="24"/>
        </w:rPr>
        <w:t xml:space="preserve"> forceps </w:t>
      </w:r>
      <w:r w:rsidR="004677CB" w:rsidRPr="007A0C5A">
        <w:rPr>
          <w:szCs w:val="24"/>
        </w:rPr>
        <w:t>underneath the visceral organs (including the heart, liver, and lungs) and scrape them out</w:t>
      </w:r>
      <w:hyperlink w:anchor="_ENREF_15" w:tooltip="Bryja, 2006 #38" w:history="1">
        <w:r w:rsidR="00DB5F40" w:rsidRPr="007A0C5A">
          <w:rPr>
            <w:szCs w:val="24"/>
          </w:rPr>
          <w:fldChar w:fldCharType="begin"/>
        </w:r>
        <w:r w:rsidR="00DB5F40" w:rsidRPr="007A0C5A">
          <w:rPr>
            <w:szCs w:val="24"/>
          </w:rPr>
          <w:instrText xml:space="preserve"> ADDIN EN.CITE &lt;EndNote&gt;&lt;Cite&gt;&lt;Author&gt;Bryja&lt;/Author&gt;&lt;Year&gt;2006&lt;/Year&gt;&lt;RecNum&gt;38&lt;/RecNum&gt;&lt;DisplayText&gt;&lt;style face="superscript"&gt;15&lt;/style&gt;&lt;/DisplayText&gt;&lt;record&gt;&lt;rec-number&gt;38&lt;/rec-number&gt;&lt;foreign-keys&gt;&lt;key app="EN" db-id="ws9v2vwwp22r22eep515wt0ceaas599ww5pv" timestamp="1453154115"&gt;38&lt;/key&gt;&lt;/foreign-keys&gt;&lt;ref-type name="Journal Article"&gt;17&lt;/ref-type&gt;&lt;contributors&gt;&lt;authors&gt;&lt;author&gt;Bryja, V.&lt;/author&gt;&lt;author&gt;Bonilla, S.&lt;/author&gt;&lt;author&gt;Arenas, E.&lt;/author&gt;&lt;/authors&gt;&lt;/contributors&gt;&lt;auth-address&gt;Laboratory of Molecular Neurobiology, Department of Medical Biochemistry and Biophysics, Karolinska Institutet, S-171 77 Stockholm, Sweden.&lt;/auth-address&gt;&lt;titles&gt;&lt;title&gt;Derivation of mouse embryonic stem cell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2082-7&lt;/pages&gt;&lt;volume&gt;1&lt;/volume&gt;&lt;number&gt;4&lt;/number&gt;&lt;keywords&gt;&lt;keyword&gt;Animals&lt;/keyword&gt;&lt;keyword&gt;Blastocyst/cytology&lt;/keyword&gt;&lt;keyword&gt;Cell Separation/*methods&lt;/keyword&gt;&lt;keyword&gt;*Embryonic Stem Cells&lt;/keyword&gt;&lt;keyword&gt;Mice&lt;/keyword&gt;&lt;/keywords&gt;&lt;dates&gt;&lt;year&gt;2006&lt;/year&gt;&lt;/dates&gt;&lt;isbn&gt;1750-2799 (Electronic)&amp;#xD;1750-2799 (Linking)&lt;/isbn&gt;&lt;accession-num&gt;17487198&lt;/accession-num&gt;&lt;urls&gt;&lt;related-urls&gt;&lt;url&gt;http://www.ncbi.nlm.nih.gov/pubmed/17487198&lt;/url&gt;&lt;/related-urls&gt;&lt;/urls&gt;&lt;electronic-resource-num&gt;10.1038/nprot.2006.355&lt;/electronic-resource-num&gt;&lt;/record&gt;&lt;/Cite&gt;&lt;/EndNote&gt;</w:instrText>
        </w:r>
        <w:r w:rsidR="00DB5F40" w:rsidRPr="007A0C5A">
          <w:rPr>
            <w:szCs w:val="24"/>
          </w:rPr>
          <w:fldChar w:fldCharType="separate"/>
        </w:r>
        <w:r w:rsidR="00DB5F40" w:rsidRPr="007A0C5A">
          <w:rPr>
            <w:noProof/>
            <w:szCs w:val="24"/>
            <w:vertAlign w:val="superscript"/>
          </w:rPr>
          <w:t>15</w:t>
        </w:r>
        <w:r w:rsidR="00DB5F40" w:rsidRPr="007A0C5A">
          <w:rPr>
            <w:szCs w:val="24"/>
          </w:rPr>
          <w:fldChar w:fldCharType="end"/>
        </w:r>
      </w:hyperlink>
      <w:r w:rsidR="004677CB" w:rsidRPr="007A0C5A">
        <w:rPr>
          <w:szCs w:val="24"/>
        </w:rPr>
        <w:t xml:space="preserve">. </w:t>
      </w:r>
      <w:hyperlink w:anchor="_ENREF_15" w:tooltip="Bryja, 2006 #38" w:history="1"/>
    </w:p>
    <w:p w14:paraId="0C86DF9E" w14:textId="77777777" w:rsidR="00BD5292" w:rsidRPr="007A0C5A" w:rsidRDefault="00BD5292" w:rsidP="00E17621">
      <w:pPr>
        <w:pStyle w:val="ListParagraph"/>
        <w:spacing w:after="0"/>
        <w:ind w:left="0"/>
        <w:contextualSpacing w:val="0"/>
        <w:jc w:val="both"/>
        <w:rPr>
          <w:szCs w:val="24"/>
        </w:rPr>
      </w:pPr>
    </w:p>
    <w:p w14:paraId="2D3D5F61" w14:textId="77777777" w:rsidR="00BD5292" w:rsidRPr="007A0C5A" w:rsidRDefault="00BD5292" w:rsidP="00E17621">
      <w:pPr>
        <w:pStyle w:val="ListParagraph"/>
        <w:spacing w:after="0"/>
        <w:ind w:left="0"/>
        <w:contextualSpacing w:val="0"/>
        <w:jc w:val="both"/>
        <w:rPr>
          <w:szCs w:val="24"/>
        </w:rPr>
      </w:pPr>
      <w:r w:rsidRPr="007A0C5A">
        <w:rPr>
          <w:szCs w:val="24"/>
        </w:rPr>
        <w:t xml:space="preserve">1.11) </w:t>
      </w:r>
      <w:r w:rsidR="00EA7176" w:rsidRPr="007A0C5A">
        <w:rPr>
          <w:szCs w:val="24"/>
        </w:rPr>
        <w:t xml:space="preserve">Cut the </w:t>
      </w:r>
      <w:r w:rsidR="00B45DCE" w:rsidRPr="007A0C5A">
        <w:rPr>
          <w:szCs w:val="24"/>
        </w:rPr>
        <w:t xml:space="preserve">remaining </w:t>
      </w:r>
      <w:r w:rsidR="00EA7176" w:rsidRPr="007A0C5A">
        <w:rPr>
          <w:szCs w:val="24"/>
        </w:rPr>
        <w:t>tissue into small pieces using</w:t>
      </w:r>
      <w:r w:rsidRPr="007A0C5A">
        <w:rPr>
          <w:szCs w:val="24"/>
        </w:rPr>
        <w:t xml:space="preserve"> </w:t>
      </w:r>
      <w:r w:rsidR="00FD5379">
        <w:rPr>
          <w:szCs w:val="24"/>
        </w:rPr>
        <w:t xml:space="preserve">scissors and </w:t>
      </w:r>
      <w:r w:rsidRPr="007A0C5A">
        <w:rPr>
          <w:szCs w:val="24"/>
        </w:rPr>
        <w:t xml:space="preserve">forceps </w:t>
      </w:r>
      <w:r w:rsidR="00EA7176" w:rsidRPr="007A0C5A">
        <w:rPr>
          <w:szCs w:val="24"/>
        </w:rPr>
        <w:t>a</w:t>
      </w:r>
      <w:r w:rsidRPr="007A0C5A">
        <w:rPr>
          <w:szCs w:val="24"/>
        </w:rPr>
        <w:t xml:space="preserve">nd transfer to </w:t>
      </w:r>
      <w:r w:rsidR="007A3757" w:rsidRPr="007A0C5A">
        <w:rPr>
          <w:szCs w:val="24"/>
        </w:rPr>
        <w:t>a 50 ml conical tube containing</w:t>
      </w:r>
      <w:r w:rsidR="00E72507" w:rsidRPr="007A0C5A">
        <w:rPr>
          <w:szCs w:val="24"/>
        </w:rPr>
        <w:t xml:space="preserve"> </w:t>
      </w:r>
      <w:r w:rsidRPr="007A0C5A">
        <w:rPr>
          <w:szCs w:val="24"/>
        </w:rPr>
        <w:t xml:space="preserve">10 ml of trypsin. </w:t>
      </w:r>
    </w:p>
    <w:p w14:paraId="2680E1CF" w14:textId="77777777" w:rsidR="00BD5292" w:rsidRPr="007A0C5A" w:rsidRDefault="00BD5292" w:rsidP="00E17621">
      <w:pPr>
        <w:pStyle w:val="ListParagraph"/>
        <w:spacing w:after="0"/>
        <w:ind w:left="0"/>
        <w:contextualSpacing w:val="0"/>
        <w:jc w:val="both"/>
        <w:rPr>
          <w:szCs w:val="24"/>
        </w:rPr>
      </w:pPr>
    </w:p>
    <w:p w14:paraId="3963864F" w14:textId="77777777" w:rsidR="00BD5292" w:rsidRPr="007A0C5A" w:rsidRDefault="00BD5292" w:rsidP="00E17621">
      <w:pPr>
        <w:pStyle w:val="ListParagraph"/>
        <w:spacing w:after="0"/>
        <w:ind w:left="0"/>
        <w:contextualSpacing w:val="0"/>
        <w:jc w:val="both"/>
        <w:rPr>
          <w:szCs w:val="24"/>
        </w:rPr>
      </w:pPr>
      <w:r w:rsidRPr="007A0C5A">
        <w:rPr>
          <w:szCs w:val="24"/>
        </w:rPr>
        <w:t>1.12) Pipet up and down with a 10 ml pipet 20 – 30 times to mix and dissociate the tissue.</w:t>
      </w:r>
    </w:p>
    <w:p w14:paraId="3A2462CF" w14:textId="77777777" w:rsidR="00BD5292" w:rsidRPr="007A0C5A" w:rsidRDefault="00BD5292" w:rsidP="00E17621">
      <w:pPr>
        <w:pStyle w:val="ListParagraph"/>
        <w:spacing w:after="0"/>
        <w:ind w:left="0"/>
        <w:contextualSpacing w:val="0"/>
        <w:jc w:val="both"/>
        <w:rPr>
          <w:szCs w:val="24"/>
        </w:rPr>
      </w:pPr>
    </w:p>
    <w:p w14:paraId="20EF7E6F" w14:textId="77777777" w:rsidR="00BD5292" w:rsidRPr="007A0C5A" w:rsidRDefault="00BD5292" w:rsidP="00E17621">
      <w:pPr>
        <w:pStyle w:val="ListParagraph"/>
        <w:spacing w:after="0"/>
        <w:ind w:left="0"/>
        <w:contextualSpacing w:val="0"/>
        <w:jc w:val="both"/>
        <w:rPr>
          <w:szCs w:val="24"/>
        </w:rPr>
      </w:pPr>
      <w:r w:rsidRPr="007A0C5A">
        <w:rPr>
          <w:szCs w:val="24"/>
        </w:rPr>
        <w:t>1.13)</w:t>
      </w:r>
      <w:r w:rsidR="004677CB" w:rsidRPr="007A0C5A">
        <w:rPr>
          <w:szCs w:val="24"/>
        </w:rPr>
        <w:t xml:space="preserve"> </w:t>
      </w:r>
      <w:r w:rsidRPr="007A0C5A">
        <w:rPr>
          <w:szCs w:val="24"/>
        </w:rPr>
        <w:t xml:space="preserve">Incubate </w:t>
      </w:r>
      <w:r w:rsidR="004A023F" w:rsidRPr="007A0C5A">
        <w:rPr>
          <w:szCs w:val="24"/>
        </w:rPr>
        <w:t xml:space="preserve">the </w:t>
      </w:r>
      <w:r w:rsidRPr="007A0C5A">
        <w:rPr>
          <w:szCs w:val="24"/>
        </w:rPr>
        <w:t>tissue and trypsin mix in a 37 °C water bath for 45 minutes, swirling occasionally.</w:t>
      </w:r>
    </w:p>
    <w:p w14:paraId="1ED23CFF" w14:textId="77777777" w:rsidR="00BD5292" w:rsidRPr="007A0C5A" w:rsidRDefault="00BD5292" w:rsidP="00E17621">
      <w:pPr>
        <w:pStyle w:val="ListParagraph"/>
        <w:spacing w:after="0"/>
        <w:ind w:left="0"/>
        <w:contextualSpacing w:val="0"/>
        <w:jc w:val="both"/>
        <w:rPr>
          <w:szCs w:val="24"/>
        </w:rPr>
      </w:pPr>
    </w:p>
    <w:p w14:paraId="027ABFDB" w14:textId="77777777" w:rsidR="00BD5292" w:rsidRPr="007A0C5A" w:rsidRDefault="00BD5292" w:rsidP="00E17621">
      <w:pPr>
        <w:pStyle w:val="ListParagraph"/>
        <w:spacing w:after="0"/>
        <w:ind w:left="0"/>
        <w:contextualSpacing w:val="0"/>
        <w:jc w:val="both"/>
        <w:rPr>
          <w:szCs w:val="24"/>
        </w:rPr>
      </w:pPr>
      <w:r w:rsidRPr="007A0C5A">
        <w:rPr>
          <w:szCs w:val="24"/>
        </w:rPr>
        <w:t xml:space="preserve">1.14) Pipet up and down with a 10 ml pipet for about 5 minutes to mix </w:t>
      </w:r>
      <w:r w:rsidR="00EA7176" w:rsidRPr="007A0C5A">
        <w:rPr>
          <w:szCs w:val="24"/>
        </w:rPr>
        <w:t xml:space="preserve">the </w:t>
      </w:r>
      <w:r w:rsidRPr="007A0C5A">
        <w:rPr>
          <w:szCs w:val="24"/>
        </w:rPr>
        <w:t>contents.</w:t>
      </w:r>
    </w:p>
    <w:p w14:paraId="3A1EF765" w14:textId="77777777" w:rsidR="00CB4C6E" w:rsidRPr="007A0C5A" w:rsidRDefault="00CB4C6E" w:rsidP="00E17621">
      <w:pPr>
        <w:pStyle w:val="ListParagraph"/>
        <w:spacing w:after="0"/>
        <w:ind w:left="0"/>
        <w:contextualSpacing w:val="0"/>
        <w:jc w:val="both"/>
        <w:rPr>
          <w:szCs w:val="24"/>
        </w:rPr>
      </w:pPr>
    </w:p>
    <w:p w14:paraId="5105B86E" w14:textId="77777777" w:rsidR="00753777" w:rsidRPr="007A0C5A" w:rsidRDefault="005F7351" w:rsidP="00E17621">
      <w:pPr>
        <w:pStyle w:val="ListParagraph"/>
        <w:spacing w:after="0"/>
        <w:ind w:left="0"/>
        <w:contextualSpacing w:val="0"/>
        <w:jc w:val="both"/>
        <w:rPr>
          <w:szCs w:val="24"/>
        </w:rPr>
      </w:pPr>
      <w:r w:rsidRPr="007A0C5A">
        <w:rPr>
          <w:szCs w:val="24"/>
        </w:rPr>
        <w:t>1.</w:t>
      </w:r>
      <w:r w:rsidR="00CB4C6E" w:rsidRPr="007A0C5A">
        <w:rPr>
          <w:szCs w:val="24"/>
        </w:rPr>
        <w:t>15</w:t>
      </w:r>
      <w:r w:rsidRPr="007A0C5A">
        <w:rPr>
          <w:szCs w:val="24"/>
        </w:rPr>
        <w:t xml:space="preserve">) </w:t>
      </w:r>
      <w:r w:rsidR="00CB4C6E" w:rsidRPr="007A0C5A">
        <w:rPr>
          <w:szCs w:val="24"/>
        </w:rPr>
        <w:t xml:space="preserve">Add trypsinized cells to 3x volume of </w:t>
      </w:r>
      <w:r w:rsidR="003562A0" w:rsidRPr="007A0C5A">
        <w:rPr>
          <w:szCs w:val="24"/>
        </w:rPr>
        <w:t xml:space="preserve">standard </w:t>
      </w:r>
      <w:r w:rsidR="007D72CF" w:rsidRPr="007A0C5A">
        <w:rPr>
          <w:szCs w:val="24"/>
        </w:rPr>
        <w:t>Dulbecco’s Modified Eagle Medium (</w:t>
      </w:r>
      <w:r w:rsidR="003562A0" w:rsidRPr="007A0C5A">
        <w:rPr>
          <w:szCs w:val="24"/>
        </w:rPr>
        <w:t>DMEM</w:t>
      </w:r>
      <w:r w:rsidR="007D72CF" w:rsidRPr="007A0C5A">
        <w:rPr>
          <w:szCs w:val="24"/>
        </w:rPr>
        <w:t>)</w:t>
      </w:r>
      <w:r w:rsidR="003562A0" w:rsidRPr="007A0C5A">
        <w:rPr>
          <w:szCs w:val="24"/>
        </w:rPr>
        <w:t xml:space="preserve"> </w:t>
      </w:r>
      <w:r w:rsidR="007D72CF" w:rsidRPr="007A0C5A">
        <w:rPr>
          <w:szCs w:val="24"/>
        </w:rPr>
        <w:t xml:space="preserve">with </w:t>
      </w:r>
      <w:r w:rsidR="003562A0" w:rsidRPr="007A0C5A">
        <w:rPr>
          <w:szCs w:val="24"/>
        </w:rPr>
        <w:t xml:space="preserve">10% </w:t>
      </w:r>
      <w:r w:rsidR="007D72CF" w:rsidRPr="007A0C5A">
        <w:rPr>
          <w:szCs w:val="24"/>
        </w:rPr>
        <w:t>fetal bovine serum (</w:t>
      </w:r>
      <w:r w:rsidR="003562A0" w:rsidRPr="007A0C5A">
        <w:rPr>
          <w:szCs w:val="24"/>
        </w:rPr>
        <w:t>FBS</w:t>
      </w:r>
      <w:r w:rsidR="007D72CF" w:rsidRPr="007A0C5A">
        <w:rPr>
          <w:szCs w:val="24"/>
        </w:rPr>
        <w:t>)</w:t>
      </w:r>
      <w:r w:rsidR="003562A0" w:rsidRPr="007A0C5A">
        <w:rPr>
          <w:szCs w:val="24"/>
        </w:rPr>
        <w:t>,</w:t>
      </w:r>
      <w:r w:rsidR="00CB4C6E" w:rsidRPr="007A0C5A">
        <w:rPr>
          <w:szCs w:val="24"/>
        </w:rPr>
        <w:t xml:space="preserve"> </w:t>
      </w:r>
      <w:r w:rsidR="003562A0" w:rsidRPr="007A0C5A">
        <w:rPr>
          <w:szCs w:val="24"/>
        </w:rPr>
        <w:t>10</w:t>
      </w:r>
      <w:r w:rsidR="00F03EF5" w:rsidRPr="007A0C5A">
        <w:rPr>
          <w:szCs w:val="24"/>
        </w:rPr>
        <w:t xml:space="preserve"> </w:t>
      </w:r>
      <w:r w:rsidR="000F2E16" w:rsidRPr="007A0C5A">
        <w:rPr>
          <w:szCs w:val="24"/>
        </w:rPr>
        <w:t>μ</w:t>
      </w:r>
      <w:r w:rsidR="003562A0" w:rsidRPr="007A0C5A">
        <w:rPr>
          <w:szCs w:val="24"/>
        </w:rPr>
        <w:t>g/m</w:t>
      </w:r>
      <w:r w:rsidR="000F2E16" w:rsidRPr="007A0C5A">
        <w:rPr>
          <w:szCs w:val="24"/>
        </w:rPr>
        <w:t>l</w:t>
      </w:r>
      <w:r w:rsidR="003562A0" w:rsidRPr="007A0C5A">
        <w:rPr>
          <w:szCs w:val="24"/>
        </w:rPr>
        <w:t xml:space="preserve"> </w:t>
      </w:r>
      <w:r w:rsidR="007D72CF" w:rsidRPr="007A0C5A">
        <w:rPr>
          <w:szCs w:val="24"/>
        </w:rPr>
        <w:t>Penicillin/Streptomycin (</w:t>
      </w:r>
      <w:r w:rsidR="003562A0" w:rsidRPr="007A0C5A">
        <w:rPr>
          <w:szCs w:val="24"/>
        </w:rPr>
        <w:t>P/S</w:t>
      </w:r>
      <w:r w:rsidR="007D72CF" w:rsidRPr="007A0C5A">
        <w:rPr>
          <w:szCs w:val="24"/>
        </w:rPr>
        <w:t>)</w:t>
      </w:r>
      <w:r w:rsidR="00334A2F" w:rsidRPr="007A0C5A">
        <w:rPr>
          <w:szCs w:val="24"/>
        </w:rPr>
        <w:t>, and 1</w:t>
      </w:r>
      <w:r w:rsidR="00F03EF5" w:rsidRPr="007A0C5A">
        <w:rPr>
          <w:szCs w:val="24"/>
        </w:rPr>
        <w:t xml:space="preserve"> </w:t>
      </w:r>
      <w:r w:rsidR="00334A2F" w:rsidRPr="007A0C5A">
        <w:rPr>
          <w:szCs w:val="24"/>
        </w:rPr>
        <w:t>mM L-Glutamine</w:t>
      </w:r>
      <w:r w:rsidR="00834E4A" w:rsidRPr="007A0C5A">
        <w:rPr>
          <w:szCs w:val="24"/>
        </w:rPr>
        <w:t xml:space="preserve"> (L-GLUT)</w:t>
      </w:r>
      <w:r w:rsidR="00334A2F" w:rsidRPr="007A0C5A">
        <w:rPr>
          <w:szCs w:val="24"/>
        </w:rPr>
        <w:t xml:space="preserve"> </w:t>
      </w:r>
      <w:r w:rsidR="00CB4C6E" w:rsidRPr="007A0C5A">
        <w:rPr>
          <w:szCs w:val="24"/>
        </w:rPr>
        <w:t xml:space="preserve">in 10 cm dishes (~10 ml) </w:t>
      </w:r>
      <w:r w:rsidR="00334A2F" w:rsidRPr="007A0C5A">
        <w:rPr>
          <w:szCs w:val="24"/>
        </w:rPr>
        <w:t>and culture at 37 °C until confluent</w:t>
      </w:r>
      <w:r w:rsidR="00CB4C6E" w:rsidRPr="007A0C5A">
        <w:rPr>
          <w:szCs w:val="24"/>
        </w:rPr>
        <w:t xml:space="preserve"> (about 2 – 4 days)</w:t>
      </w:r>
      <w:r w:rsidR="00334A2F" w:rsidRPr="007A0C5A">
        <w:rPr>
          <w:szCs w:val="24"/>
        </w:rPr>
        <w:t>.</w:t>
      </w:r>
      <w:r w:rsidR="00F03EF5" w:rsidRPr="007A0C5A">
        <w:rPr>
          <w:szCs w:val="24"/>
        </w:rPr>
        <w:t xml:space="preserve"> </w:t>
      </w:r>
      <w:r w:rsidR="001B2E0C" w:rsidRPr="007A0C5A">
        <w:rPr>
          <w:szCs w:val="24"/>
        </w:rPr>
        <w:t>C</w:t>
      </w:r>
      <w:r w:rsidR="00CB4C6E" w:rsidRPr="007A0C5A">
        <w:rPr>
          <w:szCs w:val="24"/>
        </w:rPr>
        <w:t xml:space="preserve">ulture about 1 – 2 embryos per 10 cm dish. </w:t>
      </w:r>
    </w:p>
    <w:p w14:paraId="63814387" w14:textId="77777777" w:rsidR="00CB4C6E" w:rsidRPr="007A0C5A" w:rsidRDefault="00CB4C6E" w:rsidP="00E17621">
      <w:pPr>
        <w:pStyle w:val="ListParagraph"/>
        <w:spacing w:after="0"/>
        <w:ind w:left="0"/>
        <w:contextualSpacing w:val="0"/>
        <w:jc w:val="both"/>
        <w:rPr>
          <w:szCs w:val="24"/>
        </w:rPr>
      </w:pPr>
    </w:p>
    <w:p w14:paraId="71087DA3" w14:textId="77777777" w:rsidR="00CB4C6E" w:rsidRPr="007A0C5A" w:rsidRDefault="00CB4C6E" w:rsidP="00E17621">
      <w:pPr>
        <w:pStyle w:val="ListParagraph"/>
        <w:spacing w:after="0"/>
        <w:ind w:left="0"/>
        <w:contextualSpacing w:val="0"/>
        <w:jc w:val="both"/>
        <w:rPr>
          <w:szCs w:val="24"/>
        </w:rPr>
      </w:pPr>
      <w:r w:rsidRPr="007A0C5A">
        <w:rPr>
          <w:szCs w:val="24"/>
        </w:rPr>
        <w:t>Note: Freeze cells once plates are conf</w:t>
      </w:r>
      <w:r w:rsidR="004D2D36" w:rsidRPr="007A0C5A">
        <w:rPr>
          <w:szCs w:val="24"/>
        </w:rPr>
        <w:t>luent. Frozen cells can</w:t>
      </w:r>
      <w:r w:rsidRPr="007A0C5A">
        <w:rPr>
          <w:szCs w:val="24"/>
        </w:rPr>
        <w:t xml:space="preserve"> be thawed and passaged 2 more times. Cells can </w:t>
      </w:r>
      <w:r w:rsidR="00227705" w:rsidRPr="007A0C5A">
        <w:rPr>
          <w:szCs w:val="24"/>
        </w:rPr>
        <w:t>alternatively</w:t>
      </w:r>
      <w:r w:rsidRPr="007A0C5A">
        <w:rPr>
          <w:szCs w:val="24"/>
        </w:rPr>
        <w:t xml:space="preserve"> be split 2 times prior to freezing, and then once more after being thawed.</w:t>
      </w:r>
    </w:p>
    <w:p w14:paraId="6DC8D01F" w14:textId="77777777" w:rsidR="00753777" w:rsidRPr="007A0C5A" w:rsidRDefault="00753777" w:rsidP="00E17621">
      <w:pPr>
        <w:spacing w:after="0"/>
        <w:jc w:val="both"/>
        <w:rPr>
          <w:szCs w:val="24"/>
        </w:rPr>
      </w:pPr>
    </w:p>
    <w:p w14:paraId="4BE5237B" w14:textId="77777777" w:rsidR="00313D8C" w:rsidRPr="007A0C5A" w:rsidRDefault="00FE20C8" w:rsidP="00E17621">
      <w:pPr>
        <w:spacing w:after="0"/>
        <w:jc w:val="both"/>
        <w:rPr>
          <w:b/>
          <w:szCs w:val="24"/>
        </w:rPr>
      </w:pPr>
      <w:r w:rsidRPr="007A0C5A">
        <w:rPr>
          <w:b/>
          <w:szCs w:val="24"/>
        </w:rPr>
        <w:t>2</w:t>
      </w:r>
      <w:r w:rsidR="00C07413" w:rsidRPr="007A0C5A">
        <w:rPr>
          <w:b/>
          <w:szCs w:val="24"/>
        </w:rPr>
        <w:t xml:space="preserve">. </w:t>
      </w:r>
      <w:r w:rsidR="00313D8C" w:rsidRPr="007A0C5A">
        <w:rPr>
          <w:b/>
          <w:szCs w:val="24"/>
        </w:rPr>
        <w:t xml:space="preserve">Viral production </w:t>
      </w:r>
    </w:p>
    <w:p w14:paraId="308F0704" w14:textId="77777777" w:rsidR="00753777" w:rsidRPr="007A0C5A" w:rsidRDefault="00753777" w:rsidP="00E17621">
      <w:pPr>
        <w:spacing w:after="0"/>
        <w:jc w:val="both"/>
        <w:rPr>
          <w:b/>
          <w:szCs w:val="24"/>
        </w:rPr>
      </w:pPr>
    </w:p>
    <w:p w14:paraId="7A0CFC6A" w14:textId="77777777" w:rsidR="00713DB7" w:rsidRPr="007A0C5A" w:rsidRDefault="005F0356" w:rsidP="00E17621">
      <w:pPr>
        <w:pStyle w:val="ListParagraph"/>
        <w:spacing w:after="0"/>
        <w:ind w:left="0"/>
        <w:contextualSpacing w:val="0"/>
        <w:jc w:val="both"/>
        <w:rPr>
          <w:szCs w:val="24"/>
        </w:rPr>
      </w:pPr>
      <w:r w:rsidRPr="007A0C5A">
        <w:rPr>
          <w:szCs w:val="24"/>
        </w:rPr>
        <w:t xml:space="preserve">2.1) </w:t>
      </w:r>
      <w:r w:rsidR="00134538" w:rsidRPr="007A0C5A">
        <w:rPr>
          <w:szCs w:val="24"/>
        </w:rPr>
        <w:t>E</w:t>
      </w:r>
      <w:r w:rsidR="00713DB7" w:rsidRPr="007A0C5A">
        <w:rPr>
          <w:szCs w:val="24"/>
        </w:rPr>
        <w:t>xpand 293T</w:t>
      </w:r>
      <w:r w:rsidR="002B408B" w:rsidRPr="007A0C5A">
        <w:rPr>
          <w:szCs w:val="24"/>
        </w:rPr>
        <w:t xml:space="preserve"> cells</w:t>
      </w:r>
      <w:r w:rsidR="00713DB7" w:rsidRPr="007A0C5A">
        <w:rPr>
          <w:szCs w:val="24"/>
        </w:rPr>
        <w:t xml:space="preserve"> in </w:t>
      </w:r>
      <w:r w:rsidR="00AE2EC0" w:rsidRPr="007A0C5A">
        <w:rPr>
          <w:szCs w:val="24"/>
        </w:rPr>
        <w:t>10 cm plates with 10</w:t>
      </w:r>
      <w:r w:rsidR="00977CDD" w:rsidRPr="007A0C5A">
        <w:rPr>
          <w:szCs w:val="24"/>
        </w:rPr>
        <w:t xml:space="preserve"> </w:t>
      </w:r>
      <w:r w:rsidR="00AE2EC0" w:rsidRPr="007A0C5A">
        <w:rPr>
          <w:szCs w:val="24"/>
        </w:rPr>
        <w:t xml:space="preserve">ml </w:t>
      </w:r>
      <w:r w:rsidR="00713DB7" w:rsidRPr="007A0C5A">
        <w:rPr>
          <w:szCs w:val="24"/>
        </w:rPr>
        <w:t>DMEM</w:t>
      </w:r>
      <w:r w:rsidR="00134538" w:rsidRPr="007A0C5A">
        <w:rPr>
          <w:szCs w:val="24"/>
        </w:rPr>
        <w:t xml:space="preserve"> </w:t>
      </w:r>
      <w:r w:rsidR="001309A4" w:rsidRPr="007A0C5A">
        <w:rPr>
          <w:szCs w:val="24"/>
        </w:rPr>
        <w:t xml:space="preserve">with 10% FBS, 1% P/S, and 1% L-GLUT </w:t>
      </w:r>
      <w:r w:rsidR="00134538" w:rsidRPr="007A0C5A">
        <w:rPr>
          <w:szCs w:val="24"/>
        </w:rPr>
        <w:t>for transfection</w:t>
      </w:r>
      <w:r w:rsidR="003562A0" w:rsidRPr="007A0C5A">
        <w:rPr>
          <w:szCs w:val="24"/>
        </w:rPr>
        <w:t>.</w:t>
      </w:r>
      <w:r w:rsidR="00977CDD" w:rsidRPr="007A0C5A">
        <w:rPr>
          <w:szCs w:val="24"/>
        </w:rPr>
        <w:t xml:space="preserve"> </w:t>
      </w:r>
    </w:p>
    <w:p w14:paraId="5F3C7826" w14:textId="77777777" w:rsidR="00977CDD" w:rsidRPr="007A0C5A" w:rsidRDefault="00977CDD" w:rsidP="00E17621">
      <w:pPr>
        <w:pStyle w:val="ListParagraph"/>
        <w:spacing w:after="0"/>
        <w:ind w:left="0"/>
        <w:contextualSpacing w:val="0"/>
        <w:jc w:val="both"/>
        <w:rPr>
          <w:szCs w:val="24"/>
        </w:rPr>
      </w:pPr>
    </w:p>
    <w:p w14:paraId="2DDA3D92" w14:textId="77777777" w:rsidR="00977CDD" w:rsidRPr="007A0C5A" w:rsidRDefault="00977CDD" w:rsidP="00E17621">
      <w:pPr>
        <w:spacing w:after="0"/>
        <w:jc w:val="both"/>
        <w:rPr>
          <w:szCs w:val="24"/>
        </w:rPr>
      </w:pPr>
      <w:r w:rsidRPr="007A0C5A">
        <w:rPr>
          <w:szCs w:val="24"/>
        </w:rPr>
        <w:t xml:space="preserve">2.1.1) Trypsinize </w:t>
      </w:r>
      <w:r w:rsidR="00AE55F8" w:rsidRPr="007A0C5A">
        <w:rPr>
          <w:szCs w:val="24"/>
        </w:rPr>
        <w:t xml:space="preserve">293T </w:t>
      </w:r>
      <w:r w:rsidR="004A023F" w:rsidRPr="007A0C5A">
        <w:rPr>
          <w:szCs w:val="24"/>
        </w:rPr>
        <w:t xml:space="preserve">cells </w:t>
      </w:r>
      <w:r w:rsidRPr="007A0C5A">
        <w:rPr>
          <w:szCs w:val="24"/>
        </w:rPr>
        <w:t>with 2 ml trypsin, incubate</w:t>
      </w:r>
      <w:r w:rsidR="00793A65" w:rsidRPr="007A0C5A">
        <w:rPr>
          <w:szCs w:val="24"/>
        </w:rPr>
        <w:t xml:space="preserve"> at</w:t>
      </w:r>
      <w:r w:rsidRPr="007A0C5A">
        <w:rPr>
          <w:szCs w:val="24"/>
        </w:rPr>
        <w:t xml:space="preserve"> 37 °C for 5 min, collect the cells into 15 ml tubes, spin at </w:t>
      </w:r>
      <w:r w:rsidR="00082F49" w:rsidRPr="007A0C5A">
        <w:rPr>
          <w:szCs w:val="24"/>
        </w:rPr>
        <w:t>3</w:t>
      </w:r>
      <w:r w:rsidRPr="007A0C5A">
        <w:rPr>
          <w:szCs w:val="24"/>
        </w:rPr>
        <w:t>00 x g, and plate appropriately</w:t>
      </w:r>
      <w:r w:rsidR="00834E4A" w:rsidRPr="007A0C5A">
        <w:rPr>
          <w:szCs w:val="24"/>
        </w:rPr>
        <w:t xml:space="preserve"> (10 ml per 10 cm dish)</w:t>
      </w:r>
      <w:r w:rsidRPr="007A0C5A">
        <w:rPr>
          <w:szCs w:val="24"/>
        </w:rPr>
        <w:t>.</w:t>
      </w:r>
    </w:p>
    <w:p w14:paraId="2878D5DE" w14:textId="77777777" w:rsidR="003E3A3C" w:rsidRPr="007A0C5A" w:rsidRDefault="003E3A3C" w:rsidP="00E17621">
      <w:pPr>
        <w:pStyle w:val="ListParagraph"/>
        <w:spacing w:after="0"/>
        <w:ind w:left="0"/>
        <w:contextualSpacing w:val="0"/>
        <w:jc w:val="both"/>
        <w:rPr>
          <w:szCs w:val="24"/>
        </w:rPr>
      </w:pPr>
    </w:p>
    <w:p w14:paraId="3EB17898" w14:textId="77777777" w:rsidR="002932CF" w:rsidRPr="007A0C5A" w:rsidRDefault="005F0356" w:rsidP="00E17621">
      <w:pPr>
        <w:pStyle w:val="ListParagraph"/>
        <w:spacing w:after="0"/>
        <w:ind w:left="0"/>
        <w:contextualSpacing w:val="0"/>
        <w:jc w:val="both"/>
        <w:rPr>
          <w:szCs w:val="24"/>
        </w:rPr>
      </w:pPr>
      <w:r w:rsidRPr="007A0C5A">
        <w:rPr>
          <w:szCs w:val="24"/>
        </w:rPr>
        <w:t xml:space="preserve">2.2) </w:t>
      </w:r>
      <w:r w:rsidR="002932CF" w:rsidRPr="007A0C5A">
        <w:rPr>
          <w:szCs w:val="24"/>
        </w:rPr>
        <w:t xml:space="preserve">24 </w:t>
      </w:r>
      <w:r w:rsidR="00A20B21" w:rsidRPr="007A0C5A">
        <w:rPr>
          <w:szCs w:val="24"/>
        </w:rPr>
        <w:t>hr</w:t>
      </w:r>
      <w:r w:rsidR="005A2D3E" w:rsidRPr="007A0C5A">
        <w:rPr>
          <w:szCs w:val="24"/>
        </w:rPr>
        <w:t xml:space="preserve"> prior to</w:t>
      </w:r>
      <w:r w:rsidR="002932CF" w:rsidRPr="007A0C5A">
        <w:rPr>
          <w:szCs w:val="24"/>
        </w:rPr>
        <w:t xml:space="preserve"> transfection</w:t>
      </w:r>
      <w:r w:rsidR="005A2D3E" w:rsidRPr="007A0C5A">
        <w:rPr>
          <w:szCs w:val="24"/>
        </w:rPr>
        <w:t>,</w:t>
      </w:r>
      <w:r w:rsidR="002932CF" w:rsidRPr="007A0C5A">
        <w:rPr>
          <w:szCs w:val="24"/>
        </w:rPr>
        <w:t xml:space="preserve"> </w:t>
      </w:r>
      <w:r w:rsidR="00977CDD" w:rsidRPr="007A0C5A">
        <w:rPr>
          <w:szCs w:val="24"/>
        </w:rPr>
        <w:t>split</w:t>
      </w:r>
      <w:r w:rsidR="000B0933" w:rsidRPr="007A0C5A">
        <w:rPr>
          <w:szCs w:val="24"/>
        </w:rPr>
        <w:t xml:space="preserve"> conflue</w:t>
      </w:r>
      <w:r w:rsidR="00A60B49" w:rsidRPr="007A0C5A">
        <w:rPr>
          <w:szCs w:val="24"/>
        </w:rPr>
        <w:t>nt 10 cm plate</w:t>
      </w:r>
      <w:r w:rsidR="000B0933" w:rsidRPr="007A0C5A">
        <w:rPr>
          <w:szCs w:val="24"/>
        </w:rPr>
        <w:t xml:space="preserve"> of 293T cells</w:t>
      </w:r>
      <w:r w:rsidR="00977CDD" w:rsidRPr="007A0C5A">
        <w:rPr>
          <w:szCs w:val="24"/>
        </w:rPr>
        <w:t xml:space="preserve"> 1:6 and </w:t>
      </w:r>
      <w:r w:rsidR="002932CF" w:rsidRPr="007A0C5A">
        <w:rPr>
          <w:szCs w:val="24"/>
        </w:rPr>
        <w:t>seed in 10</w:t>
      </w:r>
      <w:r w:rsidR="00A94209" w:rsidRPr="007A0C5A">
        <w:rPr>
          <w:szCs w:val="24"/>
        </w:rPr>
        <w:t xml:space="preserve"> </w:t>
      </w:r>
      <w:r w:rsidR="002932CF" w:rsidRPr="007A0C5A">
        <w:rPr>
          <w:szCs w:val="24"/>
        </w:rPr>
        <w:t xml:space="preserve">cm </w:t>
      </w:r>
      <w:r w:rsidR="00BC0223" w:rsidRPr="007A0C5A">
        <w:rPr>
          <w:szCs w:val="24"/>
        </w:rPr>
        <w:t>gelatin coated (0.1%</w:t>
      </w:r>
      <w:r w:rsidR="00834E4A" w:rsidRPr="007A0C5A">
        <w:rPr>
          <w:szCs w:val="24"/>
        </w:rPr>
        <w:t xml:space="preserve"> gelatin in </w:t>
      </w:r>
      <w:r w:rsidR="00BC0223" w:rsidRPr="007A0C5A">
        <w:rPr>
          <w:szCs w:val="24"/>
        </w:rPr>
        <w:t>PBS)</w:t>
      </w:r>
      <w:r w:rsidR="00CD7560" w:rsidRPr="007A0C5A">
        <w:rPr>
          <w:szCs w:val="24"/>
        </w:rPr>
        <w:t xml:space="preserve"> plates</w:t>
      </w:r>
      <w:r w:rsidR="002932CF" w:rsidRPr="007A0C5A">
        <w:rPr>
          <w:szCs w:val="24"/>
        </w:rPr>
        <w:t xml:space="preserve">. </w:t>
      </w:r>
      <w:r w:rsidR="009277E6" w:rsidRPr="007A0C5A">
        <w:rPr>
          <w:szCs w:val="24"/>
        </w:rPr>
        <w:t xml:space="preserve">Note: </w:t>
      </w:r>
      <w:r w:rsidR="00227705" w:rsidRPr="007A0C5A">
        <w:rPr>
          <w:szCs w:val="24"/>
        </w:rPr>
        <w:t xml:space="preserve">4 </w:t>
      </w:r>
      <w:r w:rsidR="002932CF" w:rsidRPr="007A0C5A">
        <w:rPr>
          <w:szCs w:val="24"/>
        </w:rPr>
        <w:t>plates per virus will be required.</w:t>
      </w:r>
    </w:p>
    <w:p w14:paraId="396C3BFB" w14:textId="77777777" w:rsidR="00977CDD" w:rsidRPr="007A0C5A" w:rsidRDefault="00977CDD" w:rsidP="00E17621">
      <w:pPr>
        <w:pStyle w:val="ListParagraph"/>
        <w:spacing w:after="0"/>
        <w:ind w:left="0"/>
        <w:contextualSpacing w:val="0"/>
        <w:jc w:val="both"/>
        <w:rPr>
          <w:szCs w:val="24"/>
        </w:rPr>
      </w:pPr>
    </w:p>
    <w:p w14:paraId="0845E115" w14:textId="77777777" w:rsidR="00977CDD" w:rsidRPr="007A0C5A" w:rsidRDefault="00977CDD" w:rsidP="00E17621">
      <w:pPr>
        <w:spacing w:after="0"/>
        <w:jc w:val="both"/>
        <w:rPr>
          <w:szCs w:val="24"/>
        </w:rPr>
      </w:pPr>
      <w:r w:rsidRPr="007A0C5A">
        <w:rPr>
          <w:szCs w:val="24"/>
        </w:rPr>
        <w:t>2.2.1)</w:t>
      </w:r>
      <w:r w:rsidR="0062203C" w:rsidRPr="007A0C5A">
        <w:rPr>
          <w:szCs w:val="24"/>
        </w:rPr>
        <w:t xml:space="preserve"> To coat plates in gelatin, add</w:t>
      </w:r>
      <w:r w:rsidRPr="007A0C5A">
        <w:rPr>
          <w:szCs w:val="24"/>
        </w:rPr>
        <w:t xml:space="preserve"> </w:t>
      </w:r>
      <w:r w:rsidR="0062203C" w:rsidRPr="007A0C5A">
        <w:rPr>
          <w:szCs w:val="24"/>
        </w:rPr>
        <w:t xml:space="preserve">at least 2 ml of </w:t>
      </w:r>
      <w:r w:rsidRPr="007A0C5A">
        <w:rPr>
          <w:szCs w:val="24"/>
        </w:rPr>
        <w:t>the 0.1% gelatin sol</w:t>
      </w:r>
      <w:r w:rsidR="00834E4A" w:rsidRPr="007A0C5A">
        <w:rPr>
          <w:szCs w:val="24"/>
        </w:rPr>
        <w:t xml:space="preserve">ution to </w:t>
      </w:r>
      <w:r w:rsidR="0062203C" w:rsidRPr="007A0C5A">
        <w:rPr>
          <w:szCs w:val="24"/>
        </w:rPr>
        <w:t>coat the bottom of 10 cm plates.</w:t>
      </w:r>
      <w:r w:rsidRPr="007A0C5A">
        <w:rPr>
          <w:szCs w:val="24"/>
        </w:rPr>
        <w:t xml:space="preserve"> </w:t>
      </w:r>
      <w:r w:rsidR="0062203C" w:rsidRPr="007A0C5A">
        <w:rPr>
          <w:szCs w:val="24"/>
        </w:rPr>
        <w:t>I</w:t>
      </w:r>
      <w:r w:rsidRPr="007A0C5A">
        <w:rPr>
          <w:szCs w:val="24"/>
        </w:rPr>
        <w:t xml:space="preserve">ncubate at 37 °C for at least 20 minutes. </w:t>
      </w:r>
      <w:r w:rsidR="00C00855" w:rsidRPr="007A0C5A">
        <w:rPr>
          <w:szCs w:val="24"/>
        </w:rPr>
        <w:t>A</w:t>
      </w:r>
      <w:r w:rsidRPr="007A0C5A">
        <w:rPr>
          <w:szCs w:val="24"/>
        </w:rPr>
        <w:t>spirate off gelatin prior to adding cells to the plates.</w:t>
      </w:r>
    </w:p>
    <w:p w14:paraId="7BD88E62" w14:textId="77777777" w:rsidR="003E3A3C" w:rsidRPr="007A0C5A" w:rsidRDefault="003E3A3C" w:rsidP="00E17621">
      <w:pPr>
        <w:pStyle w:val="ListParagraph"/>
        <w:spacing w:after="0"/>
        <w:ind w:left="0"/>
        <w:contextualSpacing w:val="0"/>
        <w:jc w:val="both"/>
        <w:rPr>
          <w:szCs w:val="24"/>
        </w:rPr>
      </w:pPr>
    </w:p>
    <w:p w14:paraId="3DDB48CD" w14:textId="77777777" w:rsidR="00332C2C" w:rsidRPr="007A0C5A" w:rsidRDefault="005F0356" w:rsidP="00E17621">
      <w:pPr>
        <w:pStyle w:val="ListParagraph"/>
        <w:spacing w:after="0"/>
        <w:ind w:left="0"/>
        <w:contextualSpacing w:val="0"/>
        <w:jc w:val="both"/>
        <w:rPr>
          <w:szCs w:val="24"/>
        </w:rPr>
      </w:pPr>
      <w:r w:rsidRPr="007A0C5A">
        <w:rPr>
          <w:szCs w:val="24"/>
        </w:rPr>
        <w:t xml:space="preserve">2.3) </w:t>
      </w:r>
      <w:r w:rsidR="002932CF" w:rsidRPr="007A0C5A">
        <w:rPr>
          <w:szCs w:val="24"/>
        </w:rPr>
        <w:t>In a 15</w:t>
      </w:r>
      <w:r w:rsidR="00B26178" w:rsidRPr="007A0C5A">
        <w:rPr>
          <w:szCs w:val="24"/>
        </w:rPr>
        <w:t xml:space="preserve"> </w:t>
      </w:r>
      <w:r w:rsidR="002932CF" w:rsidRPr="007A0C5A">
        <w:rPr>
          <w:szCs w:val="24"/>
        </w:rPr>
        <w:t>ml tube, add 84</w:t>
      </w:r>
      <w:r w:rsidR="00B26178" w:rsidRPr="007A0C5A">
        <w:rPr>
          <w:szCs w:val="24"/>
        </w:rPr>
        <w:t xml:space="preserve"> </w:t>
      </w:r>
      <w:r w:rsidR="000F2E16" w:rsidRPr="007A0C5A">
        <w:rPr>
          <w:szCs w:val="24"/>
        </w:rPr>
        <w:t>μ</w:t>
      </w:r>
      <w:r w:rsidR="002932CF" w:rsidRPr="007A0C5A">
        <w:rPr>
          <w:szCs w:val="24"/>
        </w:rPr>
        <w:t>g plasmid (</w:t>
      </w:r>
      <w:r w:rsidR="00422D09" w:rsidRPr="007A0C5A">
        <w:rPr>
          <w:szCs w:val="24"/>
        </w:rPr>
        <w:t xml:space="preserve">e.g. </w:t>
      </w:r>
      <w:r w:rsidR="002932CF" w:rsidRPr="007A0C5A">
        <w:rPr>
          <w:szCs w:val="24"/>
        </w:rPr>
        <w:t>Gata2, Gfi1b, cFos, or Etv6</w:t>
      </w:r>
      <w:r w:rsidR="00FE20C8" w:rsidRPr="007A0C5A">
        <w:rPr>
          <w:szCs w:val="24"/>
        </w:rPr>
        <w:t xml:space="preserve"> </w:t>
      </w:r>
      <w:r w:rsidR="00750C18" w:rsidRPr="007A0C5A">
        <w:rPr>
          <w:szCs w:val="24"/>
        </w:rPr>
        <w:t>(</w:t>
      </w:r>
      <w:r w:rsidR="00FE20C8" w:rsidRPr="007A0C5A">
        <w:rPr>
          <w:szCs w:val="24"/>
        </w:rPr>
        <w:t xml:space="preserve">sub-cloned into </w:t>
      </w:r>
      <w:r w:rsidR="00334A2F" w:rsidRPr="007A0C5A">
        <w:rPr>
          <w:szCs w:val="24"/>
        </w:rPr>
        <w:t xml:space="preserve">the </w:t>
      </w:r>
      <w:r w:rsidR="00FE20C8" w:rsidRPr="007A0C5A">
        <w:rPr>
          <w:szCs w:val="24"/>
        </w:rPr>
        <w:t>pFUW-TetO vector</w:t>
      </w:r>
      <w:hyperlink w:anchor="_ENREF_16" w:tooltip="Carey, 2009 #39" w:history="1">
        <w:r w:rsidR="00DB5F40" w:rsidRPr="007A0C5A">
          <w:rPr>
            <w:szCs w:val="24"/>
          </w:rPr>
          <w:fldChar w:fldCharType="begin">
            <w:fldData xml:space="preserve">PEVuZE5vdGU+PENpdGU+PEF1dGhvcj5DYXJleTwvQXV0aG9yPjxZZWFyPjIwMDk8L1llYXI+PFJl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U3LTYyPC9wYWdlcz48dm9sdW1lPjEwNjwvdm9sdW1lPjxudW1iZXI+MTwvbnVtYmVy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</w:fldData>
          </w:fldChar>
        </w:r>
        <w:r w:rsidR="00DB5F40" w:rsidRPr="007A0C5A">
          <w:rPr>
            <w:szCs w:val="24"/>
          </w:rPr>
          <w:instrText xml:space="preserve"> ADDIN EN.CITE </w:instrText>
        </w:r>
        <w:r w:rsidR="00DB5F40" w:rsidRPr="007A0C5A">
          <w:rPr>
            <w:szCs w:val="24"/>
          </w:rPr>
          <w:fldChar w:fldCharType="begin">
            <w:fldData xml:space="preserve">PEVuZE5vdGU+PENpdGU+PEF1dGhvcj5DYXJleTwvQXV0aG9yPjxZZWFyPjIwMDk8L1llYXI+PFJl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U3LTYyPC9wYWdlcz48dm9sdW1lPjEwNjwvdm9sdW1lPjxudW1iZXI+MTwvbnVtYmVy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</w:fldData>
          </w:fldChar>
        </w:r>
        <w:r w:rsidR="00DB5F40" w:rsidRPr="007A0C5A">
          <w:rPr>
            <w:szCs w:val="24"/>
          </w:rPr>
          <w:instrText xml:space="preserve"> ADDIN EN.CITE.DATA </w:instrText>
        </w:r>
        <w:r w:rsidR="00DB5F40" w:rsidRPr="007A0C5A">
          <w:rPr>
            <w:szCs w:val="24"/>
          </w:rPr>
        </w:r>
        <w:r w:rsidR="00DB5F40" w:rsidRPr="007A0C5A">
          <w:rPr>
            <w:szCs w:val="24"/>
          </w:rPr>
          <w:fldChar w:fldCharType="end"/>
        </w:r>
        <w:r w:rsidR="00DB5F40" w:rsidRPr="007A0C5A">
          <w:rPr>
            <w:szCs w:val="24"/>
          </w:rPr>
        </w:r>
        <w:r w:rsidR="00DB5F40" w:rsidRPr="007A0C5A">
          <w:rPr>
            <w:szCs w:val="24"/>
          </w:rPr>
          <w:fldChar w:fldCharType="separate"/>
        </w:r>
        <w:r w:rsidR="00DB5F40" w:rsidRPr="007A0C5A">
          <w:rPr>
            <w:noProof/>
            <w:szCs w:val="24"/>
            <w:vertAlign w:val="superscript"/>
          </w:rPr>
          <w:t>16</w:t>
        </w:r>
        <w:r w:rsidR="00DB5F40" w:rsidRPr="007A0C5A">
          <w:rPr>
            <w:szCs w:val="24"/>
          </w:rPr>
          <w:fldChar w:fldCharType="end"/>
        </w:r>
      </w:hyperlink>
      <w:r w:rsidR="00750C18" w:rsidRPr="007A0C5A">
        <w:rPr>
          <w:szCs w:val="24"/>
        </w:rPr>
        <w:t>)</w:t>
      </w:r>
      <w:r w:rsidR="00CD7560" w:rsidRPr="007A0C5A">
        <w:rPr>
          <w:szCs w:val="24"/>
        </w:rPr>
        <w:t xml:space="preserve"> or FUW-M2rtTA</w:t>
      </w:r>
      <w:hyperlink w:anchor="_ENREF_17" w:tooltip="Hockemeyer, 2008 #40" w:history="1">
        <w:r w:rsidR="00DB5F40" w:rsidRPr="007A0C5A">
          <w:rPr>
            <w:szCs w:val="24"/>
          </w:rPr>
          <w:fldChar w:fldCharType="begin"/>
        </w:r>
        <w:r w:rsidR="00DB5F40" w:rsidRPr="007A0C5A">
          <w:rPr>
            <w:szCs w:val="24"/>
          </w:rPr>
          <w:instrText xml:space="preserve"> ADDIN EN.CITE &lt;EndNote&gt;&lt;Cite&gt;&lt;Author&gt;Hockemeyer&lt;/Author&gt;&lt;Year&gt;2008&lt;/Year&gt;&lt;RecNum&gt;40&lt;/RecNum&gt;&lt;DisplayText&gt;&lt;style face="superscript"&gt;17&lt;/style&gt;&lt;/DisplayText&gt;&lt;record&gt;&lt;rec-number&gt;40&lt;/rec-number&gt;&lt;foreign-keys&gt;&lt;key app="EN" db-id="ws9v2vwwp22r22eep515wt0ceaas599ww5pv" timestamp="1453216317"&gt;40&lt;/key&gt;&lt;/foreign-keys&gt;&lt;ref-type name="Journal Article"&gt;17&lt;/ref-type&gt;&lt;contributors&gt;&lt;authors&gt;&lt;author&gt;Hockemeyer, D.&lt;/author&gt;&lt;author&gt;Soldner, F.&lt;/author&gt;&lt;author&gt;Cook, E. G.&lt;/author&gt;&lt;author&gt;Gao, Q.&lt;/author&gt;&lt;author&gt;Mitalipova, M.&lt;/author&gt;&lt;author&gt;Jaenisch, R.&lt;/author&gt;&lt;/authors&gt;&lt;/contributors&gt;&lt;auth-address&gt;The Whitehead Institute, 9 Cambridge Center, Cambridge, MA 02142, USA.&lt;/auth-address&gt;&lt;titles&gt;&lt;title&gt;A drug-inducible system for direct reprogramming of human somatic cells to pluripotency&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346-53&lt;/pages&gt;&lt;volume&gt;3&lt;/volume&gt;&lt;number&gt;3&lt;/number&gt;&lt;keywords&gt;&lt;keyword&gt;*Cell Dedifferentiation&lt;/keyword&gt;&lt;keyword&gt;*Cellular Reprogramming&lt;/keyword&gt;&lt;keyword&gt;*Cytological Techniques&lt;/keyword&gt;&lt;keyword&gt;Doxycycline/metabolism&lt;/keyword&gt;&lt;keyword&gt;Fibroblasts/metabolism&lt;/keyword&gt;&lt;keyword&gt;Genetic Techniques&lt;/keyword&gt;&lt;keyword&gt;Genetic Vectors/metabolism&lt;/keyword&gt;&lt;keyword&gt;Humans&lt;/keyword&gt;&lt;keyword&gt;Lentivirus/genetics&lt;/keyword&gt;&lt;keyword&gt;Pluripotent Stem Cells/*metabolism&lt;/keyword&gt;&lt;/keywords&gt;&lt;dates&gt;&lt;year&gt;2008&lt;/year&gt;&lt;pub-dates&gt;&lt;date&gt;Sep 11&lt;/date&gt;&lt;/pub-dates&gt;&lt;/dates&gt;&lt;isbn&gt;1875-9777 (Electronic)&lt;/isbn&gt;&lt;accession-num&gt;18786421&lt;/accession-num&gt;&lt;urls&gt;&lt;related-urls&gt;&lt;url&gt;http://www.ncbi.nlm.nih.gov/pubmed/18786421&lt;/url&gt;&lt;/related-urls&gt;&lt;/urls&gt;&lt;custom2&gt;4097107&lt;/custom2&gt;&lt;electronic-resource-num&gt;10.1016/j.stem.2008.08.014&lt;/electronic-resource-num&gt;&lt;/record&gt;&lt;/Cite&gt;&lt;/EndNote&gt;</w:instrText>
        </w:r>
        <w:r w:rsidR="00DB5F40" w:rsidRPr="007A0C5A">
          <w:rPr>
            <w:szCs w:val="24"/>
          </w:rPr>
          <w:fldChar w:fldCharType="separate"/>
        </w:r>
        <w:r w:rsidR="00DB5F40" w:rsidRPr="007A0C5A">
          <w:rPr>
            <w:noProof/>
            <w:szCs w:val="24"/>
            <w:vertAlign w:val="superscript"/>
          </w:rPr>
          <w:t>17</w:t>
        </w:r>
        <w:r w:rsidR="00DB5F40" w:rsidRPr="007A0C5A">
          <w:rPr>
            <w:szCs w:val="24"/>
          </w:rPr>
          <w:fldChar w:fldCharType="end"/>
        </w:r>
      </w:hyperlink>
      <w:r w:rsidR="002932CF" w:rsidRPr="007A0C5A">
        <w:rPr>
          <w:szCs w:val="24"/>
        </w:rPr>
        <w:t>), 84</w:t>
      </w:r>
      <w:r w:rsidR="00B26178" w:rsidRPr="007A0C5A">
        <w:rPr>
          <w:szCs w:val="24"/>
        </w:rPr>
        <w:t xml:space="preserve"> </w:t>
      </w:r>
      <w:r w:rsidR="000F2E16" w:rsidRPr="007A0C5A">
        <w:rPr>
          <w:szCs w:val="24"/>
        </w:rPr>
        <w:t>μ</w:t>
      </w:r>
      <w:r w:rsidR="002932CF" w:rsidRPr="007A0C5A">
        <w:rPr>
          <w:szCs w:val="24"/>
        </w:rPr>
        <w:t xml:space="preserve">g </w:t>
      </w:r>
      <w:r w:rsidR="00F20F7D">
        <w:rPr>
          <w:szCs w:val="24"/>
        </w:rPr>
        <w:t>ps</w:t>
      </w:r>
      <w:r w:rsidR="002932CF" w:rsidRPr="007A0C5A">
        <w:rPr>
          <w:szCs w:val="24"/>
        </w:rPr>
        <w:t xml:space="preserve">PAX2, </w:t>
      </w:r>
      <w:r w:rsidR="00DF6941" w:rsidRPr="007A0C5A">
        <w:rPr>
          <w:szCs w:val="24"/>
        </w:rPr>
        <w:t xml:space="preserve">and </w:t>
      </w:r>
      <w:r w:rsidR="002932CF" w:rsidRPr="007A0C5A">
        <w:rPr>
          <w:szCs w:val="24"/>
        </w:rPr>
        <w:t>42</w:t>
      </w:r>
      <w:r w:rsidR="00B26178" w:rsidRPr="007A0C5A">
        <w:rPr>
          <w:szCs w:val="24"/>
        </w:rPr>
        <w:t xml:space="preserve"> </w:t>
      </w:r>
      <w:r w:rsidR="000F2E16" w:rsidRPr="007A0C5A">
        <w:rPr>
          <w:szCs w:val="24"/>
        </w:rPr>
        <w:t>μ</w:t>
      </w:r>
      <w:r w:rsidR="002932CF" w:rsidRPr="007A0C5A">
        <w:rPr>
          <w:szCs w:val="24"/>
        </w:rPr>
        <w:t xml:space="preserve">g </w:t>
      </w:r>
      <w:r w:rsidR="00F20F7D">
        <w:rPr>
          <w:szCs w:val="24"/>
        </w:rPr>
        <w:t>p</w:t>
      </w:r>
      <w:r w:rsidR="002932CF" w:rsidRPr="007A0C5A">
        <w:rPr>
          <w:szCs w:val="24"/>
        </w:rPr>
        <w:t>MD2</w:t>
      </w:r>
      <w:r w:rsidR="00F20F7D">
        <w:rPr>
          <w:szCs w:val="24"/>
        </w:rPr>
        <w:t>.G</w:t>
      </w:r>
      <w:r w:rsidR="007A7833" w:rsidRPr="007A0C5A">
        <w:rPr>
          <w:szCs w:val="24"/>
        </w:rPr>
        <w:t>. Add water (H</w:t>
      </w:r>
      <w:r w:rsidR="007A7833" w:rsidRPr="007A0C5A">
        <w:rPr>
          <w:szCs w:val="24"/>
          <w:vertAlign w:val="subscript"/>
        </w:rPr>
        <w:t>2</w:t>
      </w:r>
      <w:r w:rsidR="007A7833" w:rsidRPr="007A0C5A">
        <w:rPr>
          <w:szCs w:val="24"/>
        </w:rPr>
        <w:t xml:space="preserve">O) to make up the volume </w:t>
      </w:r>
      <w:r w:rsidR="002932CF" w:rsidRPr="007A0C5A">
        <w:rPr>
          <w:szCs w:val="24"/>
        </w:rPr>
        <w:t>to 2</w:t>
      </w:r>
      <w:r w:rsidR="007A7833" w:rsidRPr="007A0C5A">
        <w:rPr>
          <w:szCs w:val="24"/>
        </w:rPr>
        <w:t xml:space="preserve"> </w:t>
      </w:r>
      <w:r w:rsidR="002932CF" w:rsidRPr="007A0C5A">
        <w:rPr>
          <w:szCs w:val="24"/>
        </w:rPr>
        <w:t>ml.</w:t>
      </w:r>
      <w:r w:rsidR="00977CDD" w:rsidRPr="007A0C5A">
        <w:rPr>
          <w:szCs w:val="24"/>
        </w:rPr>
        <w:t xml:space="preserve"> Prepare a tube for each factor</w:t>
      </w:r>
      <w:r w:rsidR="00DF6941" w:rsidRPr="007A0C5A">
        <w:rPr>
          <w:szCs w:val="24"/>
        </w:rPr>
        <w:t xml:space="preserve"> (</w:t>
      </w:r>
      <w:r w:rsidR="00DC2E16" w:rsidRPr="007A0C5A">
        <w:rPr>
          <w:szCs w:val="24"/>
        </w:rPr>
        <w:t xml:space="preserve">e.g. </w:t>
      </w:r>
      <w:r w:rsidR="00CD7560" w:rsidRPr="007A0C5A">
        <w:rPr>
          <w:szCs w:val="24"/>
        </w:rPr>
        <w:t>Gata2, Gfi1b, cFos,</w:t>
      </w:r>
      <w:r w:rsidR="00DF6941" w:rsidRPr="007A0C5A">
        <w:rPr>
          <w:szCs w:val="24"/>
        </w:rPr>
        <w:t xml:space="preserve"> Etv6</w:t>
      </w:r>
      <w:r w:rsidR="00CD7560" w:rsidRPr="007A0C5A">
        <w:rPr>
          <w:szCs w:val="24"/>
        </w:rPr>
        <w:t xml:space="preserve"> </w:t>
      </w:r>
      <w:r w:rsidR="00B45DCE" w:rsidRPr="007A0C5A">
        <w:rPr>
          <w:szCs w:val="24"/>
        </w:rPr>
        <w:t xml:space="preserve">and </w:t>
      </w:r>
      <w:r w:rsidR="00CD7560" w:rsidRPr="007A0C5A">
        <w:rPr>
          <w:szCs w:val="24"/>
        </w:rPr>
        <w:t>FUW-M2rtTA</w:t>
      </w:r>
      <w:r w:rsidR="00DF6941" w:rsidRPr="007A0C5A">
        <w:rPr>
          <w:szCs w:val="24"/>
        </w:rPr>
        <w:t>)</w:t>
      </w:r>
      <w:r w:rsidR="00977CDD" w:rsidRPr="007A0C5A">
        <w:rPr>
          <w:szCs w:val="24"/>
        </w:rPr>
        <w:t>.</w:t>
      </w:r>
    </w:p>
    <w:p w14:paraId="2084BC69" w14:textId="77777777" w:rsidR="00332C2C" w:rsidRPr="007A0C5A" w:rsidRDefault="00332C2C" w:rsidP="00E17621">
      <w:pPr>
        <w:pStyle w:val="ListParagraph"/>
        <w:spacing w:after="0"/>
        <w:ind w:left="0"/>
        <w:contextualSpacing w:val="0"/>
        <w:jc w:val="both"/>
        <w:rPr>
          <w:szCs w:val="24"/>
        </w:rPr>
      </w:pPr>
    </w:p>
    <w:p w14:paraId="1F3CDD1E" w14:textId="77777777" w:rsidR="002932CF" w:rsidRPr="007A0C5A" w:rsidRDefault="00800308" w:rsidP="00E17621">
      <w:pPr>
        <w:pStyle w:val="ListParagraph"/>
        <w:spacing w:after="0"/>
        <w:ind w:left="0"/>
        <w:contextualSpacing w:val="0"/>
        <w:jc w:val="both"/>
        <w:rPr>
          <w:szCs w:val="24"/>
        </w:rPr>
      </w:pPr>
      <w:r w:rsidRPr="007A0C5A">
        <w:rPr>
          <w:szCs w:val="24"/>
        </w:rPr>
        <w:t xml:space="preserve">2.4) </w:t>
      </w:r>
      <w:r w:rsidR="000F2E16" w:rsidRPr="007A0C5A">
        <w:rPr>
          <w:szCs w:val="24"/>
        </w:rPr>
        <w:t>Add 250</w:t>
      </w:r>
      <w:r w:rsidR="007473E2" w:rsidRPr="007A0C5A">
        <w:rPr>
          <w:szCs w:val="24"/>
        </w:rPr>
        <w:t xml:space="preserve"> </w:t>
      </w:r>
      <w:r w:rsidR="000F2E16" w:rsidRPr="007A0C5A">
        <w:rPr>
          <w:szCs w:val="24"/>
        </w:rPr>
        <w:t xml:space="preserve">μl </w:t>
      </w:r>
      <w:r w:rsidR="00C03371" w:rsidRPr="007A0C5A">
        <w:rPr>
          <w:szCs w:val="24"/>
        </w:rPr>
        <w:t xml:space="preserve">of </w:t>
      </w:r>
      <w:r w:rsidR="000F2E16" w:rsidRPr="007A0C5A">
        <w:rPr>
          <w:szCs w:val="24"/>
        </w:rPr>
        <w:t>2M CaCl</w:t>
      </w:r>
      <w:r w:rsidR="000F2E16" w:rsidRPr="007A0C5A">
        <w:rPr>
          <w:szCs w:val="24"/>
          <w:vertAlign w:val="subscript"/>
        </w:rPr>
        <w:t>2</w:t>
      </w:r>
      <w:r w:rsidR="002932CF" w:rsidRPr="007A0C5A">
        <w:rPr>
          <w:szCs w:val="24"/>
        </w:rPr>
        <w:t xml:space="preserve"> to each tube</w:t>
      </w:r>
      <w:r w:rsidR="0095564F" w:rsidRPr="007A0C5A">
        <w:rPr>
          <w:szCs w:val="24"/>
        </w:rPr>
        <w:t xml:space="preserve"> containing </w:t>
      </w:r>
      <w:r w:rsidR="00D52DC9" w:rsidRPr="007A0C5A">
        <w:rPr>
          <w:szCs w:val="24"/>
        </w:rPr>
        <w:t xml:space="preserve">the 2 ml mixture composed of </w:t>
      </w:r>
      <w:r w:rsidR="0095564F" w:rsidRPr="007A0C5A">
        <w:rPr>
          <w:szCs w:val="24"/>
        </w:rPr>
        <w:t xml:space="preserve">84 </w:t>
      </w:r>
      <w:r w:rsidR="000016B5" w:rsidRPr="007A0C5A">
        <w:rPr>
          <w:szCs w:val="24"/>
        </w:rPr>
        <w:t>μ</w:t>
      </w:r>
      <w:r w:rsidR="0095564F" w:rsidRPr="007A0C5A">
        <w:rPr>
          <w:szCs w:val="24"/>
        </w:rPr>
        <w:t>g of the chosen gene (</w:t>
      </w:r>
      <w:r w:rsidR="008A7F1F" w:rsidRPr="007A0C5A">
        <w:rPr>
          <w:szCs w:val="24"/>
        </w:rPr>
        <w:t>Gata2, Gfi1b, cFos, Etv6</w:t>
      </w:r>
      <w:r w:rsidR="00CD7560" w:rsidRPr="007A0C5A">
        <w:rPr>
          <w:szCs w:val="24"/>
        </w:rPr>
        <w:t xml:space="preserve"> or FUW-M2rtTA</w:t>
      </w:r>
      <w:r w:rsidR="008A7F1F" w:rsidRPr="007A0C5A">
        <w:rPr>
          <w:szCs w:val="24"/>
        </w:rPr>
        <w:t>) +</w:t>
      </w:r>
      <w:r w:rsidR="0095564F" w:rsidRPr="007A0C5A">
        <w:rPr>
          <w:szCs w:val="24"/>
        </w:rPr>
        <w:t xml:space="preserve"> 84 </w:t>
      </w:r>
      <w:r w:rsidR="000016B5" w:rsidRPr="007A0C5A">
        <w:rPr>
          <w:szCs w:val="24"/>
        </w:rPr>
        <w:t>μ</w:t>
      </w:r>
      <w:r w:rsidR="0095564F" w:rsidRPr="007A0C5A">
        <w:rPr>
          <w:szCs w:val="24"/>
        </w:rPr>
        <w:t>g PAX2</w:t>
      </w:r>
      <w:r w:rsidR="008A7F1F" w:rsidRPr="007A0C5A">
        <w:rPr>
          <w:szCs w:val="24"/>
        </w:rPr>
        <w:t xml:space="preserve"> +</w:t>
      </w:r>
      <w:r w:rsidR="0095564F" w:rsidRPr="007A0C5A">
        <w:rPr>
          <w:szCs w:val="24"/>
        </w:rPr>
        <w:t xml:space="preserve"> 42 </w:t>
      </w:r>
      <w:r w:rsidR="000016B5" w:rsidRPr="007A0C5A">
        <w:rPr>
          <w:szCs w:val="24"/>
        </w:rPr>
        <w:t>μ</w:t>
      </w:r>
      <w:r w:rsidR="0095564F" w:rsidRPr="007A0C5A">
        <w:rPr>
          <w:szCs w:val="24"/>
        </w:rPr>
        <w:t>g PMD2</w:t>
      </w:r>
      <w:r w:rsidR="008A7F1F" w:rsidRPr="007A0C5A">
        <w:rPr>
          <w:szCs w:val="24"/>
        </w:rPr>
        <w:t xml:space="preserve"> + </w:t>
      </w:r>
      <w:r w:rsidR="0095564F" w:rsidRPr="007A0C5A">
        <w:rPr>
          <w:szCs w:val="24"/>
        </w:rPr>
        <w:t>H</w:t>
      </w:r>
      <w:r w:rsidR="0095564F" w:rsidRPr="007A0C5A">
        <w:rPr>
          <w:szCs w:val="24"/>
          <w:vertAlign w:val="subscript"/>
        </w:rPr>
        <w:t>2</w:t>
      </w:r>
      <w:r w:rsidR="0095564F" w:rsidRPr="007A0C5A">
        <w:rPr>
          <w:szCs w:val="24"/>
        </w:rPr>
        <w:t>O</w:t>
      </w:r>
      <w:r w:rsidR="002932CF" w:rsidRPr="007A0C5A">
        <w:rPr>
          <w:szCs w:val="24"/>
        </w:rPr>
        <w:t>.</w:t>
      </w:r>
    </w:p>
    <w:p w14:paraId="7CFB7A9F" w14:textId="77777777" w:rsidR="003E3A3C" w:rsidRPr="007A0C5A" w:rsidRDefault="003E3A3C" w:rsidP="00E17621">
      <w:pPr>
        <w:pStyle w:val="ListParagraph"/>
        <w:spacing w:after="0"/>
        <w:ind w:left="0"/>
        <w:contextualSpacing w:val="0"/>
        <w:jc w:val="both"/>
        <w:rPr>
          <w:szCs w:val="24"/>
        </w:rPr>
      </w:pPr>
    </w:p>
    <w:p w14:paraId="569C24D7" w14:textId="77777777" w:rsidR="002932CF" w:rsidRPr="007A0C5A" w:rsidRDefault="00800308" w:rsidP="00E17621">
      <w:pPr>
        <w:pStyle w:val="ListParagraph"/>
        <w:spacing w:after="0"/>
        <w:ind w:left="0"/>
        <w:contextualSpacing w:val="0"/>
        <w:jc w:val="both"/>
        <w:rPr>
          <w:szCs w:val="24"/>
        </w:rPr>
      </w:pPr>
      <w:r w:rsidRPr="007A0C5A">
        <w:rPr>
          <w:szCs w:val="24"/>
        </w:rPr>
        <w:t xml:space="preserve">2.5) </w:t>
      </w:r>
      <w:r w:rsidR="002932CF" w:rsidRPr="007A0C5A">
        <w:rPr>
          <w:szCs w:val="24"/>
        </w:rPr>
        <w:t>Using a Pasteur pipet</w:t>
      </w:r>
      <w:r w:rsidR="00C03371" w:rsidRPr="007A0C5A">
        <w:rPr>
          <w:szCs w:val="24"/>
        </w:rPr>
        <w:t xml:space="preserve"> inserted into the pipet-aid</w:t>
      </w:r>
      <w:r w:rsidR="002B408B" w:rsidRPr="007A0C5A">
        <w:rPr>
          <w:szCs w:val="24"/>
        </w:rPr>
        <w:t>,</w:t>
      </w:r>
      <w:r w:rsidR="002932CF" w:rsidRPr="007A0C5A">
        <w:rPr>
          <w:szCs w:val="24"/>
        </w:rPr>
        <w:t xml:space="preserve"> release bubbles into the 2.25</w:t>
      </w:r>
      <w:r w:rsidR="007473E2" w:rsidRPr="007A0C5A">
        <w:rPr>
          <w:szCs w:val="24"/>
        </w:rPr>
        <w:t xml:space="preserve"> </w:t>
      </w:r>
      <w:r w:rsidR="002932CF" w:rsidRPr="007A0C5A">
        <w:rPr>
          <w:szCs w:val="24"/>
        </w:rPr>
        <w:t xml:space="preserve">ml DNA + </w:t>
      </w:r>
      <w:r w:rsidR="00C03371" w:rsidRPr="007A0C5A">
        <w:rPr>
          <w:szCs w:val="24"/>
        </w:rPr>
        <w:t>H</w:t>
      </w:r>
      <w:r w:rsidR="00C03371" w:rsidRPr="007A0C5A">
        <w:rPr>
          <w:szCs w:val="24"/>
          <w:vertAlign w:val="subscript"/>
        </w:rPr>
        <w:t>2</w:t>
      </w:r>
      <w:r w:rsidR="00C03371" w:rsidRPr="007A0C5A">
        <w:rPr>
          <w:szCs w:val="24"/>
        </w:rPr>
        <w:t xml:space="preserve">O + </w:t>
      </w:r>
      <w:r w:rsidR="002932CF" w:rsidRPr="007A0C5A">
        <w:rPr>
          <w:szCs w:val="24"/>
        </w:rPr>
        <w:t>2M CaCl</w:t>
      </w:r>
      <w:r w:rsidR="000F2E16" w:rsidRPr="007A0C5A">
        <w:rPr>
          <w:szCs w:val="24"/>
          <w:vertAlign w:val="subscript"/>
        </w:rPr>
        <w:t>2</w:t>
      </w:r>
      <w:r w:rsidR="002932CF" w:rsidRPr="007A0C5A">
        <w:rPr>
          <w:szCs w:val="24"/>
        </w:rPr>
        <w:t xml:space="preserve"> mixture. As </w:t>
      </w:r>
      <w:r w:rsidR="00FF245F" w:rsidRPr="007A0C5A">
        <w:rPr>
          <w:szCs w:val="24"/>
        </w:rPr>
        <w:t xml:space="preserve">the </w:t>
      </w:r>
      <w:r w:rsidR="002932CF" w:rsidRPr="007A0C5A">
        <w:rPr>
          <w:szCs w:val="24"/>
        </w:rPr>
        <w:t>bubbles</w:t>
      </w:r>
      <w:r w:rsidR="00D4359B" w:rsidRPr="007A0C5A">
        <w:rPr>
          <w:szCs w:val="24"/>
        </w:rPr>
        <w:t xml:space="preserve"> are </w:t>
      </w:r>
      <w:r w:rsidR="00FF245F" w:rsidRPr="007A0C5A">
        <w:rPr>
          <w:szCs w:val="24"/>
        </w:rPr>
        <w:t xml:space="preserve">being </w:t>
      </w:r>
      <w:r w:rsidR="00D4359B" w:rsidRPr="007A0C5A">
        <w:rPr>
          <w:szCs w:val="24"/>
        </w:rPr>
        <w:t>produced</w:t>
      </w:r>
      <w:r w:rsidR="002932CF" w:rsidRPr="007A0C5A">
        <w:rPr>
          <w:szCs w:val="24"/>
        </w:rPr>
        <w:t xml:space="preserve">, </w:t>
      </w:r>
      <w:r w:rsidR="0095564F" w:rsidRPr="007A0C5A">
        <w:rPr>
          <w:szCs w:val="24"/>
        </w:rPr>
        <w:t xml:space="preserve">place </w:t>
      </w:r>
      <w:r w:rsidR="00FF245F" w:rsidRPr="007A0C5A">
        <w:rPr>
          <w:szCs w:val="24"/>
        </w:rPr>
        <w:t xml:space="preserve">the </w:t>
      </w:r>
      <w:r w:rsidR="0095564F" w:rsidRPr="007A0C5A">
        <w:rPr>
          <w:szCs w:val="24"/>
        </w:rPr>
        <w:t xml:space="preserve">tip of a </w:t>
      </w:r>
      <w:r w:rsidR="00D52DC9" w:rsidRPr="007A0C5A">
        <w:rPr>
          <w:szCs w:val="24"/>
        </w:rPr>
        <w:t>P</w:t>
      </w:r>
      <w:r w:rsidR="0095564F" w:rsidRPr="007A0C5A">
        <w:rPr>
          <w:szCs w:val="24"/>
        </w:rPr>
        <w:t xml:space="preserve">1000 against the glass pipet and slowly eject </w:t>
      </w:r>
      <w:r w:rsidR="002932CF" w:rsidRPr="007A0C5A">
        <w:rPr>
          <w:szCs w:val="24"/>
        </w:rPr>
        <w:t>2</w:t>
      </w:r>
      <w:r w:rsidR="007473E2" w:rsidRPr="007A0C5A">
        <w:rPr>
          <w:szCs w:val="24"/>
        </w:rPr>
        <w:t xml:space="preserve"> </w:t>
      </w:r>
      <w:r w:rsidR="002932CF" w:rsidRPr="007A0C5A">
        <w:rPr>
          <w:szCs w:val="24"/>
        </w:rPr>
        <w:t xml:space="preserve">ml of </w:t>
      </w:r>
      <w:r w:rsidR="00C03371" w:rsidRPr="007A0C5A">
        <w:rPr>
          <w:szCs w:val="24"/>
        </w:rPr>
        <w:t>100 mM</w:t>
      </w:r>
      <w:r w:rsidR="00234A80" w:rsidRPr="007A0C5A">
        <w:rPr>
          <w:szCs w:val="24"/>
        </w:rPr>
        <w:t xml:space="preserve"> </w:t>
      </w:r>
      <w:r w:rsidR="00C03371" w:rsidRPr="007A0C5A">
        <w:rPr>
          <w:szCs w:val="24"/>
        </w:rPr>
        <w:t xml:space="preserve">N,N-bis (2-hydroxyethyl)-2-aminoethane sulfonic acid (BES) </w:t>
      </w:r>
      <w:r w:rsidR="00A84473" w:rsidRPr="007A0C5A">
        <w:rPr>
          <w:szCs w:val="24"/>
        </w:rPr>
        <w:t>s</w:t>
      </w:r>
      <w:r w:rsidR="00C03371" w:rsidRPr="007A0C5A">
        <w:rPr>
          <w:szCs w:val="24"/>
        </w:rPr>
        <w:t xml:space="preserve">aline </w:t>
      </w:r>
      <w:r w:rsidR="002932CF" w:rsidRPr="007A0C5A">
        <w:rPr>
          <w:szCs w:val="24"/>
        </w:rPr>
        <w:t>down the Pasteur pipet</w:t>
      </w:r>
      <w:r w:rsidR="0095564F" w:rsidRPr="007A0C5A">
        <w:rPr>
          <w:szCs w:val="24"/>
        </w:rPr>
        <w:t xml:space="preserve"> 1 ml at a time</w:t>
      </w:r>
      <w:r w:rsidR="000E57FF" w:rsidRPr="007A0C5A">
        <w:rPr>
          <w:szCs w:val="24"/>
        </w:rPr>
        <w:t>.</w:t>
      </w:r>
    </w:p>
    <w:p w14:paraId="3F3E2858" w14:textId="77777777" w:rsidR="003E3A3C" w:rsidRPr="007A0C5A" w:rsidRDefault="003E3A3C" w:rsidP="00E17621">
      <w:pPr>
        <w:pStyle w:val="ListParagraph"/>
        <w:spacing w:after="0"/>
        <w:ind w:left="0"/>
        <w:contextualSpacing w:val="0"/>
        <w:jc w:val="both"/>
        <w:rPr>
          <w:szCs w:val="24"/>
        </w:rPr>
      </w:pPr>
    </w:p>
    <w:p w14:paraId="4E9E8272" w14:textId="77777777" w:rsidR="00B43812" w:rsidRPr="007A0C5A" w:rsidRDefault="00800308" w:rsidP="00E17621">
      <w:pPr>
        <w:pStyle w:val="ListParagraph"/>
        <w:spacing w:after="0"/>
        <w:ind w:left="0"/>
        <w:contextualSpacing w:val="0"/>
        <w:jc w:val="both"/>
        <w:rPr>
          <w:szCs w:val="24"/>
        </w:rPr>
      </w:pPr>
      <w:r w:rsidRPr="007A0C5A">
        <w:rPr>
          <w:szCs w:val="24"/>
        </w:rPr>
        <w:t xml:space="preserve">2.6) </w:t>
      </w:r>
      <w:r w:rsidR="002932CF" w:rsidRPr="007A0C5A">
        <w:rPr>
          <w:szCs w:val="24"/>
        </w:rPr>
        <w:t xml:space="preserve">Incubate all tubes </w:t>
      </w:r>
      <w:r w:rsidR="008A7F1F" w:rsidRPr="007A0C5A">
        <w:rPr>
          <w:szCs w:val="24"/>
        </w:rPr>
        <w:t xml:space="preserve">in the culture hood </w:t>
      </w:r>
      <w:r w:rsidR="002932CF" w:rsidRPr="007A0C5A">
        <w:rPr>
          <w:szCs w:val="24"/>
        </w:rPr>
        <w:t xml:space="preserve">at room temperature for at least 15 </w:t>
      </w:r>
      <w:r w:rsidR="000F2E16" w:rsidRPr="007A0C5A">
        <w:rPr>
          <w:szCs w:val="24"/>
        </w:rPr>
        <w:t>min</w:t>
      </w:r>
      <w:r w:rsidR="002932CF" w:rsidRPr="007A0C5A">
        <w:rPr>
          <w:szCs w:val="24"/>
        </w:rPr>
        <w:t xml:space="preserve">. </w:t>
      </w:r>
    </w:p>
    <w:p w14:paraId="31FF3E62" w14:textId="77777777" w:rsidR="00B43812" w:rsidRPr="007A0C5A" w:rsidRDefault="00B43812" w:rsidP="00E17621">
      <w:pPr>
        <w:pStyle w:val="ListParagraph"/>
        <w:spacing w:after="0"/>
        <w:ind w:left="0"/>
        <w:contextualSpacing w:val="0"/>
        <w:jc w:val="both"/>
        <w:rPr>
          <w:szCs w:val="24"/>
        </w:rPr>
      </w:pPr>
    </w:p>
    <w:p w14:paraId="28090FD1" w14:textId="77777777" w:rsidR="002932CF" w:rsidRPr="007A0C5A" w:rsidRDefault="00AC3A61" w:rsidP="00E17621">
      <w:pPr>
        <w:pStyle w:val="ListParagraph"/>
        <w:spacing w:after="0"/>
        <w:ind w:left="0"/>
        <w:contextualSpacing w:val="0"/>
        <w:jc w:val="both"/>
        <w:rPr>
          <w:szCs w:val="24"/>
        </w:rPr>
      </w:pPr>
      <w:r w:rsidRPr="007A0C5A">
        <w:rPr>
          <w:szCs w:val="24"/>
        </w:rPr>
        <w:t xml:space="preserve">Note: </w:t>
      </w:r>
      <w:r w:rsidR="002932CF" w:rsidRPr="007A0C5A">
        <w:rPr>
          <w:szCs w:val="24"/>
        </w:rPr>
        <w:t>The 4.25</w:t>
      </w:r>
      <w:r w:rsidR="007473E2" w:rsidRPr="007A0C5A">
        <w:rPr>
          <w:szCs w:val="24"/>
        </w:rPr>
        <w:t xml:space="preserve"> </w:t>
      </w:r>
      <w:r w:rsidR="002932CF" w:rsidRPr="007A0C5A">
        <w:rPr>
          <w:szCs w:val="24"/>
        </w:rPr>
        <w:t>ml mixture (now DNA</w:t>
      </w:r>
      <w:r w:rsidR="008A7F1F" w:rsidRPr="007A0C5A">
        <w:rPr>
          <w:szCs w:val="24"/>
        </w:rPr>
        <w:t xml:space="preserve"> +</w:t>
      </w:r>
      <w:r w:rsidR="002932CF" w:rsidRPr="007A0C5A">
        <w:rPr>
          <w:szCs w:val="24"/>
        </w:rPr>
        <w:t xml:space="preserve"> </w:t>
      </w:r>
      <w:r w:rsidR="00C03371" w:rsidRPr="007A0C5A">
        <w:rPr>
          <w:szCs w:val="24"/>
        </w:rPr>
        <w:t>H</w:t>
      </w:r>
      <w:r w:rsidR="00C03371" w:rsidRPr="007A0C5A">
        <w:rPr>
          <w:szCs w:val="24"/>
          <w:vertAlign w:val="subscript"/>
        </w:rPr>
        <w:t>2</w:t>
      </w:r>
      <w:r w:rsidR="00C03371" w:rsidRPr="007A0C5A">
        <w:rPr>
          <w:szCs w:val="24"/>
        </w:rPr>
        <w:t>O</w:t>
      </w:r>
      <w:r w:rsidR="008A7F1F" w:rsidRPr="007A0C5A">
        <w:rPr>
          <w:szCs w:val="24"/>
        </w:rPr>
        <w:t xml:space="preserve"> +</w:t>
      </w:r>
      <w:r w:rsidR="00C03371" w:rsidRPr="007A0C5A">
        <w:rPr>
          <w:szCs w:val="24"/>
        </w:rPr>
        <w:t xml:space="preserve"> </w:t>
      </w:r>
      <w:r w:rsidR="002932CF" w:rsidRPr="007A0C5A">
        <w:rPr>
          <w:szCs w:val="24"/>
        </w:rPr>
        <w:t>2M CaCl</w:t>
      </w:r>
      <w:r w:rsidR="000F2E16" w:rsidRPr="007A0C5A">
        <w:rPr>
          <w:szCs w:val="24"/>
          <w:vertAlign w:val="subscript"/>
        </w:rPr>
        <w:t>2</w:t>
      </w:r>
      <w:r w:rsidR="008A7F1F" w:rsidRPr="007A0C5A">
        <w:rPr>
          <w:szCs w:val="24"/>
          <w:vertAlign w:val="subscript"/>
        </w:rPr>
        <w:t xml:space="preserve"> </w:t>
      </w:r>
      <w:r w:rsidR="008A7F1F" w:rsidRPr="007A0C5A">
        <w:rPr>
          <w:szCs w:val="24"/>
        </w:rPr>
        <w:t>+</w:t>
      </w:r>
      <w:r w:rsidR="00C03371" w:rsidRPr="007A0C5A">
        <w:rPr>
          <w:szCs w:val="24"/>
        </w:rPr>
        <w:t xml:space="preserve"> BES saline</w:t>
      </w:r>
      <w:r w:rsidR="002932CF" w:rsidRPr="007A0C5A">
        <w:rPr>
          <w:szCs w:val="24"/>
        </w:rPr>
        <w:t>)</w:t>
      </w:r>
      <w:r w:rsidR="006F6730" w:rsidRPr="007A0C5A">
        <w:rPr>
          <w:szCs w:val="24"/>
        </w:rPr>
        <w:t xml:space="preserve"> will look slightly cloudy.</w:t>
      </w:r>
    </w:p>
    <w:p w14:paraId="7EB09313" w14:textId="77777777" w:rsidR="003E3A3C" w:rsidRPr="007A0C5A" w:rsidRDefault="003E3A3C" w:rsidP="00E17621">
      <w:pPr>
        <w:pStyle w:val="ListParagraph"/>
        <w:spacing w:after="0"/>
        <w:ind w:left="0"/>
        <w:contextualSpacing w:val="0"/>
        <w:jc w:val="both"/>
        <w:rPr>
          <w:szCs w:val="24"/>
        </w:rPr>
      </w:pPr>
    </w:p>
    <w:p w14:paraId="57072B0C" w14:textId="77777777" w:rsidR="002B408B" w:rsidRPr="007A0C5A" w:rsidRDefault="00800308" w:rsidP="00E17621">
      <w:pPr>
        <w:pStyle w:val="ListParagraph"/>
        <w:spacing w:after="0"/>
        <w:ind w:left="0"/>
        <w:contextualSpacing w:val="0"/>
        <w:jc w:val="both"/>
        <w:rPr>
          <w:szCs w:val="24"/>
        </w:rPr>
      </w:pPr>
      <w:r w:rsidRPr="007A0C5A">
        <w:rPr>
          <w:szCs w:val="24"/>
        </w:rPr>
        <w:t xml:space="preserve">2.7) </w:t>
      </w:r>
      <w:r w:rsidR="001F3AC4" w:rsidRPr="007A0C5A">
        <w:rPr>
          <w:szCs w:val="24"/>
        </w:rPr>
        <w:t>As the mixture</w:t>
      </w:r>
      <w:r w:rsidR="002932CF" w:rsidRPr="007A0C5A">
        <w:rPr>
          <w:szCs w:val="24"/>
        </w:rPr>
        <w:t xml:space="preserve"> incubates, aspirate media off 293T </w:t>
      </w:r>
      <w:r w:rsidR="008A7F1F" w:rsidRPr="007A0C5A">
        <w:rPr>
          <w:szCs w:val="24"/>
        </w:rPr>
        <w:t xml:space="preserve">plates </w:t>
      </w:r>
      <w:r w:rsidR="002932CF" w:rsidRPr="007A0C5A">
        <w:rPr>
          <w:szCs w:val="24"/>
        </w:rPr>
        <w:t>and add 10</w:t>
      </w:r>
      <w:r w:rsidR="007473E2" w:rsidRPr="007A0C5A">
        <w:rPr>
          <w:szCs w:val="24"/>
        </w:rPr>
        <w:t xml:space="preserve"> </w:t>
      </w:r>
      <w:r w:rsidR="002932CF" w:rsidRPr="007A0C5A">
        <w:rPr>
          <w:szCs w:val="24"/>
        </w:rPr>
        <w:t xml:space="preserve">ml DMEM + 10% FBS + </w:t>
      </w:r>
      <w:r w:rsidR="002B6AFE" w:rsidRPr="007A0C5A">
        <w:rPr>
          <w:szCs w:val="24"/>
        </w:rPr>
        <w:t>1</w:t>
      </w:r>
      <w:r w:rsidR="007473E2" w:rsidRPr="007A0C5A">
        <w:rPr>
          <w:szCs w:val="24"/>
        </w:rPr>
        <w:t xml:space="preserve"> </w:t>
      </w:r>
      <w:r w:rsidR="002B6AFE" w:rsidRPr="007A0C5A">
        <w:rPr>
          <w:szCs w:val="24"/>
        </w:rPr>
        <w:t xml:space="preserve">mM </w:t>
      </w:r>
      <w:r w:rsidR="002932CF" w:rsidRPr="007A0C5A">
        <w:rPr>
          <w:szCs w:val="24"/>
        </w:rPr>
        <w:t>L-</w:t>
      </w:r>
      <w:r w:rsidR="002B6AFE" w:rsidRPr="007A0C5A">
        <w:rPr>
          <w:szCs w:val="24"/>
        </w:rPr>
        <w:t>G</w:t>
      </w:r>
      <w:r w:rsidR="002932CF" w:rsidRPr="007A0C5A">
        <w:rPr>
          <w:szCs w:val="24"/>
        </w:rPr>
        <w:t>lut</w:t>
      </w:r>
      <w:r w:rsidR="002B6AFE" w:rsidRPr="007A0C5A">
        <w:rPr>
          <w:szCs w:val="24"/>
        </w:rPr>
        <w:t>amine</w:t>
      </w:r>
      <w:r w:rsidR="002932CF" w:rsidRPr="007A0C5A">
        <w:rPr>
          <w:szCs w:val="24"/>
        </w:rPr>
        <w:t xml:space="preserve"> </w:t>
      </w:r>
      <w:r w:rsidR="002B408B" w:rsidRPr="007A0C5A">
        <w:rPr>
          <w:szCs w:val="24"/>
        </w:rPr>
        <w:t>+</w:t>
      </w:r>
      <w:r w:rsidR="002932CF" w:rsidRPr="007A0C5A">
        <w:rPr>
          <w:szCs w:val="24"/>
        </w:rPr>
        <w:t xml:space="preserve"> 25</w:t>
      </w:r>
      <w:r w:rsidR="007473E2" w:rsidRPr="007A0C5A">
        <w:rPr>
          <w:szCs w:val="24"/>
        </w:rPr>
        <w:t xml:space="preserve"> </w:t>
      </w:r>
      <w:r w:rsidR="002932CF" w:rsidRPr="007A0C5A">
        <w:rPr>
          <w:szCs w:val="24"/>
        </w:rPr>
        <w:t>nM chloroquine</w:t>
      </w:r>
      <w:r w:rsidR="006F6730" w:rsidRPr="007A0C5A">
        <w:rPr>
          <w:szCs w:val="24"/>
        </w:rPr>
        <w:t>.</w:t>
      </w:r>
      <w:r w:rsidR="00393E5E" w:rsidRPr="007A0C5A">
        <w:rPr>
          <w:szCs w:val="24"/>
        </w:rPr>
        <w:t xml:space="preserve"> </w:t>
      </w:r>
      <w:r w:rsidR="002B408B" w:rsidRPr="007A0C5A">
        <w:rPr>
          <w:szCs w:val="24"/>
        </w:rPr>
        <w:t xml:space="preserve">Note: This media does </w:t>
      </w:r>
      <w:r w:rsidR="007473E2" w:rsidRPr="007A0C5A">
        <w:rPr>
          <w:szCs w:val="24"/>
        </w:rPr>
        <w:t>not</w:t>
      </w:r>
      <w:r w:rsidR="002B408B" w:rsidRPr="007A0C5A">
        <w:rPr>
          <w:szCs w:val="24"/>
        </w:rPr>
        <w:t xml:space="preserve"> contain P/S.</w:t>
      </w:r>
    </w:p>
    <w:p w14:paraId="490B61F8" w14:textId="77777777" w:rsidR="003E3A3C" w:rsidRPr="007A0C5A" w:rsidRDefault="003E3A3C" w:rsidP="00E17621">
      <w:pPr>
        <w:pStyle w:val="ListParagraph"/>
        <w:spacing w:after="0"/>
        <w:ind w:left="0"/>
        <w:contextualSpacing w:val="0"/>
        <w:jc w:val="both"/>
        <w:rPr>
          <w:szCs w:val="24"/>
        </w:rPr>
      </w:pPr>
    </w:p>
    <w:p w14:paraId="54BA558A" w14:textId="77777777" w:rsidR="002932CF" w:rsidRPr="007A0C5A" w:rsidRDefault="00800308" w:rsidP="00E17621">
      <w:pPr>
        <w:pStyle w:val="ListParagraph"/>
        <w:spacing w:after="0"/>
        <w:ind w:left="0"/>
        <w:contextualSpacing w:val="0"/>
        <w:jc w:val="both"/>
        <w:rPr>
          <w:szCs w:val="24"/>
        </w:rPr>
      </w:pPr>
      <w:r w:rsidRPr="007A0C5A">
        <w:rPr>
          <w:szCs w:val="24"/>
        </w:rPr>
        <w:t xml:space="preserve">2.8) </w:t>
      </w:r>
      <w:r w:rsidR="002932CF" w:rsidRPr="007A0C5A">
        <w:rPr>
          <w:szCs w:val="24"/>
        </w:rPr>
        <w:t xml:space="preserve">After at least 15 </w:t>
      </w:r>
      <w:r w:rsidR="000F2E16" w:rsidRPr="007A0C5A">
        <w:rPr>
          <w:szCs w:val="24"/>
        </w:rPr>
        <w:t>min</w:t>
      </w:r>
      <w:r w:rsidR="002932CF" w:rsidRPr="007A0C5A">
        <w:rPr>
          <w:szCs w:val="24"/>
        </w:rPr>
        <w:t xml:space="preserve"> of incubation </w:t>
      </w:r>
      <w:r w:rsidR="001F3AC4" w:rsidRPr="007A0C5A">
        <w:rPr>
          <w:szCs w:val="24"/>
        </w:rPr>
        <w:t>(</w:t>
      </w:r>
      <w:r w:rsidR="002932CF" w:rsidRPr="007A0C5A">
        <w:rPr>
          <w:szCs w:val="24"/>
        </w:rPr>
        <w:t>o</w:t>
      </w:r>
      <w:r w:rsidR="001F3AC4" w:rsidRPr="007A0C5A">
        <w:rPr>
          <w:szCs w:val="24"/>
        </w:rPr>
        <w:t>r until changing media on 293T</w:t>
      </w:r>
      <w:r w:rsidR="003E5100" w:rsidRPr="007A0C5A">
        <w:rPr>
          <w:szCs w:val="24"/>
        </w:rPr>
        <w:t xml:space="preserve"> cell</w:t>
      </w:r>
      <w:r w:rsidR="001F3AC4" w:rsidRPr="007A0C5A">
        <w:rPr>
          <w:szCs w:val="24"/>
        </w:rPr>
        <w:t>s)</w:t>
      </w:r>
      <w:r w:rsidR="002932CF" w:rsidRPr="007A0C5A">
        <w:rPr>
          <w:szCs w:val="24"/>
        </w:rPr>
        <w:t xml:space="preserve">, add </w:t>
      </w:r>
      <w:r w:rsidR="003B0ECF" w:rsidRPr="007A0C5A">
        <w:rPr>
          <w:szCs w:val="24"/>
        </w:rPr>
        <w:t xml:space="preserve">the </w:t>
      </w:r>
      <w:r w:rsidR="002932CF" w:rsidRPr="007A0C5A">
        <w:rPr>
          <w:szCs w:val="24"/>
        </w:rPr>
        <w:t>4.25</w:t>
      </w:r>
      <w:r w:rsidR="00D46D88" w:rsidRPr="007A0C5A">
        <w:rPr>
          <w:szCs w:val="24"/>
        </w:rPr>
        <w:t xml:space="preserve"> </w:t>
      </w:r>
      <w:r w:rsidR="002932CF" w:rsidRPr="007A0C5A">
        <w:rPr>
          <w:szCs w:val="24"/>
        </w:rPr>
        <w:t xml:space="preserve">ml </w:t>
      </w:r>
      <w:r w:rsidR="003B0ECF" w:rsidRPr="007A0C5A">
        <w:rPr>
          <w:szCs w:val="24"/>
        </w:rPr>
        <w:t>DNA + H</w:t>
      </w:r>
      <w:r w:rsidR="003B0ECF" w:rsidRPr="007A0C5A">
        <w:rPr>
          <w:szCs w:val="24"/>
          <w:vertAlign w:val="subscript"/>
        </w:rPr>
        <w:t>2</w:t>
      </w:r>
      <w:r w:rsidR="003B0ECF" w:rsidRPr="007A0C5A">
        <w:rPr>
          <w:szCs w:val="24"/>
        </w:rPr>
        <w:t>O + 2M CaCl</w:t>
      </w:r>
      <w:r w:rsidR="003B0ECF" w:rsidRPr="007A0C5A">
        <w:rPr>
          <w:szCs w:val="24"/>
          <w:vertAlign w:val="subscript"/>
        </w:rPr>
        <w:t xml:space="preserve">2 </w:t>
      </w:r>
      <w:r w:rsidR="003B0ECF" w:rsidRPr="007A0C5A">
        <w:rPr>
          <w:szCs w:val="24"/>
        </w:rPr>
        <w:t xml:space="preserve">+ BES saline mixture </w:t>
      </w:r>
      <w:r w:rsidR="002932CF" w:rsidRPr="007A0C5A">
        <w:rPr>
          <w:szCs w:val="24"/>
        </w:rPr>
        <w:t xml:space="preserve">drop wise to </w:t>
      </w:r>
      <w:r w:rsidR="00D52DC9" w:rsidRPr="007A0C5A">
        <w:rPr>
          <w:szCs w:val="24"/>
        </w:rPr>
        <w:t xml:space="preserve">the </w:t>
      </w:r>
      <w:r w:rsidR="002932CF" w:rsidRPr="007A0C5A">
        <w:rPr>
          <w:szCs w:val="24"/>
        </w:rPr>
        <w:t xml:space="preserve">293T cells, distributing evenly </w:t>
      </w:r>
      <w:r w:rsidR="00F344E9" w:rsidRPr="007A0C5A">
        <w:rPr>
          <w:szCs w:val="24"/>
        </w:rPr>
        <w:t>across 4 cell plates per tube</w:t>
      </w:r>
      <w:r w:rsidR="003B0ECF" w:rsidRPr="007A0C5A">
        <w:rPr>
          <w:szCs w:val="24"/>
        </w:rPr>
        <w:t xml:space="preserve"> (</w:t>
      </w:r>
      <w:r w:rsidR="00FD54E6" w:rsidRPr="007A0C5A">
        <w:rPr>
          <w:szCs w:val="24"/>
        </w:rPr>
        <w:t xml:space="preserve">i.e. </w:t>
      </w:r>
      <w:r w:rsidR="0095564F" w:rsidRPr="007A0C5A">
        <w:rPr>
          <w:szCs w:val="24"/>
        </w:rPr>
        <w:t xml:space="preserve">slightly more than 1 ml of </w:t>
      </w:r>
      <w:r w:rsidR="00393E5E" w:rsidRPr="007A0C5A">
        <w:rPr>
          <w:szCs w:val="24"/>
        </w:rPr>
        <w:t xml:space="preserve">the </w:t>
      </w:r>
      <w:r w:rsidR="0095564F" w:rsidRPr="007A0C5A">
        <w:rPr>
          <w:szCs w:val="24"/>
        </w:rPr>
        <w:t>mixture per plate</w:t>
      </w:r>
      <w:r w:rsidR="003B0ECF" w:rsidRPr="007A0C5A">
        <w:rPr>
          <w:szCs w:val="24"/>
        </w:rPr>
        <w:t>)</w:t>
      </w:r>
      <w:r w:rsidR="0095564F" w:rsidRPr="007A0C5A">
        <w:rPr>
          <w:szCs w:val="24"/>
        </w:rPr>
        <w:t>.</w:t>
      </w:r>
    </w:p>
    <w:p w14:paraId="0B705EEF" w14:textId="77777777" w:rsidR="00D46D88" w:rsidRPr="007A0C5A" w:rsidRDefault="00D46D88" w:rsidP="00E17621">
      <w:pPr>
        <w:pStyle w:val="ListParagraph"/>
        <w:spacing w:after="0"/>
        <w:ind w:left="0"/>
        <w:contextualSpacing w:val="0"/>
        <w:jc w:val="both"/>
        <w:rPr>
          <w:szCs w:val="24"/>
        </w:rPr>
      </w:pPr>
    </w:p>
    <w:p w14:paraId="70F6BB75" w14:textId="77777777" w:rsidR="002932CF" w:rsidRPr="007A0C5A" w:rsidRDefault="00800308" w:rsidP="00E17621">
      <w:pPr>
        <w:pStyle w:val="ListParagraph"/>
        <w:spacing w:after="0"/>
        <w:ind w:left="0"/>
        <w:contextualSpacing w:val="0"/>
        <w:jc w:val="both"/>
        <w:rPr>
          <w:szCs w:val="24"/>
        </w:rPr>
      </w:pPr>
      <w:r w:rsidRPr="007A0C5A">
        <w:rPr>
          <w:szCs w:val="24"/>
        </w:rPr>
        <w:t xml:space="preserve">2.9) </w:t>
      </w:r>
      <w:r w:rsidR="002932CF" w:rsidRPr="007A0C5A">
        <w:rPr>
          <w:szCs w:val="24"/>
        </w:rPr>
        <w:t xml:space="preserve">Incubate </w:t>
      </w:r>
      <w:r w:rsidR="00F344E9" w:rsidRPr="007A0C5A">
        <w:rPr>
          <w:szCs w:val="24"/>
        </w:rPr>
        <w:t xml:space="preserve">plates </w:t>
      </w:r>
      <w:r w:rsidR="00490F40" w:rsidRPr="007A0C5A">
        <w:rPr>
          <w:szCs w:val="24"/>
        </w:rPr>
        <w:t>overnight (</w:t>
      </w:r>
      <w:r w:rsidR="002932CF" w:rsidRPr="007A0C5A">
        <w:rPr>
          <w:szCs w:val="24"/>
        </w:rPr>
        <w:t>O/N</w:t>
      </w:r>
      <w:r w:rsidR="00490F40" w:rsidRPr="007A0C5A">
        <w:rPr>
          <w:szCs w:val="24"/>
        </w:rPr>
        <w:t>)</w:t>
      </w:r>
      <w:r w:rsidR="002932CF" w:rsidRPr="007A0C5A">
        <w:rPr>
          <w:szCs w:val="24"/>
        </w:rPr>
        <w:t xml:space="preserve"> </w:t>
      </w:r>
      <w:r w:rsidR="00F344E9" w:rsidRPr="007A0C5A">
        <w:rPr>
          <w:szCs w:val="24"/>
        </w:rPr>
        <w:t>at</w:t>
      </w:r>
      <w:r w:rsidR="002932CF" w:rsidRPr="007A0C5A">
        <w:rPr>
          <w:szCs w:val="24"/>
        </w:rPr>
        <w:t xml:space="preserve"> 37</w:t>
      </w:r>
      <w:r w:rsidR="000F2E16" w:rsidRPr="007A0C5A">
        <w:rPr>
          <w:szCs w:val="24"/>
        </w:rPr>
        <w:t xml:space="preserve"> </w:t>
      </w:r>
      <w:r w:rsidR="002932CF" w:rsidRPr="007A0C5A">
        <w:rPr>
          <w:szCs w:val="24"/>
        </w:rPr>
        <w:t>°C.</w:t>
      </w:r>
    </w:p>
    <w:p w14:paraId="44826007" w14:textId="77777777" w:rsidR="003E3A3C" w:rsidRPr="007A0C5A" w:rsidRDefault="003E3A3C" w:rsidP="00E17621">
      <w:pPr>
        <w:pStyle w:val="ListParagraph"/>
        <w:spacing w:after="0"/>
        <w:ind w:left="0"/>
        <w:contextualSpacing w:val="0"/>
        <w:jc w:val="both"/>
        <w:rPr>
          <w:szCs w:val="24"/>
        </w:rPr>
      </w:pPr>
    </w:p>
    <w:p w14:paraId="58AAD55E" w14:textId="77777777" w:rsidR="00713DB7" w:rsidRPr="007A0C5A" w:rsidRDefault="00800308" w:rsidP="00E17621">
      <w:pPr>
        <w:pStyle w:val="ListParagraph"/>
        <w:spacing w:after="0"/>
        <w:ind w:left="0"/>
        <w:contextualSpacing w:val="0"/>
        <w:jc w:val="both"/>
        <w:rPr>
          <w:szCs w:val="24"/>
        </w:rPr>
      </w:pPr>
      <w:r w:rsidRPr="007A0C5A">
        <w:rPr>
          <w:szCs w:val="24"/>
        </w:rPr>
        <w:t xml:space="preserve">2.10) </w:t>
      </w:r>
      <w:r w:rsidR="002932CF" w:rsidRPr="007A0C5A">
        <w:rPr>
          <w:szCs w:val="24"/>
        </w:rPr>
        <w:t xml:space="preserve">24 hr post incubation, </w:t>
      </w:r>
      <w:r w:rsidR="00576AAD" w:rsidRPr="007A0C5A">
        <w:rPr>
          <w:szCs w:val="24"/>
        </w:rPr>
        <w:t xml:space="preserve">replace </w:t>
      </w:r>
      <w:r w:rsidR="002932CF" w:rsidRPr="007A0C5A">
        <w:rPr>
          <w:szCs w:val="24"/>
        </w:rPr>
        <w:t xml:space="preserve">media </w:t>
      </w:r>
      <w:r w:rsidR="006F6730" w:rsidRPr="007A0C5A">
        <w:rPr>
          <w:szCs w:val="24"/>
        </w:rPr>
        <w:t xml:space="preserve">on all plates </w:t>
      </w:r>
      <w:r w:rsidR="002932CF" w:rsidRPr="007A0C5A">
        <w:rPr>
          <w:szCs w:val="24"/>
        </w:rPr>
        <w:t>with 4</w:t>
      </w:r>
      <w:r w:rsidR="00D46D88" w:rsidRPr="007A0C5A">
        <w:rPr>
          <w:szCs w:val="24"/>
        </w:rPr>
        <w:t xml:space="preserve"> </w:t>
      </w:r>
      <w:r w:rsidR="002932CF" w:rsidRPr="007A0C5A">
        <w:rPr>
          <w:szCs w:val="24"/>
        </w:rPr>
        <w:t xml:space="preserve">ml </w:t>
      </w:r>
      <w:r w:rsidR="006F6730" w:rsidRPr="007A0C5A">
        <w:rPr>
          <w:szCs w:val="24"/>
        </w:rPr>
        <w:t xml:space="preserve">standard </w:t>
      </w:r>
      <w:r w:rsidR="002932CF" w:rsidRPr="007A0C5A">
        <w:rPr>
          <w:szCs w:val="24"/>
        </w:rPr>
        <w:t>DMEM</w:t>
      </w:r>
      <w:r w:rsidR="00F25702" w:rsidRPr="007A0C5A">
        <w:rPr>
          <w:szCs w:val="24"/>
        </w:rPr>
        <w:t xml:space="preserve"> (see step 1.15)</w:t>
      </w:r>
      <w:r w:rsidR="00713DB7" w:rsidRPr="007A0C5A">
        <w:rPr>
          <w:szCs w:val="24"/>
        </w:rPr>
        <w:t>.</w:t>
      </w:r>
      <w:r w:rsidR="002932CF" w:rsidRPr="007A0C5A">
        <w:rPr>
          <w:szCs w:val="24"/>
        </w:rPr>
        <w:t xml:space="preserve"> </w:t>
      </w:r>
    </w:p>
    <w:p w14:paraId="2CC85569" w14:textId="77777777" w:rsidR="003E3A3C" w:rsidRPr="007A0C5A" w:rsidRDefault="003E3A3C" w:rsidP="00E17621">
      <w:pPr>
        <w:pStyle w:val="ListParagraph"/>
        <w:spacing w:after="0"/>
        <w:ind w:left="0"/>
        <w:contextualSpacing w:val="0"/>
        <w:jc w:val="both"/>
        <w:rPr>
          <w:szCs w:val="24"/>
        </w:rPr>
      </w:pPr>
    </w:p>
    <w:p w14:paraId="1C8163F4" w14:textId="77777777" w:rsidR="002932CF" w:rsidRPr="007A0C5A" w:rsidRDefault="00800308" w:rsidP="00E17621">
      <w:pPr>
        <w:pStyle w:val="ListParagraph"/>
        <w:spacing w:after="0"/>
        <w:ind w:left="0"/>
        <w:contextualSpacing w:val="0"/>
        <w:jc w:val="both"/>
        <w:rPr>
          <w:szCs w:val="24"/>
        </w:rPr>
      </w:pPr>
      <w:r w:rsidRPr="007A0C5A">
        <w:rPr>
          <w:szCs w:val="24"/>
        </w:rPr>
        <w:t xml:space="preserve">2.11) </w:t>
      </w:r>
      <w:r w:rsidR="006F6730" w:rsidRPr="007A0C5A">
        <w:rPr>
          <w:szCs w:val="24"/>
        </w:rPr>
        <w:t>Keep</w:t>
      </w:r>
      <w:r w:rsidR="002932CF" w:rsidRPr="007A0C5A">
        <w:rPr>
          <w:szCs w:val="24"/>
        </w:rPr>
        <w:t xml:space="preserve"> cells in </w:t>
      </w:r>
      <w:r w:rsidR="00D52DC9" w:rsidRPr="007A0C5A">
        <w:rPr>
          <w:szCs w:val="24"/>
        </w:rPr>
        <w:t xml:space="preserve">a </w:t>
      </w:r>
      <w:r w:rsidR="002932CF" w:rsidRPr="007A0C5A">
        <w:rPr>
          <w:szCs w:val="24"/>
        </w:rPr>
        <w:t>32</w:t>
      </w:r>
      <w:r w:rsidR="000F2E16" w:rsidRPr="007A0C5A">
        <w:rPr>
          <w:szCs w:val="24"/>
        </w:rPr>
        <w:t xml:space="preserve"> </w:t>
      </w:r>
      <w:r w:rsidR="002932CF" w:rsidRPr="007A0C5A">
        <w:rPr>
          <w:szCs w:val="24"/>
        </w:rPr>
        <w:t>°C incubator from now on.</w:t>
      </w:r>
    </w:p>
    <w:p w14:paraId="2AE45412" w14:textId="77777777" w:rsidR="003E3A3C" w:rsidRPr="007A0C5A" w:rsidRDefault="003E3A3C" w:rsidP="00E17621">
      <w:pPr>
        <w:pStyle w:val="ListParagraph"/>
        <w:spacing w:after="0"/>
        <w:ind w:left="0"/>
        <w:contextualSpacing w:val="0"/>
        <w:jc w:val="both"/>
        <w:rPr>
          <w:szCs w:val="24"/>
        </w:rPr>
      </w:pPr>
    </w:p>
    <w:p w14:paraId="1479F482" w14:textId="77777777" w:rsidR="00D11129" w:rsidRPr="007A0C5A" w:rsidRDefault="00800308" w:rsidP="00E17621">
      <w:pPr>
        <w:pStyle w:val="ListParagraph"/>
        <w:spacing w:after="0"/>
        <w:ind w:left="0"/>
        <w:contextualSpacing w:val="0"/>
        <w:jc w:val="both"/>
        <w:rPr>
          <w:szCs w:val="24"/>
        </w:rPr>
      </w:pPr>
      <w:r w:rsidRPr="007A0C5A">
        <w:rPr>
          <w:szCs w:val="24"/>
        </w:rPr>
        <w:t xml:space="preserve">2.12) </w:t>
      </w:r>
      <w:r w:rsidR="00576AAD" w:rsidRPr="007A0C5A">
        <w:rPr>
          <w:szCs w:val="24"/>
        </w:rPr>
        <w:t>24 hr after step 2.10</w:t>
      </w:r>
      <w:r w:rsidR="004D7ABB" w:rsidRPr="007A0C5A">
        <w:rPr>
          <w:szCs w:val="24"/>
        </w:rPr>
        <w:t>,</w:t>
      </w:r>
      <w:r w:rsidR="00576AAD" w:rsidRPr="007A0C5A">
        <w:rPr>
          <w:szCs w:val="24"/>
        </w:rPr>
        <w:t xml:space="preserve"> c</w:t>
      </w:r>
      <w:r w:rsidR="0095564F" w:rsidRPr="007A0C5A">
        <w:rPr>
          <w:szCs w:val="24"/>
        </w:rPr>
        <w:t>ollect</w:t>
      </w:r>
      <w:r w:rsidR="002932CF" w:rsidRPr="007A0C5A">
        <w:rPr>
          <w:szCs w:val="24"/>
        </w:rPr>
        <w:t xml:space="preserve"> </w:t>
      </w:r>
      <w:r w:rsidR="0095564F" w:rsidRPr="007A0C5A">
        <w:rPr>
          <w:szCs w:val="24"/>
        </w:rPr>
        <w:t xml:space="preserve">media </w:t>
      </w:r>
      <w:r w:rsidR="0030662C" w:rsidRPr="007A0C5A">
        <w:rPr>
          <w:szCs w:val="24"/>
        </w:rPr>
        <w:t xml:space="preserve">into </w:t>
      </w:r>
      <w:r w:rsidR="00576AAD" w:rsidRPr="007A0C5A">
        <w:rPr>
          <w:szCs w:val="24"/>
        </w:rPr>
        <w:t xml:space="preserve">separate </w:t>
      </w:r>
      <w:r w:rsidR="0030662C" w:rsidRPr="007A0C5A">
        <w:rPr>
          <w:szCs w:val="24"/>
        </w:rPr>
        <w:t>50</w:t>
      </w:r>
      <w:r w:rsidR="00337CBD" w:rsidRPr="007A0C5A">
        <w:rPr>
          <w:szCs w:val="24"/>
        </w:rPr>
        <w:t xml:space="preserve"> </w:t>
      </w:r>
      <w:r w:rsidR="0030662C" w:rsidRPr="007A0C5A">
        <w:rPr>
          <w:szCs w:val="24"/>
        </w:rPr>
        <w:t>ml tubes</w:t>
      </w:r>
      <w:r w:rsidR="006F6730" w:rsidRPr="007A0C5A">
        <w:rPr>
          <w:szCs w:val="24"/>
        </w:rPr>
        <w:t>.</w:t>
      </w:r>
      <w:r w:rsidR="00A25759" w:rsidRPr="007A0C5A">
        <w:rPr>
          <w:szCs w:val="24"/>
        </w:rPr>
        <w:t xml:space="preserve"> </w:t>
      </w:r>
      <w:r w:rsidR="00D52DC9" w:rsidRPr="007A0C5A">
        <w:rPr>
          <w:szCs w:val="24"/>
        </w:rPr>
        <w:t xml:space="preserve">Replace the collected media from each plate with </w:t>
      </w:r>
      <w:r w:rsidR="00A25759" w:rsidRPr="007A0C5A">
        <w:rPr>
          <w:szCs w:val="24"/>
        </w:rPr>
        <w:t xml:space="preserve">4 ml of standard DMEM. </w:t>
      </w:r>
    </w:p>
    <w:p w14:paraId="25A5DB05" w14:textId="77777777" w:rsidR="00D11129" w:rsidRPr="007A0C5A" w:rsidRDefault="00D11129" w:rsidP="00E17621">
      <w:pPr>
        <w:pStyle w:val="ListParagraph"/>
        <w:spacing w:after="0"/>
        <w:ind w:left="0"/>
        <w:contextualSpacing w:val="0"/>
        <w:jc w:val="both"/>
        <w:rPr>
          <w:szCs w:val="24"/>
        </w:rPr>
      </w:pPr>
    </w:p>
    <w:p w14:paraId="66D026B5" w14:textId="77777777" w:rsidR="002932CF" w:rsidRPr="007A0C5A" w:rsidRDefault="00804D84" w:rsidP="00E17621">
      <w:pPr>
        <w:pStyle w:val="ListParagraph"/>
        <w:spacing w:after="0"/>
        <w:ind w:left="0"/>
        <w:contextualSpacing w:val="0"/>
        <w:jc w:val="both"/>
        <w:rPr>
          <w:szCs w:val="24"/>
        </w:rPr>
      </w:pPr>
      <w:r w:rsidRPr="007A0C5A">
        <w:rPr>
          <w:szCs w:val="24"/>
        </w:rPr>
        <w:t xml:space="preserve">Note: 4 plates per initial tube mixture results in 16 ml </w:t>
      </w:r>
      <w:r w:rsidR="00D120C0" w:rsidRPr="007A0C5A">
        <w:rPr>
          <w:szCs w:val="24"/>
        </w:rPr>
        <w:t xml:space="preserve">of </w:t>
      </w:r>
      <w:r w:rsidR="004133C8" w:rsidRPr="007A0C5A">
        <w:rPr>
          <w:szCs w:val="24"/>
        </w:rPr>
        <w:t>collected</w:t>
      </w:r>
      <w:r w:rsidRPr="007A0C5A">
        <w:rPr>
          <w:szCs w:val="24"/>
        </w:rPr>
        <w:t xml:space="preserve"> media.</w:t>
      </w:r>
    </w:p>
    <w:p w14:paraId="5A69CA10" w14:textId="77777777" w:rsidR="00A25759" w:rsidRPr="007A0C5A" w:rsidRDefault="00A25759" w:rsidP="00E17621">
      <w:pPr>
        <w:pStyle w:val="ListParagraph"/>
        <w:spacing w:after="0"/>
        <w:ind w:left="0"/>
        <w:contextualSpacing w:val="0"/>
        <w:jc w:val="both"/>
        <w:rPr>
          <w:szCs w:val="24"/>
        </w:rPr>
      </w:pPr>
    </w:p>
    <w:p w14:paraId="2779BFA0" w14:textId="77777777" w:rsidR="00A25759" w:rsidRPr="007A0C5A" w:rsidRDefault="00A25759" w:rsidP="00E17621">
      <w:pPr>
        <w:spacing w:after="0"/>
        <w:jc w:val="both"/>
        <w:rPr>
          <w:szCs w:val="24"/>
        </w:rPr>
      </w:pPr>
      <w:r w:rsidRPr="007A0C5A">
        <w:rPr>
          <w:szCs w:val="24"/>
        </w:rPr>
        <w:t xml:space="preserve">2.12.1) </w:t>
      </w:r>
      <w:r w:rsidR="000C1811" w:rsidRPr="007A0C5A">
        <w:rPr>
          <w:szCs w:val="24"/>
        </w:rPr>
        <w:t xml:space="preserve">After </w:t>
      </w:r>
      <w:r w:rsidRPr="007A0C5A">
        <w:rPr>
          <w:szCs w:val="24"/>
        </w:rPr>
        <w:t>12 hours</w:t>
      </w:r>
      <w:r w:rsidR="000C1811" w:rsidRPr="007A0C5A">
        <w:rPr>
          <w:szCs w:val="24"/>
        </w:rPr>
        <w:t xml:space="preserve"> of incubation,</w:t>
      </w:r>
      <w:r w:rsidRPr="007A0C5A">
        <w:rPr>
          <w:szCs w:val="24"/>
        </w:rPr>
        <w:t xml:space="preserve"> collect media again into </w:t>
      </w:r>
      <w:r w:rsidR="00277070" w:rsidRPr="007A0C5A">
        <w:rPr>
          <w:szCs w:val="24"/>
        </w:rPr>
        <w:t xml:space="preserve">the same 50 ml tubes and </w:t>
      </w:r>
      <w:r w:rsidR="00D52DC9" w:rsidRPr="007A0C5A">
        <w:rPr>
          <w:szCs w:val="24"/>
        </w:rPr>
        <w:t xml:space="preserve">replace with another </w:t>
      </w:r>
      <w:r w:rsidRPr="007A0C5A">
        <w:rPr>
          <w:szCs w:val="24"/>
        </w:rPr>
        <w:t>4 ml</w:t>
      </w:r>
      <w:r w:rsidR="00D52DC9" w:rsidRPr="007A0C5A">
        <w:rPr>
          <w:szCs w:val="24"/>
        </w:rPr>
        <w:t xml:space="preserve"> of</w:t>
      </w:r>
      <w:r w:rsidRPr="007A0C5A">
        <w:rPr>
          <w:szCs w:val="24"/>
        </w:rPr>
        <w:t xml:space="preserve"> standard DMEM.</w:t>
      </w:r>
    </w:p>
    <w:p w14:paraId="04B9219D" w14:textId="77777777" w:rsidR="00A25759" w:rsidRPr="007A0C5A" w:rsidRDefault="00A25759" w:rsidP="00E17621">
      <w:pPr>
        <w:pStyle w:val="ListParagraph"/>
        <w:spacing w:after="0"/>
        <w:ind w:left="0"/>
        <w:contextualSpacing w:val="0"/>
        <w:jc w:val="both"/>
        <w:rPr>
          <w:szCs w:val="24"/>
        </w:rPr>
      </w:pPr>
    </w:p>
    <w:p w14:paraId="4D4B3842" w14:textId="77777777" w:rsidR="000606A2" w:rsidRPr="007A0C5A" w:rsidRDefault="00A25759" w:rsidP="00E17621">
      <w:pPr>
        <w:spacing w:after="0"/>
        <w:jc w:val="both"/>
        <w:rPr>
          <w:szCs w:val="24"/>
        </w:rPr>
      </w:pPr>
      <w:r w:rsidRPr="007A0C5A">
        <w:rPr>
          <w:szCs w:val="24"/>
        </w:rPr>
        <w:t xml:space="preserve">2.12.2) </w:t>
      </w:r>
      <w:r w:rsidR="00C76F85" w:rsidRPr="007A0C5A">
        <w:rPr>
          <w:szCs w:val="24"/>
        </w:rPr>
        <w:t xml:space="preserve">After </w:t>
      </w:r>
      <w:r w:rsidRPr="007A0C5A">
        <w:rPr>
          <w:szCs w:val="24"/>
        </w:rPr>
        <w:t>12 hours</w:t>
      </w:r>
      <w:r w:rsidR="00C76F85" w:rsidRPr="007A0C5A">
        <w:rPr>
          <w:szCs w:val="24"/>
        </w:rPr>
        <w:t xml:space="preserve"> of incubation,</w:t>
      </w:r>
      <w:r w:rsidRPr="007A0C5A">
        <w:rPr>
          <w:szCs w:val="24"/>
        </w:rPr>
        <w:t xml:space="preserve"> </w:t>
      </w:r>
      <w:r w:rsidR="00C76F85" w:rsidRPr="007A0C5A">
        <w:rPr>
          <w:szCs w:val="24"/>
        </w:rPr>
        <w:t xml:space="preserve">collect the </w:t>
      </w:r>
      <w:r w:rsidRPr="007A0C5A">
        <w:rPr>
          <w:szCs w:val="24"/>
        </w:rPr>
        <w:t xml:space="preserve">media </w:t>
      </w:r>
      <w:r w:rsidR="00C76F85" w:rsidRPr="007A0C5A">
        <w:rPr>
          <w:szCs w:val="24"/>
        </w:rPr>
        <w:t xml:space="preserve">and add </w:t>
      </w:r>
      <w:r w:rsidRPr="007A0C5A">
        <w:rPr>
          <w:szCs w:val="24"/>
        </w:rPr>
        <w:t>to the same 50 ml tubes.</w:t>
      </w:r>
      <w:r w:rsidR="00393E5E" w:rsidRPr="007A0C5A">
        <w:rPr>
          <w:szCs w:val="24"/>
        </w:rPr>
        <w:t xml:space="preserve"> </w:t>
      </w:r>
    </w:p>
    <w:p w14:paraId="59BA2CF8" w14:textId="77777777" w:rsidR="000606A2" w:rsidRPr="007A0C5A" w:rsidRDefault="000606A2" w:rsidP="00E17621">
      <w:pPr>
        <w:spacing w:after="0"/>
        <w:jc w:val="both"/>
        <w:rPr>
          <w:szCs w:val="24"/>
        </w:rPr>
      </w:pPr>
    </w:p>
    <w:p w14:paraId="565BFCA3" w14:textId="77777777" w:rsidR="00A25759" w:rsidRPr="007A0C5A" w:rsidRDefault="00393E5E" w:rsidP="00E17621">
      <w:pPr>
        <w:spacing w:after="0"/>
        <w:jc w:val="both"/>
        <w:rPr>
          <w:szCs w:val="24"/>
        </w:rPr>
      </w:pPr>
      <w:r w:rsidRPr="007A0C5A">
        <w:rPr>
          <w:szCs w:val="24"/>
        </w:rPr>
        <w:t>Note</w:t>
      </w:r>
      <w:r w:rsidR="00C00855" w:rsidRPr="007A0C5A">
        <w:rPr>
          <w:szCs w:val="24"/>
        </w:rPr>
        <w:t xml:space="preserve">: each tube should now contain about </w:t>
      </w:r>
      <w:r w:rsidRPr="007A0C5A">
        <w:rPr>
          <w:szCs w:val="24"/>
        </w:rPr>
        <w:t>48 ml of media containing virus.</w:t>
      </w:r>
    </w:p>
    <w:p w14:paraId="21F7CB30" w14:textId="77777777" w:rsidR="003E3A3C" w:rsidRPr="007A0C5A" w:rsidRDefault="003E3A3C" w:rsidP="00E17621">
      <w:pPr>
        <w:pStyle w:val="ListParagraph"/>
        <w:spacing w:after="0"/>
        <w:ind w:left="0"/>
        <w:contextualSpacing w:val="0"/>
        <w:jc w:val="both"/>
        <w:rPr>
          <w:szCs w:val="24"/>
        </w:rPr>
      </w:pPr>
    </w:p>
    <w:p w14:paraId="3A3ABF56" w14:textId="77777777" w:rsidR="002932CF" w:rsidRPr="007A0C5A" w:rsidRDefault="00800308" w:rsidP="00E17621">
      <w:pPr>
        <w:pStyle w:val="ListParagraph"/>
        <w:spacing w:after="0"/>
        <w:ind w:left="0"/>
        <w:contextualSpacing w:val="0"/>
        <w:jc w:val="both"/>
        <w:rPr>
          <w:szCs w:val="24"/>
        </w:rPr>
      </w:pPr>
      <w:r w:rsidRPr="007A0C5A">
        <w:rPr>
          <w:szCs w:val="24"/>
        </w:rPr>
        <w:t xml:space="preserve">2.13) </w:t>
      </w:r>
      <w:r w:rsidR="002932CF" w:rsidRPr="007A0C5A">
        <w:rPr>
          <w:szCs w:val="24"/>
        </w:rPr>
        <w:t xml:space="preserve">To concentrate </w:t>
      </w:r>
      <w:r w:rsidR="00D52DC9" w:rsidRPr="007A0C5A">
        <w:rPr>
          <w:szCs w:val="24"/>
        </w:rPr>
        <w:t xml:space="preserve">the collected </w:t>
      </w:r>
      <w:r w:rsidR="002932CF" w:rsidRPr="007A0C5A">
        <w:rPr>
          <w:szCs w:val="24"/>
        </w:rPr>
        <w:t>virus</w:t>
      </w:r>
      <w:r w:rsidR="00337CBD" w:rsidRPr="007A0C5A">
        <w:rPr>
          <w:szCs w:val="24"/>
        </w:rPr>
        <w:t>,</w:t>
      </w:r>
      <w:r w:rsidR="0030662C" w:rsidRPr="007A0C5A">
        <w:rPr>
          <w:szCs w:val="24"/>
        </w:rPr>
        <w:t xml:space="preserve"> </w:t>
      </w:r>
      <w:r w:rsidR="00D52DC9" w:rsidRPr="007A0C5A">
        <w:rPr>
          <w:szCs w:val="24"/>
        </w:rPr>
        <w:t xml:space="preserve">first </w:t>
      </w:r>
      <w:r w:rsidR="0030662C" w:rsidRPr="007A0C5A">
        <w:rPr>
          <w:szCs w:val="24"/>
        </w:rPr>
        <w:t>f</w:t>
      </w:r>
      <w:r w:rsidR="002932CF" w:rsidRPr="007A0C5A">
        <w:rPr>
          <w:szCs w:val="24"/>
        </w:rPr>
        <w:t xml:space="preserve">ilter </w:t>
      </w:r>
      <w:r w:rsidR="00F05A4F" w:rsidRPr="007A0C5A">
        <w:rPr>
          <w:szCs w:val="24"/>
        </w:rPr>
        <w:t xml:space="preserve">the collected </w:t>
      </w:r>
      <w:r w:rsidR="0095564F" w:rsidRPr="007A0C5A">
        <w:rPr>
          <w:szCs w:val="24"/>
        </w:rPr>
        <w:t xml:space="preserve">media </w:t>
      </w:r>
      <w:r w:rsidR="0030662C" w:rsidRPr="007A0C5A">
        <w:rPr>
          <w:szCs w:val="24"/>
        </w:rPr>
        <w:t>through 0.45</w:t>
      </w:r>
      <w:r w:rsidR="00337CBD" w:rsidRPr="007A0C5A">
        <w:rPr>
          <w:szCs w:val="24"/>
        </w:rPr>
        <w:t xml:space="preserve"> </w:t>
      </w:r>
      <w:r w:rsidR="0030662C" w:rsidRPr="007A0C5A">
        <w:rPr>
          <w:szCs w:val="24"/>
        </w:rPr>
        <w:t xml:space="preserve">μM </w:t>
      </w:r>
      <w:r w:rsidR="00082F49" w:rsidRPr="007A0C5A">
        <w:rPr>
          <w:szCs w:val="24"/>
        </w:rPr>
        <w:t xml:space="preserve">low-protein binding </w:t>
      </w:r>
      <w:r w:rsidR="0030662C" w:rsidRPr="007A0C5A">
        <w:rPr>
          <w:szCs w:val="24"/>
        </w:rPr>
        <w:t>filter</w:t>
      </w:r>
      <w:r w:rsidR="002B408B" w:rsidRPr="007A0C5A">
        <w:rPr>
          <w:szCs w:val="24"/>
        </w:rPr>
        <w:t>s</w:t>
      </w:r>
      <w:r w:rsidR="0030662C" w:rsidRPr="007A0C5A">
        <w:rPr>
          <w:szCs w:val="24"/>
        </w:rPr>
        <w:t>.</w:t>
      </w:r>
    </w:p>
    <w:p w14:paraId="7ACB2A58" w14:textId="77777777" w:rsidR="003E3A3C" w:rsidRPr="007A0C5A" w:rsidRDefault="003E3A3C" w:rsidP="00E17621">
      <w:pPr>
        <w:pStyle w:val="ListParagraph"/>
        <w:spacing w:after="0"/>
        <w:ind w:left="0"/>
        <w:contextualSpacing w:val="0"/>
        <w:jc w:val="both"/>
        <w:rPr>
          <w:szCs w:val="24"/>
        </w:rPr>
      </w:pPr>
    </w:p>
    <w:p w14:paraId="5F246595" w14:textId="77777777" w:rsidR="002932CF" w:rsidRPr="007A0C5A" w:rsidRDefault="00800308" w:rsidP="00E17621">
      <w:pPr>
        <w:pStyle w:val="ListParagraph"/>
        <w:spacing w:after="0"/>
        <w:ind w:left="0"/>
        <w:contextualSpacing w:val="0"/>
        <w:jc w:val="both"/>
        <w:rPr>
          <w:szCs w:val="24"/>
        </w:rPr>
      </w:pPr>
      <w:r w:rsidRPr="007A0C5A">
        <w:rPr>
          <w:szCs w:val="24"/>
        </w:rPr>
        <w:t xml:space="preserve">2.14) </w:t>
      </w:r>
      <w:r w:rsidR="002932CF" w:rsidRPr="007A0C5A">
        <w:rPr>
          <w:szCs w:val="24"/>
        </w:rPr>
        <w:t xml:space="preserve">Pour </w:t>
      </w:r>
      <w:r w:rsidR="001D483F" w:rsidRPr="007A0C5A">
        <w:rPr>
          <w:szCs w:val="24"/>
        </w:rPr>
        <w:t xml:space="preserve">the </w:t>
      </w:r>
      <w:r w:rsidR="0030662C" w:rsidRPr="007A0C5A">
        <w:rPr>
          <w:szCs w:val="24"/>
        </w:rPr>
        <w:t>filtered</w:t>
      </w:r>
      <w:r w:rsidR="002932CF" w:rsidRPr="007A0C5A">
        <w:rPr>
          <w:szCs w:val="24"/>
        </w:rPr>
        <w:t xml:space="preserve"> media </w:t>
      </w:r>
      <w:r w:rsidR="00D52DC9" w:rsidRPr="007A0C5A">
        <w:rPr>
          <w:szCs w:val="24"/>
        </w:rPr>
        <w:t xml:space="preserve">containing virus </w:t>
      </w:r>
      <w:r w:rsidR="002932CF" w:rsidRPr="007A0C5A">
        <w:rPr>
          <w:szCs w:val="24"/>
        </w:rPr>
        <w:t xml:space="preserve">into </w:t>
      </w:r>
      <w:r w:rsidR="00490F40" w:rsidRPr="007A0C5A">
        <w:rPr>
          <w:szCs w:val="24"/>
        </w:rPr>
        <w:t>viral concentration centrifuge tubes</w:t>
      </w:r>
      <w:r w:rsidR="0030662C" w:rsidRPr="007A0C5A">
        <w:rPr>
          <w:szCs w:val="24"/>
        </w:rPr>
        <w:t xml:space="preserve"> </w:t>
      </w:r>
      <w:r w:rsidR="002932CF" w:rsidRPr="007A0C5A">
        <w:rPr>
          <w:szCs w:val="24"/>
        </w:rPr>
        <w:t xml:space="preserve">(about </w:t>
      </w:r>
      <w:r w:rsidR="0030662C" w:rsidRPr="007A0C5A">
        <w:rPr>
          <w:szCs w:val="24"/>
        </w:rPr>
        <w:t>1</w:t>
      </w:r>
      <w:r w:rsidR="00393E5E" w:rsidRPr="007A0C5A">
        <w:rPr>
          <w:szCs w:val="24"/>
        </w:rPr>
        <w:t>6</w:t>
      </w:r>
      <w:r w:rsidR="00337CBD" w:rsidRPr="007A0C5A">
        <w:rPr>
          <w:szCs w:val="24"/>
        </w:rPr>
        <w:t xml:space="preserve"> </w:t>
      </w:r>
      <w:r w:rsidR="002932CF" w:rsidRPr="007A0C5A">
        <w:rPr>
          <w:szCs w:val="24"/>
        </w:rPr>
        <w:t xml:space="preserve">ml at a time). </w:t>
      </w:r>
    </w:p>
    <w:p w14:paraId="1259E976" w14:textId="77777777" w:rsidR="003E3A3C" w:rsidRPr="007A0C5A" w:rsidRDefault="003E3A3C" w:rsidP="00E17621">
      <w:pPr>
        <w:pStyle w:val="ListParagraph"/>
        <w:spacing w:after="0"/>
        <w:ind w:left="0"/>
        <w:contextualSpacing w:val="0"/>
        <w:jc w:val="both"/>
        <w:rPr>
          <w:szCs w:val="24"/>
        </w:rPr>
      </w:pPr>
    </w:p>
    <w:p w14:paraId="1E5E0FAA" w14:textId="77777777" w:rsidR="005B5773" w:rsidRPr="007A0C5A" w:rsidRDefault="00800308" w:rsidP="00E17621">
      <w:pPr>
        <w:pStyle w:val="ListParagraph"/>
        <w:spacing w:after="0"/>
        <w:ind w:left="0"/>
        <w:contextualSpacing w:val="0"/>
        <w:jc w:val="both"/>
        <w:rPr>
          <w:szCs w:val="24"/>
        </w:rPr>
      </w:pPr>
      <w:r w:rsidRPr="007A0C5A">
        <w:rPr>
          <w:szCs w:val="24"/>
        </w:rPr>
        <w:t xml:space="preserve">2.15) </w:t>
      </w:r>
      <w:r w:rsidR="002932CF" w:rsidRPr="007A0C5A">
        <w:rPr>
          <w:szCs w:val="24"/>
        </w:rPr>
        <w:t xml:space="preserve">Spin </w:t>
      </w:r>
      <w:r w:rsidR="0030662C" w:rsidRPr="007A0C5A">
        <w:rPr>
          <w:szCs w:val="24"/>
        </w:rPr>
        <w:t>at</w:t>
      </w:r>
      <w:r w:rsidR="002932CF" w:rsidRPr="007A0C5A">
        <w:rPr>
          <w:szCs w:val="24"/>
        </w:rPr>
        <w:t xml:space="preserve"> </w:t>
      </w:r>
      <w:r w:rsidR="00082F49" w:rsidRPr="007A0C5A">
        <w:rPr>
          <w:szCs w:val="24"/>
        </w:rPr>
        <w:t>40</w:t>
      </w:r>
      <w:r w:rsidR="0030662C" w:rsidRPr="007A0C5A">
        <w:rPr>
          <w:szCs w:val="24"/>
        </w:rPr>
        <w:t>00</w:t>
      </w:r>
      <w:r w:rsidR="000F2E16" w:rsidRPr="007A0C5A">
        <w:rPr>
          <w:szCs w:val="24"/>
        </w:rPr>
        <w:t xml:space="preserve"> </w:t>
      </w:r>
      <w:r w:rsidR="00F5281F" w:rsidRPr="007A0C5A">
        <w:rPr>
          <w:szCs w:val="24"/>
        </w:rPr>
        <w:t xml:space="preserve">x g </w:t>
      </w:r>
      <w:r w:rsidR="0030662C" w:rsidRPr="007A0C5A">
        <w:rPr>
          <w:szCs w:val="24"/>
        </w:rPr>
        <w:t>at</w:t>
      </w:r>
      <w:r w:rsidR="002932CF" w:rsidRPr="007A0C5A">
        <w:rPr>
          <w:szCs w:val="24"/>
        </w:rPr>
        <w:t xml:space="preserve"> 4</w:t>
      </w:r>
      <w:r w:rsidR="000F2E16" w:rsidRPr="007A0C5A">
        <w:rPr>
          <w:szCs w:val="24"/>
        </w:rPr>
        <w:t xml:space="preserve"> </w:t>
      </w:r>
      <w:r w:rsidR="002932CF" w:rsidRPr="007A0C5A">
        <w:rPr>
          <w:szCs w:val="24"/>
        </w:rPr>
        <w:t xml:space="preserve">°C for 25 </w:t>
      </w:r>
      <w:r w:rsidR="000F2E16" w:rsidRPr="007A0C5A">
        <w:rPr>
          <w:szCs w:val="24"/>
        </w:rPr>
        <w:t>min</w:t>
      </w:r>
      <w:r w:rsidR="0030662C" w:rsidRPr="007A0C5A">
        <w:rPr>
          <w:szCs w:val="24"/>
        </w:rPr>
        <w:t xml:space="preserve"> and </w:t>
      </w:r>
      <w:r w:rsidR="00BC0223" w:rsidRPr="007A0C5A">
        <w:rPr>
          <w:szCs w:val="24"/>
        </w:rPr>
        <w:t>remove</w:t>
      </w:r>
      <w:r w:rsidR="0030662C" w:rsidRPr="007A0C5A">
        <w:rPr>
          <w:szCs w:val="24"/>
        </w:rPr>
        <w:t xml:space="preserve"> flow-through.</w:t>
      </w:r>
      <w:r w:rsidR="004A023F" w:rsidRPr="007A0C5A">
        <w:rPr>
          <w:szCs w:val="24"/>
        </w:rPr>
        <w:t xml:space="preserve"> </w:t>
      </w:r>
    </w:p>
    <w:p w14:paraId="198B9E4A" w14:textId="77777777" w:rsidR="005B5773" w:rsidRPr="007A0C5A" w:rsidRDefault="005B5773" w:rsidP="00E17621">
      <w:pPr>
        <w:pStyle w:val="ListParagraph"/>
        <w:spacing w:after="0"/>
        <w:ind w:left="0"/>
        <w:contextualSpacing w:val="0"/>
        <w:jc w:val="both"/>
        <w:rPr>
          <w:szCs w:val="24"/>
        </w:rPr>
      </w:pPr>
    </w:p>
    <w:p w14:paraId="1C4432D5" w14:textId="77777777" w:rsidR="0030662C" w:rsidRPr="007A0C5A" w:rsidRDefault="004A023F" w:rsidP="00E17621">
      <w:pPr>
        <w:pStyle w:val="ListParagraph"/>
        <w:spacing w:after="0"/>
        <w:ind w:left="0"/>
        <w:contextualSpacing w:val="0"/>
        <w:jc w:val="both"/>
        <w:rPr>
          <w:szCs w:val="24"/>
        </w:rPr>
      </w:pPr>
      <w:r w:rsidRPr="007A0C5A">
        <w:rPr>
          <w:szCs w:val="24"/>
        </w:rPr>
        <w:t xml:space="preserve">Note: A small volume of concentrated media and virus </w:t>
      </w:r>
      <w:r w:rsidR="00095CE2" w:rsidRPr="007A0C5A">
        <w:rPr>
          <w:szCs w:val="24"/>
        </w:rPr>
        <w:t>will</w:t>
      </w:r>
      <w:r w:rsidRPr="007A0C5A">
        <w:rPr>
          <w:szCs w:val="24"/>
        </w:rPr>
        <w:t xml:space="preserve"> be visible in the filter.</w:t>
      </w:r>
    </w:p>
    <w:p w14:paraId="7F5EE6D3" w14:textId="77777777" w:rsidR="003E3A3C" w:rsidRPr="007A0C5A" w:rsidRDefault="003E3A3C" w:rsidP="00E17621">
      <w:pPr>
        <w:pStyle w:val="ListParagraph"/>
        <w:spacing w:after="0"/>
        <w:ind w:left="0"/>
        <w:contextualSpacing w:val="0"/>
        <w:jc w:val="both"/>
        <w:rPr>
          <w:szCs w:val="24"/>
        </w:rPr>
      </w:pPr>
    </w:p>
    <w:p w14:paraId="76CA177F" w14:textId="77777777" w:rsidR="0030662C" w:rsidRPr="007A0C5A" w:rsidRDefault="00800308" w:rsidP="00E17621">
      <w:pPr>
        <w:pStyle w:val="ListParagraph"/>
        <w:spacing w:after="0"/>
        <w:ind w:left="0"/>
        <w:contextualSpacing w:val="0"/>
        <w:jc w:val="both"/>
        <w:rPr>
          <w:szCs w:val="24"/>
        </w:rPr>
      </w:pPr>
      <w:r w:rsidRPr="007A0C5A">
        <w:rPr>
          <w:szCs w:val="24"/>
        </w:rPr>
        <w:t xml:space="preserve">2.16) </w:t>
      </w:r>
      <w:r w:rsidR="0030662C" w:rsidRPr="007A0C5A">
        <w:rPr>
          <w:szCs w:val="24"/>
        </w:rPr>
        <w:t>Add another 1</w:t>
      </w:r>
      <w:r w:rsidR="00393E5E" w:rsidRPr="007A0C5A">
        <w:rPr>
          <w:szCs w:val="24"/>
        </w:rPr>
        <w:t>6</w:t>
      </w:r>
      <w:r w:rsidR="007F52A8" w:rsidRPr="007A0C5A">
        <w:rPr>
          <w:szCs w:val="24"/>
        </w:rPr>
        <w:t xml:space="preserve"> </w:t>
      </w:r>
      <w:r w:rsidR="0030662C" w:rsidRPr="007A0C5A">
        <w:rPr>
          <w:szCs w:val="24"/>
        </w:rPr>
        <w:t>ml</w:t>
      </w:r>
      <w:r w:rsidR="004A023F" w:rsidRPr="007A0C5A">
        <w:rPr>
          <w:szCs w:val="24"/>
        </w:rPr>
        <w:t xml:space="preserve"> of filtered virus-containing media</w:t>
      </w:r>
      <w:r w:rsidR="0030662C" w:rsidRPr="007A0C5A">
        <w:rPr>
          <w:szCs w:val="24"/>
        </w:rPr>
        <w:t xml:space="preserve"> to </w:t>
      </w:r>
      <w:r w:rsidR="004A023F" w:rsidRPr="007A0C5A">
        <w:rPr>
          <w:szCs w:val="24"/>
        </w:rPr>
        <w:t>the</w:t>
      </w:r>
      <w:r w:rsidR="00C00855" w:rsidRPr="007A0C5A">
        <w:rPr>
          <w:szCs w:val="24"/>
        </w:rPr>
        <w:t xml:space="preserve"> concentrated</w:t>
      </w:r>
      <w:r w:rsidR="004A023F" w:rsidRPr="007A0C5A">
        <w:rPr>
          <w:szCs w:val="24"/>
        </w:rPr>
        <w:t xml:space="preserve"> media + virus </w:t>
      </w:r>
      <w:r w:rsidR="0030662C" w:rsidRPr="007A0C5A">
        <w:rPr>
          <w:szCs w:val="24"/>
        </w:rPr>
        <w:t>volume remaining in the filter and mix by inverting the tube.</w:t>
      </w:r>
    </w:p>
    <w:p w14:paraId="41F4643D" w14:textId="77777777" w:rsidR="003E3A3C" w:rsidRPr="007A0C5A" w:rsidRDefault="003E3A3C" w:rsidP="00E17621">
      <w:pPr>
        <w:pStyle w:val="ListParagraph"/>
        <w:spacing w:after="0"/>
        <w:ind w:left="0"/>
        <w:contextualSpacing w:val="0"/>
        <w:jc w:val="both"/>
        <w:rPr>
          <w:szCs w:val="24"/>
        </w:rPr>
      </w:pPr>
    </w:p>
    <w:p w14:paraId="57B650CD" w14:textId="77777777" w:rsidR="0030662C" w:rsidRPr="007A0C5A" w:rsidRDefault="00800308" w:rsidP="00E17621">
      <w:pPr>
        <w:pStyle w:val="ListParagraph"/>
        <w:spacing w:after="0"/>
        <w:ind w:left="0"/>
        <w:contextualSpacing w:val="0"/>
        <w:jc w:val="both"/>
        <w:rPr>
          <w:szCs w:val="24"/>
        </w:rPr>
      </w:pPr>
      <w:r w:rsidRPr="007A0C5A">
        <w:rPr>
          <w:szCs w:val="24"/>
        </w:rPr>
        <w:t xml:space="preserve">2.17) </w:t>
      </w:r>
      <w:r w:rsidR="0030662C" w:rsidRPr="007A0C5A">
        <w:rPr>
          <w:szCs w:val="24"/>
        </w:rPr>
        <w:t>Spin tube again at 4000</w:t>
      </w:r>
      <w:r w:rsidR="000F2E16" w:rsidRPr="007A0C5A">
        <w:rPr>
          <w:szCs w:val="24"/>
        </w:rPr>
        <w:t xml:space="preserve"> </w:t>
      </w:r>
      <w:r w:rsidR="00B96523" w:rsidRPr="007A0C5A">
        <w:rPr>
          <w:szCs w:val="24"/>
        </w:rPr>
        <w:t xml:space="preserve">x g </w:t>
      </w:r>
      <w:r w:rsidR="0030662C" w:rsidRPr="007A0C5A">
        <w:rPr>
          <w:szCs w:val="24"/>
        </w:rPr>
        <w:t>at 4</w:t>
      </w:r>
      <w:r w:rsidR="000F2E16" w:rsidRPr="007A0C5A">
        <w:rPr>
          <w:szCs w:val="24"/>
        </w:rPr>
        <w:t xml:space="preserve"> </w:t>
      </w:r>
      <w:r w:rsidR="0030662C" w:rsidRPr="007A0C5A">
        <w:rPr>
          <w:szCs w:val="24"/>
        </w:rPr>
        <w:t xml:space="preserve">°C for 25 </w:t>
      </w:r>
      <w:r w:rsidR="000F2E16" w:rsidRPr="007A0C5A">
        <w:rPr>
          <w:szCs w:val="24"/>
        </w:rPr>
        <w:t>min</w:t>
      </w:r>
      <w:r w:rsidR="0030662C" w:rsidRPr="007A0C5A">
        <w:rPr>
          <w:szCs w:val="24"/>
        </w:rPr>
        <w:t xml:space="preserve"> and </w:t>
      </w:r>
      <w:r w:rsidR="00082F49" w:rsidRPr="007A0C5A">
        <w:rPr>
          <w:szCs w:val="24"/>
        </w:rPr>
        <w:t xml:space="preserve">discard </w:t>
      </w:r>
      <w:r w:rsidR="0030662C" w:rsidRPr="007A0C5A">
        <w:rPr>
          <w:szCs w:val="24"/>
        </w:rPr>
        <w:t>flow-through.</w:t>
      </w:r>
    </w:p>
    <w:p w14:paraId="08469DBF" w14:textId="77777777" w:rsidR="003E3A3C" w:rsidRPr="007A0C5A" w:rsidRDefault="003E3A3C" w:rsidP="00E17621">
      <w:pPr>
        <w:pStyle w:val="ListParagraph"/>
        <w:spacing w:after="0"/>
        <w:ind w:left="0"/>
        <w:contextualSpacing w:val="0"/>
        <w:jc w:val="both"/>
        <w:rPr>
          <w:szCs w:val="24"/>
        </w:rPr>
      </w:pPr>
    </w:p>
    <w:p w14:paraId="181E50A0" w14:textId="77777777" w:rsidR="0030662C" w:rsidRPr="007A0C5A" w:rsidRDefault="00800308" w:rsidP="00E17621">
      <w:pPr>
        <w:pStyle w:val="ListParagraph"/>
        <w:spacing w:after="0"/>
        <w:ind w:left="0"/>
        <w:contextualSpacing w:val="0"/>
        <w:jc w:val="both"/>
        <w:rPr>
          <w:szCs w:val="24"/>
        </w:rPr>
      </w:pPr>
      <w:r w:rsidRPr="007A0C5A">
        <w:rPr>
          <w:szCs w:val="24"/>
        </w:rPr>
        <w:t xml:space="preserve">2.18) </w:t>
      </w:r>
      <w:r w:rsidR="0030662C" w:rsidRPr="007A0C5A">
        <w:rPr>
          <w:szCs w:val="24"/>
        </w:rPr>
        <w:t>Add remaining filtered collection to</w:t>
      </w:r>
      <w:r w:rsidR="00C00855" w:rsidRPr="007A0C5A">
        <w:rPr>
          <w:szCs w:val="24"/>
        </w:rPr>
        <w:t xml:space="preserve"> the</w:t>
      </w:r>
      <w:r w:rsidR="0030662C" w:rsidRPr="007A0C5A">
        <w:rPr>
          <w:szCs w:val="24"/>
        </w:rPr>
        <w:t xml:space="preserve"> </w:t>
      </w:r>
      <w:r w:rsidR="00576AAD" w:rsidRPr="007A0C5A">
        <w:rPr>
          <w:szCs w:val="24"/>
        </w:rPr>
        <w:t xml:space="preserve">concentrated media + virus </w:t>
      </w:r>
      <w:r w:rsidR="0030662C" w:rsidRPr="007A0C5A">
        <w:rPr>
          <w:szCs w:val="24"/>
        </w:rPr>
        <w:t xml:space="preserve">volume left in the filter and mix by </w:t>
      </w:r>
      <w:r w:rsidR="004A023F" w:rsidRPr="007A0C5A">
        <w:rPr>
          <w:szCs w:val="24"/>
        </w:rPr>
        <w:t>inverting the tube</w:t>
      </w:r>
      <w:r w:rsidR="0030662C" w:rsidRPr="007A0C5A">
        <w:rPr>
          <w:szCs w:val="24"/>
        </w:rPr>
        <w:t>.</w:t>
      </w:r>
    </w:p>
    <w:p w14:paraId="5E07D25B" w14:textId="77777777" w:rsidR="003E3A3C" w:rsidRPr="007A0C5A" w:rsidRDefault="003E3A3C" w:rsidP="00E17621">
      <w:pPr>
        <w:pStyle w:val="ListParagraph"/>
        <w:spacing w:after="0"/>
        <w:ind w:left="0"/>
        <w:contextualSpacing w:val="0"/>
        <w:jc w:val="both"/>
        <w:rPr>
          <w:szCs w:val="24"/>
        </w:rPr>
      </w:pPr>
    </w:p>
    <w:p w14:paraId="6D1DCACB" w14:textId="77777777" w:rsidR="002932CF" w:rsidRPr="007A0C5A" w:rsidRDefault="00800308" w:rsidP="00E17621">
      <w:pPr>
        <w:pStyle w:val="ListParagraph"/>
        <w:spacing w:after="0"/>
        <w:ind w:left="0"/>
        <w:contextualSpacing w:val="0"/>
        <w:jc w:val="both"/>
        <w:rPr>
          <w:szCs w:val="24"/>
        </w:rPr>
      </w:pPr>
      <w:r w:rsidRPr="007A0C5A">
        <w:rPr>
          <w:szCs w:val="24"/>
        </w:rPr>
        <w:t xml:space="preserve">2.19) </w:t>
      </w:r>
      <w:r w:rsidR="0030662C" w:rsidRPr="007A0C5A">
        <w:rPr>
          <w:szCs w:val="24"/>
        </w:rPr>
        <w:t xml:space="preserve">Spin once more at </w:t>
      </w:r>
      <w:r w:rsidR="00082F49" w:rsidRPr="007A0C5A">
        <w:rPr>
          <w:szCs w:val="24"/>
        </w:rPr>
        <w:t>40</w:t>
      </w:r>
      <w:r w:rsidR="0030662C" w:rsidRPr="007A0C5A">
        <w:rPr>
          <w:szCs w:val="24"/>
        </w:rPr>
        <w:t>00</w:t>
      </w:r>
      <w:r w:rsidR="000F2E16" w:rsidRPr="007A0C5A">
        <w:rPr>
          <w:szCs w:val="24"/>
        </w:rPr>
        <w:t xml:space="preserve"> </w:t>
      </w:r>
      <w:r w:rsidR="00B96523" w:rsidRPr="007A0C5A">
        <w:rPr>
          <w:szCs w:val="24"/>
        </w:rPr>
        <w:t xml:space="preserve">x g </w:t>
      </w:r>
      <w:r w:rsidR="0030662C" w:rsidRPr="007A0C5A">
        <w:rPr>
          <w:szCs w:val="24"/>
        </w:rPr>
        <w:t>at 4</w:t>
      </w:r>
      <w:r w:rsidR="000F2E16" w:rsidRPr="007A0C5A">
        <w:rPr>
          <w:szCs w:val="24"/>
        </w:rPr>
        <w:t xml:space="preserve"> </w:t>
      </w:r>
      <w:r w:rsidR="0030662C" w:rsidRPr="007A0C5A">
        <w:rPr>
          <w:szCs w:val="24"/>
        </w:rPr>
        <w:t xml:space="preserve">°C for 10 – 20 </w:t>
      </w:r>
      <w:r w:rsidR="000F2E16" w:rsidRPr="007A0C5A">
        <w:rPr>
          <w:szCs w:val="24"/>
        </w:rPr>
        <w:t>min</w:t>
      </w:r>
      <w:r w:rsidR="0030662C" w:rsidRPr="007A0C5A">
        <w:rPr>
          <w:szCs w:val="24"/>
        </w:rPr>
        <w:t xml:space="preserve"> (depending on the volume</w:t>
      </w:r>
      <w:r w:rsidR="00576AAD" w:rsidRPr="007A0C5A">
        <w:rPr>
          <w:szCs w:val="24"/>
        </w:rPr>
        <w:t xml:space="preserve"> in the filter</w:t>
      </w:r>
      <w:r w:rsidR="0030662C" w:rsidRPr="007A0C5A">
        <w:rPr>
          <w:szCs w:val="24"/>
        </w:rPr>
        <w:t>) and ensure</w:t>
      </w:r>
      <w:r w:rsidR="005075B8" w:rsidRPr="007A0C5A">
        <w:rPr>
          <w:szCs w:val="24"/>
        </w:rPr>
        <w:t xml:space="preserve"> that the</w:t>
      </w:r>
      <w:r w:rsidR="0030662C" w:rsidRPr="007A0C5A">
        <w:rPr>
          <w:szCs w:val="24"/>
        </w:rPr>
        <w:t xml:space="preserve"> remaining volume </w:t>
      </w:r>
      <w:r w:rsidR="004A023F" w:rsidRPr="007A0C5A">
        <w:rPr>
          <w:szCs w:val="24"/>
        </w:rPr>
        <w:t xml:space="preserve">of concentrated media + virus left </w:t>
      </w:r>
      <w:r w:rsidR="0030662C" w:rsidRPr="007A0C5A">
        <w:rPr>
          <w:szCs w:val="24"/>
        </w:rPr>
        <w:t xml:space="preserve">in </w:t>
      </w:r>
      <w:r w:rsidR="004A023F" w:rsidRPr="007A0C5A">
        <w:rPr>
          <w:szCs w:val="24"/>
        </w:rPr>
        <w:t xml:space="preserve">the </w:t>
      </w:r>
      <w:r w:rsidR="0030662C" w:rsidRPr="007A0C5A">
        <w:rPr>
          <w:szCs w:val="24"/>
        </w:rPr>
        <w:t xml:space="preserve">filter is </w:t>
      </w:r>
      <w:r w:rsidR="00C00855" w:rsidRPr="007A0C5A">
        <w:rPr>
          <w:szCs w:val="24"/>
        </w:rPr>
        <w:t xml:space="preserve">about </w:t>
      </w:r>
      <w:r w:rsidR="0030662C" w:rsidRPr="007A0C5A">
        <w:rPr>
          <w:szCs w:val="24"/>
        </w:rPr>
        <w:t>1</w:t>
      </w:r>
      <w:r w:rsidR="007F52A8" w:rsidRPr="007A0C5A">
        <w:rPr>
          <w:szCs w:val="24"/>
        </w:rPr>
        <w:t xml:space="preserve"> </w:t>
      </w:r>
      <w:r w:rsidR="0030662C" w:rsidRPr="007A0C5A">
        <w:rPr>
          <w:szCs w:val="24"/>
        </w:rPr>
        <w:t>ml.</w:t>
      </w:r>
      <w:r w:rsidR="00D52DC9" w:rsidRPr="007A0C5A">
        <w:rPr>
          <w:szCs w:val="24"/>
        </w:rPr>
        <w:t xml:space="preserve"> If greater than 1 ml of concentrated media + virus remains in the filter, spin again at 4000 x g for 1 min and repeat until 1 ml is left in the filter.</w:t>
      </w:r>
    </w:p>
    <w:p w14:paraId="2AF9B081" w14:textId="77777777" w:rsidR="003E3A3C" w:rsidRPr="007A0C5A" w:rsidRDefault="003E3A3C" w:rsidP="00E17621">
      <w:pPr>
        <w:pStyle w:val="ListParagraph"/>
        <w:spacing w:after="0"/>
        <w:ind w:left="0"/>
        <w:contextualSpacing w:val="0"/>
        <w:jc w:val="both"/>
        <w:rPr>
          <w:szCs w:val="24"/>
        </w:rPr>
      </w:pPr>
    </w:p>
    <w:p w14:paraId="47F507ED" w14:textId="77777777" w:rsidR="00ED0991" w:rsidRPr="007A0C5A" w:rsidRDefault="00800308" w:rsidP="00E17621">
      <w:pPr>
        <w:pStyle w:val="ListParagraph"/>
        <w:spacing w:after="0"/>
        <w:ind w:left="0"/>
        <w:contextualSpacing w:val="0"/>
        <w:jc w:val="both"/>
        <w:rPr>
          <w:szCs w:val="24"/>
        </w:rPr>
      </w:pPr>
      <w:r w:rsidRPr="007A0C5A">
        <w:rPr>
          <w:szCs w:val="24"/>
        </w:rPr>
        <w:t xml:space="preserve">2.20) </w:t>
      </w:r>
      <w:r w:rsidR="002932CF" w:rsidRPr="007A0C5A">
        <w:rPr>
          <w:szCs w:val="24"/>
        </w:rPr>
        <w:t xml:space="preserve">Aliquot </w:t>
      </w:r>
      <w:r w:rsidR="002742AA" w:rsidRPr="007A0C5A">
        <w:rPr>
          <w:szCs w:val="24"/>
        </w:rPr>
        <w:t>200</w:t>
      </w:r>
      <w:r w:rsidR="007F52A8" w:rsidRPr="007A0C5A">
        <w:rPr>
          <w:szCs w:val="24"/>
        </w:rPr>
        <w:t xml:space="preserve"> </w:t>
      </w:r>
      <w:r w:rsidR="000F2E16" w:rsidRPr="007A0C5A">
        <w:rPr>
          <w:szCs w:val="24"/>
        </w:rPr>
        <w:t>μ</w:t>
      </w:r>
      <w:r w:rsidR="00B43158" w:rsidRPr="007A0C5A">
        <w:rPr>
          <w:szCs w:val="24"/>
        </w:rPr>
        <w:t>l of the</w:t>
      </w:r>
      <w:r w:rsidR="002742AA" w:rsidRPr="007A0C5A">
        <w:rPr>
          <w:szCs w:val="24"/>
        </w:rPr>
        <w:t xml:space="preserve"> concentrated </w:t>
      </w:r>
      <w:r w:rsidR="002932CF" w:rsidRPr="007A0C5A">
        <w:rPr>
          <w:szCs w:val="24"/>
        </w:rPr>
        <w:t>virus in</w:t>
      </w:r>
      <w:r w:rsidR="00D52DC9" w:rsidRPr="007A0C5A">
        <w:rPr>
          <w:szCs w:val="24"/>
        </w:rPr>
        <w:t>to</w:t>
      </w:r>
      <w:r w:rsidR="002932CF" w:rsidRPr="007A0C5A">
        <w:rPr>
          <w:szCs w:val="24"/>
        </w:rPr>
        <w:t xml:space="preserve"> 1.5</w:t>
      </w:r>
      <w:r w:rsidR="007F52A8" w:rsidRPr="007A0C5A">
        <w:rPr>
          <w:szCs w:val="24"/>
        </w:rPr>
        <w:t xml:space="preserve"> </w:t>
      </w:r>
      <w:r w:rsidR="002932CF" w:rsidRPr="007A0C5A">
        <w:rPr>
          <w:szCs w:val="24"/>
        </w:rPr>
        <w:t xml:space="preserve">ml </w:t>
      </w:r>
      <w:r w:rsidR="002B408B" w:rsidRPr="007A0C5A">
        <w:rPr>
          <w:szCs w:val="24"/>
        </w:rPr>
        <w:t>tubes</w:t>
      </w:r>
      <w:r w:rsidR="002932CF" w:rsidRPr="007A0C5A">
        <w:rPr>
          <w:szCs w:val="24"/>
        </w:rPr>
        <w:t xml:space="preserve"> </w:t>
      </w:r>
      <w:r w:rsidR="00B43158" w:rsidRPr="007A0C5A">
        <w:rPr>
          <w:szCs w:val="24"/>
        </w:rPr>
        <w:t>and freeze at</w:t>
      </w:r>
      <w:r w:rsidR="002742AA" w:rsidRPr="007A0C5A">
        <w:rPr>
          <w:szCs w:val="24"/>
        </w:rPr>
        <w:t xml:space="preserve"> -80</w:t>
      </w:r>
      <w:r w:rsidR="000F2E16" w:rsidRPr="007A0C5A">
        <w:rPr>
          <w:szCs w:val="24"/>
        </w:rPr>
        <w:t xml:space="preserve"> </w:t>
      </w:r>
      <w:r w:rsidR="002742AA" w:rsidRPr="007A0C5A">
        <w:rPr>
          <w:szCs w:val="24"/>
        </w:rPr>
        <w:t>°C</w:t>
      </w:r>
      <w:r w:rsidR="00393E5E" w:rsidRPr="007A0C5A">
        <w:rPr>
          <w:szCs w:val="24"/>
        </w:rPr>
        <w:t xml:space="preserve"> or use immediately</w:t>
      </w:r>
      <w:r w:rsidR="002742AA" w:rsidRPr="007A0C5A">
        <w:rPr>
          <w:szCs w:val="24"/>
        </w:rPr>
        <w:t>.</w:t>
      </w:r>
      <w:r w:rsidR="002932CF" w:rsidRPr="007A0C5A">
        <w:rPr>
          <w:szCs w:val="24"/>
        </w:rPr>
        <w:t xml:space="preserve"> </w:t>
      </w:r>
    </w:p>
    <w:p w14:paraId="1E3DD861" w14:textId="77777777" w:rsidR="00753777" w:rsidRPr="007A0C5A" w:rsidRDefault="00753777" w:rsidP="00E17621">
      <w:pPr>
        <w:spacing w:after="0"/>
        <w:jc w:val="both"/>
        <w:rPr>
          <w:szCs w:val="24"/>
          <w:highlight w:val="yellow"/>
        </w:rPr>
      </w:pPr>
    </w:p>
    <w:p w14:paraId="45A2CD71" w14:textId="77777777" w:rsidR="00313D8C" w:rsidRPr="007A0C5A" w:rsidRDefault="00313D8C" w:rsidP="00E17621">
      <w:pPr>
        <w:spacing w:after="0"/>
        <w:jc w:val="both"/>
        <w:rPr>
          <w:b/>
          <w:szCs w:val="24"/>
          <w:highlight w:val="yellow"/>
        </w:rPr>
      </w:pPr>
      <w:r w:rsidRPr="007A0C5A">
        <w:rPr>
          <w:b/>
          <w:szCs w:val="24"/>
          <w:highlight w:val="yellow"/>
        </w:rPr>
        <w:t xml:space="preserve">3. </w:t>
      </w:r>
      <w:r w:rsidR="00ED0991" w:rsidRPr="007A0C5A">
        <w:rPr>
          <w:b/>
          <w:szCs w:val="24"/>
          <w:highlight w:val="yellow"/>
        </w:rPr>
        <w:t>MEF reprogramming</w:t>
      </w:r>
    </w:p>
    <w:p w14:paraId="11B0377A" w14:textId="77777777" w:rsidR="00753777" w:rsidRPr="007A0C5A" w:rsidRDefault="00753777" w:rsidP="00E17621">
      <w:pPr>
        <w:spacing w:after="0"/>
        <w:jc w:val="both"/>
        <w:rPr>
          <w:b/>
          <w:szCs w:val="24"/>
          <w:highlight w:val="yellow"/>
        </w:rPr>
      </w:pPr>
    </w:p>
    <w:p w14:paraId="304D0B7A" w14:textId="77777777" w:rsidR="002B6AFE" w:rsidRPr="007A0C5A" w:rsidRDefault="00800308" w:rsidP="00E17621">
      <w:pPr>
        <w:pStyle w:val="ListParagraph"/>
        <w:spacing w:after="0"/>
        <w:ind w:left="0"/>
        <w:contextualSpacing w:val="0"/>
        <w:jc w:val="both"/>
        <w:rPr>
          <w:szCs w:val="24"/>
          <w:highlight w:val="yellow"/>
        </w:rPr>
      </w:pPr>
      <w:r w:rsidRPr="007A0C5A">
        <w:rPr>
          <w:szCs w:val="24"/>
          <w:highlight w:val="yellow"/>
        </w:rPr>
        <w:t xml:space="preserve">3.1) </w:t>
      </w:r>
      <w:r w:rsidR="002B6AFE" w:rsidRPr="007A0C5A">
        <w:rPr>
          <w:szCs w:val="24"/>
          <w:highlight w:val="yellow"/>
        </w:rPr>
        <w:t xml:space="preserve">Pre-coat 6 well-plates with </w:t>
      </w:r>
      <w:r w:rsidR="00FB49CC" w:rsidRPr="007A0C5A">
        <w:rPr>
          <w:szCs w:val="24"/>
          <w:highlight w:val="yellow"/>
        </w:rPr>
        <w:t>0.5</w:t>
      </w:r>
      <w:r w:rsidR="00A25759" w:rsidRPr="007A0C5A">
        <w:rPr>
          <w:szCs w:val="24"/>
          <w:highlight w:val="yellow"/>
        </w:rPr>
        <w:t xml:space="preserve"> ml of </w:t>
      </w:r>
      <w:r w:rsidR="002B6AFE" w:rsidRPr="007A0C5A">
        <w:rPr>
          <w:szCs w:val="24"/>
          <w:highlight w:val="yellow"/>
        </w:rPr>
        <w:t>0.1% gelatin in PBS</w:t>
      </w:r>
      <w:r w:rsidR="00A25759" w:rsidRPr="007A0C5A">
        <w:rPr>
          <w:szCs w:val="24"/>
          <w:highlight w:val="yellow"/>
        </w:rPr>
        <w:t xml:space="preserve"> per well</w:t>
      </w:r>
      <w:r w:rsidR="00FB49CC" w:rsidRPr="007A0C5A">
        <w:rPr>
          <w:szCs w:val="24"/>
          <w:highlight w:val="yellow"/>
        </w:rPr>
        <w:t>, ensuring that the gelatin covers the entire area of the well</w:t>
      </w:r>
      <w:r w:rsidR="00A25759" w:rsidRPr="007A0C5A">
        <w:rPr>
          <w:szCs w:val="24"/>
          <w:highlight w:val="yellow"/>
        </w:rPr>
        <w:t xml:space="preserve">. Place in </w:t>
      </w:r>
      <w:r w:rsidR="001F49FC" w:rsidRPr="007A0C5A">
        <w:rPr>
          <w:szCs w:val="24"/>
          <w:highlight w:val="yellow"/>
        </w:rPr>
        <w:t xml:space="preserve">a </w:t>
      </w:r>
      <w:r w:rsidR="00A25759" w:rsidRPr="007A0C5A">
        <w:rPr>
          <w:szCs w:val="24"/>
          <w:highlight w:val="yellow"/>
        </w:rPr>
        <w:t xml:space="preserve">37 °C incubator and incubate </w:t>
      </w:r>
      <w:r w:rsidR="00134538" w:rsidRPr="007A0C5A">
        <w:rPr>
          <w:szCs w:val="24"/>
          <w:highlight w:val="yellow"/>
        </w:rPr>
        <w:t xml:space="preserve">for at least 20 </w:t>
      </w:r>
      <w:r w:rsidR="000F2E16" w:rsidRPr="007A0C5A">
        <w:rPr>
          <w:szCs w:val="24"/>
          <w:highlight w:val="yellow"/>
        </w:rPr>
        <w:t>min</w:t>
      </w:r>
      <w:r w:rsidR="00134538" w:rsidRPr="007A0C5A">
        <w:rPr>
          <w:szCs w:val="24"/>
          <w:highlight w:val="yellow"/>
        </w:rPr>
        <w:t>.</w:t>
      </w:r>
      <w:r w:rsidR="00A25759" w:rsidRPr="007A0C5A">
        <w:rPr>
          <w:szCs w:val="24"/>
          <w:highlight w:val="yellow"/>
        </w:rPr>
        <w:t xml:space="preserve"> </w:t>
      </w:r>
      <w:r w:rsidR="001F49FC" w:rsidRPr="007A0C5A">
        <w:rPr>
          <w:szCs w:val="24"/>
          <w:highlight w:val="yellow"/>
        </w:rPr>
        <w:t>After incubation,</w:t>
      </w:r>
      <w:r w:rsidR="00A25759" w:rsidRPr="007A0C5A">
        <w:rPr>
          <w:szCs w:val="24"/>
          <w:highlight w:val="yellow"/>
        </w:rPr>
        <w:t xml:space="preserve"> remove the plates and aspirate the gelatin.</w:t>
      </w:r>
    </w:p>
    <w:p w14:paraId="16BE1E17" w14:textId="77777777" w:rsidR="003E3A3C" w:rsidRPr="007A0C5A" w:rsidRDefault="003E3A3C" w:rsidP="00E17621">
      <w:pPr>
        <w:pStyle w:val="ListParagraph"/>
        <w:spacing w:after="0"/>
        <w:ind w:left="0"/>
        <w:contextualSpacing w:val="0"/>
        <w:jc w:val="both"/>
        <w:rPr>
          <w:szCs w:val="24"/>
          <w:highlight w:val="yellow"/>
        </w:rPr>
      </w:pPr>
    </w:p>
    <w:p w14:paraId="169518DF" w14:textId="77777777" w:rsidR="003E3A3C" w:rsidRPr="007A0C5A" w:rsidRDefault="00800308" w:rsidP="00E17621">
      <w:pPr>
        <w:pStyle w:val="ListParagraph"/>
        <w:spacing w:after="0"/>
        <w:ind w:left="0"/>
        <w:contextualSpacing w:val="0"/>
        <w:jc w:val="both"/>
        <w:rPr>
          <w:szCs w:val="24"/>
          <w:highlight w:val="yellow"/>
        </w:rPr>
      </w:pPr>
      <w:r w:rsidRPr="007A0C5A">
        <w:rPr>
          <w:szCs w:val="24"/>
          <w:highlight w:val="yellow"/>
        </w:rPr>
        <w:t xml:space="preserve">3.2) </w:t>
      </w:r>
      <w:r w:rsidR="00134538" w:rsidRPr="007A0C5A">
        <w:rPr>
          <w:szCs w:val="24"/>
          <w:highlight w:val="yellow"/>
        </w:rPr>
        <w:t>P</w:t>
      </w:r>
      <w:r w:rsidR="00BF7933" w:rsidRPr="007A0C5A">
        <w:rPr>
          <w:szCs w:val="24"/>
          <w:highlight w:val="yellow"/>
        </w:rPr>
        <w:t xml:space="preserve">late </w:t>
      </w:r>
      <w:r w:rsidR="00134538" w:rsidRPr="007A0C5A">
        <w:rPr>
          <w:szCs w:val="24"/>
          <w:highlight w:val="yellow"/>
        </w:rPr>
        <w:t>MEFs</w:t>
      </w:r>
      <w:r w:rsidR="00BF7933" w:rsidRPr="007A0C5A">
        <w:rPr>
          <w:szCs w:val="24"/>
          <w:highlight w:val="yellow"/>
        </w:rPr>
        <w:t xml:space="preserve"> </w:t>
      </w:r>
      <w:r w:rsidR="00DD2831">
        <w:rPr>
          <w:szCs w:val="24"/>
          <w:highlight w:val="yellow"/>
        </w:rPr>
        <w:t xml:space="preserve">with standard DMEM </w:t>
      </w:r>
      <w:r w:rsidR="00BF7933" w:rsidRPr="007A0C5A">
        <w:rPr>
          <w:szCs w:val="24"/>
          <w:highlight w:val="yellow"/>
        </w:rPr>
        <w:t xml:space="preserve">at a density of </w:t>
      </w:r>
      <w:r w:rsidR="00134538" w:rsidRPr="007A0C5A">
        <w:rPr>
          <w:szCs w:val="24"/>
          <w:highlight w:val="yellow"/>
        </w:rPr>
        <w:t>25</w:t>
      </w:r>
      <w:r w:rsidR="00BF7933" w:rsidRPr="007A0C5A">
        <w:rPr>
          <w:szCs w:val="24"/>
          <w:highlight w:val="yellow"/>
        </w:rPr>
        <w:t xml:space="preserve">,000 cells per </w:t>
      </w:r>
      <w:r w:rsidR="00134538" w:rsidRPr="007A0C5A">
        <w:rPr>
          <w:szCs w:val="24"/>
          <w:highlight w:val="yellow"/>
        </w:rPr>
        <w:t xml:space="preserve">well </w:t>
      </w:r>
      <w:r w:rsidR="009F177B" w:rsidRPr="007A0C5A">
        <w:rPr>
          <w:szCs w:val="24"/>
          <w:highlight w:val="yellow"/>
        </w:rPr>
        <w:t xml:space="preserve">(150,000 cells per 6-well plate) </w:t>
      </w:r>
      <w:r w:rsidR="00134538" w:rsidRPr="007A0C5A">
        <w:rPr>
          <w:szCs w:val="24"/>
          <w:highlight w:val="yellow"/>
        </w:rPr>
        <w:t>o</w:t>
      </w:r>
      <w:r w:rsidR="00274CEF" w:rsidRPr="007A0C5A">
        <w:rPr>
          <w:szCs w:val="24"/>
          <w:highlight w:val="yellow"/>
        </w:rPr>
        <w:t>n</w:t>
      </w:r>
      <w:r w:rsidR="00134538" w:rsidRPr="007A0C5A">
        <w:rPr>
          <w:szCs w:val="24"/>
          <w:highlight w:val="yellow"/>
        </w:rPr>
        <w:t xml:space="preserve"> </w:t>
      </w:r>
      <w:r w:rsidR="00A25759" w:rsidRPr="007A0C5A">
        <w:rPr>
          <w:szCs w:val="24"/>
          <w:highlight w:val="yellow"/>
        </w:rPr>
        <w:t>the gelatinized</w:t>
      </w:r>
      <w:r w:rsidR="00134538" w:rsidRPr="007A0C5A">
        <w:rPr>
          <w:szCs w:val="24"/>
          <w:highlight w:val="yellow"/>
        </w:rPr>
        <w:t xml:space="preserve"> 6-well plate</w:t>
      </w:r>
      <w:r w:rsidR="00250C46" w:rsidRPr="007A0C5A">
        <w:rPr>
          <w:szCs w:val="24"/>
          <w:highlight w:val="yellow"/>
        </w:rPr>
        <w:t>(</w:t>
      </w:r>
      <w:r w:rsidR="00A25759" w:rsidRPr="007A0C5A">
        <w:rPr>
          <w:szCs w:val="24"/>
          <w:highlight w:val="yellow"/>
        </w:rPr>
        <w:t>s</w:t>
      </w:r>
      <w:r w:rsidR="00250C46" w:rsidRPr="007A0C5A">
        <w:rPr>
          <w:szCs w:val="24"/>
          <w:highlight w:val="yellow"/>
        </w:rPr>
        <w:t>)</w:t>
      </w:r>
      <w:r w:rsidR="00134538" w:rsidRPr="007A0C5A">
        <w:rPr>
          <w:szCs w:val="24"/>
          <w:highlight w:val="yellow"/>
        </w:rPr>
        <w:t xml:space="preserve"> </w:t>
      </w:r>
      <w:r w:rsidR="009F177B" w:rsidRPr="007A0C5A">
        <w:rPr>
          <w:szCs w:val="24"/>
          <w:highlight w:val="yellow"/>
        </w:rPr>
        <w:t xml:space="preserve">from step 3.1 </w:t>
      </w:r>
      <w:r w:rsidR="00134538" w:rsidRPr="007A0C5A">
        <w:rPr>
          <w:szCs w:val="24"/>
          <w:highlight w:val="yellow"/>
        </w:rPr>
        <w:t xml:space="preserve">and </w:t>
      </w:r>
      <w:r w:rsidR="00250C46" w:rsidRPr="007A0C5A">
        <w:rPr>
          <w:szCs w:val="24"/>
          <w:highlight w:val="yellow"/>
        </w:rPr>
        <w:t>allow to</w:t>
      </w:r>
      <w:r w:rsidR="00134538" w:rsidRPr="007A0C5A">
        <w:rPr>
          <w:szCs w:val="24"/>
          <w:highlight w:val="yellow"/>
        </w:rPr>
        <w:t xml:space="preserve"> settle O/N</w:t>
      </w:r>
      <w:r w:rsidR="00250C46" w:rsidRPr="007A0C5A">
        <w:rPr>
          <w:szCs w:val="24"/>
          <w:highlight w:val="yellow"/>
        </w:rPr>
        <w:t xml:space="preserve"> in a 37 °C incubator</w:t>
      </w:r>
      <w:r w:rsidR="00134538" w:rsidRPr="007A0C5A">
        <w:rPr>
          <w:szCs w:val="24"/>
          <w:highlight w:val="yellow"/>
        </w:rPr>
        <w:t>.</w:t>
      </w:r>
    </w:p>
    <w:p w14:paraId="70E7E58C" w14:textId="77777777" w:rsidR="003E3A3C" w:rsidRPr="007A0C5A" w:rsidRDefault="003E3A3C" w:rsidP="00E17621">
      <w:pPr>
        <w:pStyle w:val="ListParagraph"/>
        <w:spacing w:after="0"/>
        <w:ind w:left="0"/>
        <w:contextualSpacing w:val="0"/>
        <w:jc w:val="both"/>
        <w:rPr>
          <w:szCs w:val="24"/>
          <w:highlight w:val="yellow"/>
        </w:rPr>
      </w:pPr>
    </w:p>
    <w:p w14:paraId="0B5E1117" w14:textId="77777777" w:rsidR="00134538" w:rsidRPr="007A0C5A" w:rsidRDefault="00800308" w:rsidP="00E17621">
      <w:pPr>
        <w:pStyle w:val="ListParagraph"/>
        <w:spacing w:after="0"/>
        <w:ind w:left="0"/>
        <w:contextualSpacing w:val="0"/>
        <w:jc w:val="both"/>
        <w:rPr>
          <w:szCs w:val="24"/>
          <w:highlight w:val="yellow"/>
        </w:rPr>
      </w:pPr>
      <w:r w:rsidRPr="007A0C5A">
        <w:rPr>
          <w:szCs w:val="24"/>
          <w:highlight w:val="yellow"/>
        </w:rPr>
        <w:t xml:space="preserve">3.3) </w:t>
      </w:r>
      <w:r w:rsidR="00AB75EB" w:rsidRPr="007A0C5A">
        <w:rPr>
          <w:szCs w:val="24"/>
          <w:highlight w:val="yellow"/>
        </w:rPr>
        <w:t>Prepare</w:t>
      </w:r>
      <w:r w:rsidR="00A25759" w:rsidRPr="007A0C5A">
        <w:rPr>
          <w:szCs w:val="24"/>
          <w:highlight w:val="yellow"/>
        </w:rPr>
        <w:t xml:space="preserve"> </w:t>
      </w:r>
      <w:r w:rsidR="00D52DC9" w:rsidRPr="007A0C5A">
        <w:rPr>
          <w:szCs w:val="24"/>
          <w:highlight w:val="yellow"/>
        </w:rPr>
        <w:t xml:space="preserve">a </w:t>
      </w:r>
      <w:r w:rsidR="00A25759" w:rsidRPr="007A0C5A">
        <w:rPr>
          <w:szCs w:val="24"/>
          <w:highlight w:val="yellow"/>
        </w:rPr>
        <w:t>100</w:t>
      </w:r>
      <w:r w:rsidR="00C00855" w:rsidRPr="007A0C5A">
        <w:rPr>
          <w:szCs w:val="24"/>
          <w:highlight w:val="yellow"/>
        </w:rPr>
        <w:t xml:space="preserve"> </w:t>
      </w:r>
      <w:r w:rsidR="00A25759" w:rsidRPr="007A0C5A">
        <w:rPr>
          <w:szCs w:val="24"/>
          <w:highlight w:val="yellow"/>
        </w:rPr>
        <w:t xml:space="preserve">μl virus cocktail </w:t>
      </w:r>
      <w:r w:rsidR="003943E0" w:rsidRPr="007A0C5A">
        <w:rPr>
          <w:szCs w:val="24"/>
          <w:highlight w:val="yellow"/>
        </w:rPr>
        <w:t>by mixing</w:t>
      </w:r>
      <w:r w:rsidR="00A25759" w:rsidRPr="007A0C5A">
        <w:rPr>
          <w:szCs w:val="24"/>
          <w:highlight w:val="yellow"/>
        </w:rPr>
        <w:t xml:space="preserve"> 50</w:t>
      </w:r>
      <w:r w:rsidR="00C00855" w:rsidRPr="007A0C5A">
        <w:rPr>
          <w:szCs w:val="24"/>
          <w:highlight w:val="yellow"/>
        </w:rPr>
        <w:t xml:space="preserve"> </w:t>
      </w:r>
      <w:r w:rsidR="00A25759" w:rsidRPr="007A0C5A">
        <w:rPr>
          <w:szCs w:val="24"/>
          <w:highlight w:val="yellow"/>
        </w:rPr>
        <w:t xml:space="preserve">μl M2rtTA and </w:t>
      </w:r>
      <w:r w:rsidR="00B45DCE" w:rsidRPr="007A0C5A">
        <w:rPr>
          <w:szCs w:val="24"/>
          <w:highlight w:val="yellow"/>
        </w:rPr>
        <w:t xml:space="preserve">the remaining </w:t>
      </w:r>
      <w:r w:rsidR="00A25759" w:rsidRPr="007A0C5A">
        <w:rPr>
          <w:szCs w:val="24"/>
          <w:highlight w:val="yellow"/>
        </w:rPr>
        <w:t>50</w:t>
      </w:r>
      <w:r w:rsidR="00250C46" w:rsidRPr="007A0C5A">
        <w:rPr>
          <w:szCs w:val="24"/>
          <w:highlight w:val="yellow"/>
        </w:rPr>
        <w:t xml:space="preserve"> </w:t>
      </w:r>
      <w:r w:rsidR="00A25759" w:rsidRPr="007A0C5A">
        <w:rPr>
          <w:szCs w:val="24"/>
          <w:highlight w:val="yellow"/>
        </w:rPr>
        <w:t xml:space="preserve">μl </w:t>
      </w:r>
      <w:r w:rsidR="00B45DCE" w:rsidRPr="007A0C5A">
        <w:rPr>
          <w:szCs w:val="24"/>
          <w:highlight w:val="yellow"/>
        </w:rPr>
        <w:t xml:space="preserve">a </w:t>
      </w:r>
      <w:r w:rsidR="00A25759" w:rsidRPr="007A0C5A">
        <w:rPr>
          <w:szCs w:val="24"/>
          <w:highlight w:val="yellow"/>
        </w:rPr>
        <w:t>mix of Gata2, Gfi1b, cFos, and Etv6 (12.5</w:t>
      </w:r>
      <w:r w:rsidR="00EA4F8C" w:rsidRPr="007A0C5A">
        <w:rPr>
          <w:szCs w:val="24"/>
          <w:highlight w:val="yellow"/>
        </w:rPr>
        <w:t xml:space="preserve"> </w:t>
      </w:r>
      <w:r w:rsidR="00A25759" w:rsidRPr="007A0C5A">
        <w:rPr>
          <w:szCs w:val="24"/>
          <w:highlight w:val="yellow"/>
        </w:rPr>
        <w:t>μl each)</w:t>
      </w:r>
      <w:r w:rsidR="00C00855" w:rsidRPr="007A0C5A">
        <w:rPr>
          <w:szCs w:val="24"/>
          <w:highlight w:val="yellow"/>
        </w:rPr>
        <w:t>.</w:t>
      </w:r>
      <w:r w:rsidR="00A25759" w:rsidRPr="007A0C5A">
        <w:rPr>
          <w:szCs w:val="24"/>
          <w:highlight w:val="yellow"/>
        </w:rPr>
        <w:t xml:space="preserve"> </w:t>
      </w:r>
    </w:p>
    <w:p w14:paraId="32C2621E" w14:textId="77777777" w:rsidR="00332C2C" w:rsidRPr="007A0C5A" w:rsidRDefault="00332C2C" w:rsidP="00E17621">
      <w:pPr>
        <w:spacing w:after="0"/>
        <w:jc w:val="both"/>
        <w:rPr>
          <w:szCs w:val="24"/>
          <w:highlight w:val="yellow"/>
        </w:rPr>
      </w:pPr>
    </w:p>
    <w:p w14:paraId="663AECAB" w14:textId="77777777" w:rsidR="00134538" w:rsidRPr="007A0C5A" w:rsidRDefault="00800308" w:rsidP="00E17621">
      <w:pPr>
        <w:pStyle w:val="ListParagraph"/>
        <w:spacing w:after="0"/>
        <w:ind w:left="0"/>
        <w:contextualSpacing w:val="0"/>
        <w:jc w:val="both"/>
        <w:rPr>
          <w:szCs w:val="24"/>
          <w:highlight w:val="yellow"/>
        </w:rPr>
      </w:pPr>
      <w:r w:rsidRPr="007A0C5A">
        <w:rPr>
          <w:szCs w:val="24"/>
          <w:highlight w:val="yellow"/>
        </w:rPr>
        <w:t xml:space="preserve">3.4) </w:t>
      </w:r>
      <w:r w:rsidR="00BF7933" w:rsidRPr="007A0C5A">
        <w:rPr>
          <w:szCs w:val="24"/>
          <w:highlight w:val="yellow"/>
        </w:rPr>
        <w:t xml:space="preserve">Aspirate media from </w:t>
      </w:r>
      <w:r w:rsidR="00193AD5" w:rsidRPr="007A0C5A">
        <w:rPr>
          <w:szCs w:val="24"/>
          <w:highlight w:val="yellow"/>
        </w:rPr>
        <w:t>MEFs</w:t>
      </w:r>
      <w:r w:rsidR="00BF7933" w:rsidRPr="007A0C5A">
        <w:rPr>
          <w:szCs w:val="24"/>
          <w:highlight w:val="yellow"/>
        </w:rPr>
        <w:t xml:space="preserve"> and add 2</w:t>
      </w:r>
      <w:r w:rsidR="00C00855" w:rsidRPr="007A0C5A">
        <w:rPr>
          <w:szCs w:val="24"/>
          <w:highlight w:val="yellow"/>
        </w:rPr>
        <w:t xml:space="preserve"> </w:t>
      </w:r>
      <w:r w:rsidR="00BF7933" w:rsidRPr="007A0C5A">
        <w:rPr>
          <w:szCs w:val="24"/>
          <w:highlight w:val="yellow"/>
        </w:rPr>
        <w:t>m</w:t>
      </w:r>
      <w:r w:rsidR="00193AD5" w:rsidRPr="007A0C5A">
        <w:rPr>
          <w:szCs w:val="24"/>
          <w:highlight w:val="yellow"/>
        </w:rPr>
        <w:t>L</w:t>
      </w:r>
      <w:r w:rsidR="00BF7933" w:rsidRPr="007A0C5A">
        <w:rPr>
          <w:szCs w:val="24"/>
          <w:highlight w:val="yellow"/>
        </w:rPr>
        <w:t xml:space="preserve"> standard DMEM </w:t>
      </w:r>
      <w:r w:rsidR="00134538" w:rsidRPr="007A0C5A">
        <w:rPr>
          <w:szCs w:val="24"/>
          <w:highlight w:val="yellow"/>
        </w:rPr>
        <w:t>w</w:t>
      </w:r>
      <w:r w:rsidR="00A20B21" w:rsidRPr="007A0C5A">
        <w:rPr>
          <w:szCs w:val="24"/>
          <w:highlight w:val="yellow"/>
        </w:rPr>
        <w:t>ith 8</w:t>
      </w:r>
      <w:r w:rsidR="00F704AA" w:rsidRPr="007A0C5A">
        <w:rPr>
          <w:szCs w:val="24"/>
          <w:highlight w:val="yellow"/>
        </w:rPr>
        <w:t xml:space="preserve"> </w:t>
      </w:r>
      <w:r w:rsidR="00A20B21" w:rsidRPr="007A0C5A">
        <w:rPr>
          <w:szCs w:val="24"/>
          <w:highlight w:val="yellow"/>
        </w:rPr>
        <w:t>μ</w:t>
      </w:r>
      <w:r w:rsidR="00134538" w:rsidRPr="007A0C5A">
        <w:rPr>
          <w:szCs w:val="24"/>
          <w:highlight w:val="yellow"/>
        </w:rPr>
        <w:t xml:space="preserve">g/ml </w:t>
      </w:r>
      <w:r w:rsidR="001F494C" w:rsidRPr="007A0C5A">
        <w:rPr>
          <w:szCs w:val="24"/>
          <w:highlight w:val="yellow"/>
        </w:rPr>
        <w:t>hexadimethrine bromide</w:t>
      </w:r>
      <w:r w:rsidR="003F3F9D" w:rsidRPr="007A0C5A">
        <w:rPr>
          <w:szCs w:val="24"/>
          <w:highlight w:val="yellow"/>
        </w:rPr>
        <w:t>.</w:t>
      </w:r>
    </w:p>
    <w:p w14:paraId="7D9638CE" w14:textId="77777777" w:rsidR="003E3A3C" w:rsidRPr="007A0C5A" w:rsidRDefault="003E3A3C" w:rsidP="00E17621">
      <w:pPr>
        <w:pStyle w:val="ListParagraph"/>
        <w:spacing w:after="0"/>
        <w:ind w:left="0"/>
        <w:contextualSpacing w:val="0"/>
        <w:jc w:val="both"/>
        <w:rPr>
          <w:szCs w:val="24"/>
          <w:highlight w:val="yellow"/>
        </w:rPr>
      </w:pPr>
    </w:p>
    <w:p w14:paraId="070E2B21" w14:textId="77777777" w:rsidR="00C77CA1" w:rsidRPr="007A0C5A" w:rsidRDefault="00800308" w:rsidP="00E17621">
      <w:pPr>
        <w:pStyle w:val="ListParagraph"/>
        <w:spacing w:after="0"/>
        <w:ind w:left="0"/>
        <w:contextualSpacing w:val="0"/>
        <w:jc w:val="both"/>
        <w:rPr>
          <w:szCs w:val="24"/>
        </w:rPr>
      </w:pPr>
      <w:r w:rsidRPr="007A0C5A">
        <w:rPr>
          <w:szCs w:val="24"/>
          <w:highlight w:val="yellow"/>
        </w:rPr>
        <w:t xml:space="preserve">3.5) </w:t>
      </w:r>
      <w:r w:rsidR="00242D1C" w:rsidRPr="007A0C5A">
        <w:rPr>
          <w:szCs w:val="24"/>
          <w:highlight w:val="yellow"/>
        </w:rPr>
        <w:t>T</w:t>
      </w:r>
      <w:r w:rsidR="00A20B21" w:rsidRPr="007A0C5A">
        <w:rPr>
          <w:szCs w:val="24"/>
          <w:highlight w:val="yellow"/>
        </w:rPr>
        <w:t xml:space="preserve">ransduce each well </w:t>
      </w:r>
      <w:r w:rsidR="00A25759" w:rsidRPr="007A0C5A">
        <w:rPr>
          <w:szCs w:val="24"/>
          <w:highlight w:val="yellow"/>
        </w:rPr>
        <w:t xml:space="preserve">of the MEF plates </w:t>
      </w:r>
      <w:r w:rsidR="00A20B21" w:rsidRPr="007A0C5A">
        <w:rPr>
          <w:szCs w:val="24"/>
          <w:highlight w:val="yellow"/>
        </w:rPr>
        <w:t>with 15</w:t>
      </w:r>
      <w:r w:rsidR="00C00855" w:rsidRPr="007A0C5A">
        <w:rPr>
          <w:szCs w:val="24"/>
          <w:highlight w:val="yellow"/>
        </w:rPr>
        <w:t xml:space="preserve"> </w:t>
      </w:r>
      <w:r w:rsidR="00A20B21" w:rsidRPr="007A0C5A">
        <w:rPr>
          <w:szCs w:val="24"/>
          <w:highlight w:val="yellow"/>
        </w:rPr>
        <w:t>μ</w:t>
      </w:r>
      <w:r w:rsidR="00134538" w:rsidRPr="007A0C5A">
        <w:rPr>
          <w:szCs w:val="24"/>
          <w:highlight w:val="yellow"/>
        </w:rPr>
        <w:t xml:space="preserve">l of </w:t>
      </w:r>
      <w:r w:rsidR="00D52DC9" w:rsidRPr="007A0C5A">
        <w:rPr>
          <w:szCs w:val="24"/>
          <w:highlight w:val="yellow"/>
        </w:rPr>
        <w:t xml:space="preserve">the </w:t>
      </w:r>
      <w:r w:rsidR="00134538" w:rsidRPr="007A0C5A">
        <w:rPr>
          <w:szCs w:val="24"/>
          <w:highlight w:val="yellow"/>
        </w:rPr>
        <w:t>virus cocktail</w:t>
      </w:r>
      <w:r w:rsidR="00193AD5" w:rsidRPr="007A0C5A">
        <w:rPr>
          <w:szCs w:val="24"/>
          <w:highlight w:val="yellow"/>
        </w:rPr>
        <w:t xml:space="preserve"> and incubate O/N</w:t>
      </w:r>
      <w:r w:rsidR="00A03EF4" w:rsidRPr="007A0C5A">
        <w:rPr>
          <w:szCs w:val="24"/>
          <w:highlight w:val="yellow"/>
        </w:rPr>
        <w:t xml:space="preserve"> at 37 °C</w:t>
      </w:r>
      <w:r w:rsidR="00193AD5" w:rsidRPr="007A0C5A">
        <w:rPr>
          <w:szCs w:val="24"/>
          <w:highlight w:val="yellow"/>
        </w:rPr>
        <w:t>.</w:t>
      </w:r>
      <w:r w:rsidR="00FA4154" w:rsidRPr="007A0C5A">
        <w:rPr>
          <w:szCs w:val="24"/>
          <w:highlight w:val="yellow"/>
        </w:rPr>
        <w:t xml:space="preserve"> </w:t>
      </w:r>
    </w:p>
    <w:p w14:paraId="459940DE" w14:textId="77777777" w:rsidR="00C77CA1" w:rsidRPr="007A0C5A" w:rsidRDefault="00C77CA1" w:rsidP="00E17621">
      <w:pPr>
        <w:pStyle w:val="ListParagraph"/>
        <w:spacing w:after="0"/>
        <w:ind w:left="0"/>
        <w:contextualSpacing w:val="0"/>
        <w:jc w:val="both"/>
        <w:rPr>
          <w:szCs w:val="24"/>
        </w:rPr>
      </w:pPr>
    </w:p>
    <w:p w14:paraId="235A611D" w14:textId="77777777" w:rsidR="00134538" w:rsidRPr="007A0C5A" w:rsidRDefault="00FA4154" w:rsidP="00E17621">
      <w:pPr>
        <w:pStyle w:val="ListParagraph"/>
        <w:spacing w:after="0"/>
        <w:ind w:left="0"/>
        <w:contextualSpacing w:val="0"/>
        <w:jc w:val="both"/>
        <w:rPr>
          <w:szCs w:val="24"/>
          <w:highlight w:val="yellow"/>
        </w:rPr>
      </w:pPr>
      <w:r w:rsidRPr="007A0C5A">
        <w:rPr>
          <w:szCs w:val="24"/>
        </w:rPr>
        <w:t>Note: T</w:t>
      </w:r>
      <w:r w:rsidR="00101F82" w:rsidRPr="007A0C5A">
        <w:rPr>
          <w:szCs w:val="24"/>
        </w:rPr>
        <w:t xml:space="preserve">his is </w:t>
      </w:r>
      <w:r w:rsidR="00D52DC9" w:rsidRPr="007A0C5A">
        <w:rPr>
          <w:szCs w:val="24"/>
        </w:rPr>
        <w:t>D</w:t>
      </w:r>
      <w:r w:rsidR="00242D1C" w:rsidRPr="007A0C5A">
        <w:rPr>
          <w:szCs w:val="24"/>
        </w:rPr>
        <w:t>ay 0 of the reprogramming process.</w:t>
      </w:r>
    </w:p>
    <w:p w14:paraId="5D4C4E8E" w14:textId="77777777" w:rsidR="00D3300C" w:rsidRPr="007A0C5A" w:rsidRDefault="00D3300C" w:rsidP="00E17621">
      <w:pPr>
        <w:pStyle w:val="ListParagraph"/>
        <w:spacing w:after="0"/>
        <w:ind w:left="0"/>
        <w:contextualSpacing w:val="0"/>
        <w:jc w:val="both"/>
        <w:rPr>
          <w:szCs w:val="24"/>
          <w:highlight w:val="yellow"/>
        </w:rPr>
      </w:pPr>
    </w:p>
    <w:p w14:paraId="536E8031" w14:textId="77777777" w:rsidR="00BF7933" w:rsidRPr="007A0C5A" w:rsidRDefault="00800308" w:rsidP="00E17621">
      <w:pPr>
        <w:pStyle w:val="ListParagraph"/>
        <w:spacing w:after="0"/>
        <w:ind w:left="0"/>
        <w:contextualSpacing w:val="0"/>
        <w:jc w:val="both"/>
        <w:rPr>
          <w:szCs w:val="24"/>
          <w:highlight w:val="yellow"/>
        </w:rPr>
      </w:pPr>
      <w:r w:rsidRPr="007A0C5A">
        <w:rPr>
          <w:szCs w:val="24"/>
          <w:highlight w:val="yellow"/>
        </w:rPr>
        <w:t xml:space="preserve">3.6) </w:t>
      </w:r>
      <w:r w:rsidR="00437E6B" w:rsidRPr="007A0C5A">
        <w:rPr>
          <w:szCs w:val="24"/>
          <w:highlight w:val="yellow"/>
        </w:rPr>
        <w:t xml:space="preserve">On </w:t>
      </w:r>
      <w:r w:rsidR="00D52DC9" w:rsidRPr="007A0C5A">
        <w:rPr>
          <w:szCs w:val="24"/>
          <w:highlight w:val="yellow"/>
        </w:rPr>
        <w:t>D</w:t>
      </w:r>
      <w:r w:rsidR="003F3F9D" w:rsidRPr="007A0C5A">
        <w:rPr>
          <w:szCs w:val="24"/>
          <w:highlight w:val="yellow"/>
        </w:rPr>
        <w:t>ay 1</w:t>
      </w:r>
      <w:r w:rsidR="00437E6B" w:rsidRPr="007A0C5A">
        <w:rPr>
          <w:szCs w:val="24"/>
          <w:highlight w:val="yellow"/>
        </w:rPr>
        <w:t>,</w:t>
      </w:r>
      <w:r w:rsidR="003F3F9D" w:rsidRPr="007A0C5A">
        <w:rPr>
          <w:szCs w:val="24"/>
          <w:highlight w:val="yellow"/>
        </w:rPr>
        <w:t xml:space="preserve"> </w:t>
      </w:r>
      <w:r w:rsidR="00FB49CC" w:rsidRPr="007A0C5A">
        <w:rPr>
          <w:szCs w:val="24"/>
          <w:highlight w:val="yellow"/>
        </w:rPr>
        <w:t>a</w:t>
      </w:r>
      <w:r w:rsidR="00193AD5" w:rsidRPr="007A0C5A">
        <w:rPr>
          <w:szCs w:val="24"/>
          <w:highlight w:val="yellow"/>
        </w:rPr>
        <w:t>fter 16 – 20 hr</w:t>
      </w:r>
      <w:r w:rsidR="00CE7021" w:rsidRPr="007A0C5A">
        <w:rPr>
          <w:szCs w:val="24"/>
          <w:highlight w:val="yellow"/>
        </w:rPr>
        <w:t xml:space="preserve"> of incubation</w:t>
      </w:r>
      <w:r w:rsidR="00193AD5" w:rsidRPr="007A0C5A">
        <w:rPr>
          <w:szCs w:val="24"/>
          <w:highlight w:val="yellow"/>
        </w:rPr>
        <w:t xml:space="preserve">, replace </w:t>
      </w:r>
      <w:r w:rsidR="00242D1C" w:rsidRPr="007A0C5A">
        <w:rPr>
          <w:szCs w:val="24"/>
          <w:highlight w:val="yellow"/>
        </w:rPr>
        <w:t xml:space="preserve">media </w:t>
      </w:r>
      <w:r w:rsidR="00193AD5" w:rsidRPr="007A0C5A">
        <w:rPr>
          <w:szCs w:val="24"/>
          <w:highlight w:val="yellow"/>
        </w:rPr>
        <w:t xml:space="preserve">with </w:t>
      </w:r>
      <w:r w:rsidR="00024BB7" w:rsidRPr="007A0C5A">
        <w:rPr>
          <w:szCs w:val="24"/>
          <w:highlight w:val="yellow"/>
        </w:rPr>
        <w:t xml:space="preserve">2 ml </w:t>
      </w:r>
      <w:r w:rsidR="00193AD5" w:rsidRPr="007A0C5A">
        <w:rPr>
          <w:szCs w:val="24"/>
          <w:highlight w:val="yellow"/>
        </w:rPr>
        <w:t>fresh standard DMEM supplemented with 1</w:t>
      </w:r>
      <w:r w:rsidR="00C00855" w:rsidRPr="007A0C5A">
        <w:rPr>
          <w:szCs w:val="24"/>
          <w:highlight w:val="yellow"/>
        </w:rPr>
        <w:t xml:space="preserve"> </w:t>
      </w:r>
      <w:r w:rsidR="00193AD5" w:rsidRPr="007A0C5A">
        <w:rPr>
          <w:szCs w:val="24"/>
          <w:highlight w:val="yellow"/>
        </w:rPr>
        <w:t>μg/mL D</w:t>
      </w:r>
      <w:r w:rsidR="00024BB7" w:rsidRPr="007A0C5A">
        <w:rPr>
          <w:szCs w:val="24"/>
          <w:highlight w:val="yellow"/>
        </w:rPr>
        <w:t>OX per well</w:t>
      </w:r>
      <w:r w:rsidR="003F3F9D" w:rsidRPr="007A0C5A">
        <w:rPr>
          <w:szCs w:val="24"/>
          <w:highlight w:val="yellow"/>
        </w:rPr>
        <w:t>.</w:t>
      </w:r>
    </w:p>
    <w:p w14:paraId="5138B323" w14:textId="77777777" w:rsidR="009F177B" w:rsidRPr="007A0C5A" w:rsidRDefault="009F177B" w:rsidP="00E17621">
      <w:pPr>
        <w:pStyle w:val="ListParagraph"/>
        <w:spacing w:after="0"/>
        <w:ind w:left="0"/>
        <w:contextualSpacing w:val="0"/>
        <w:jc w:val="both"/>
        <w:rPr>
          <w:szCs w:val="24"/>
          <w:highlight w:val="yellow"/>
        </w:rPr>
      </w:pPr>
    </w:p>
    <w:p w14:paraId="073D2FAB" w14:textId="77777777" w:rsidR="009F177B" w:rsidRPr="007A0C5A" w:rsidRDefault="009F177B" w:rsidP="00E17621">
      <w:pPr>
        <w:spacing w:after="0"/>
        <w:jc w:val="both"/>
        <w:rPr>
          <w:szCs w:val="24"/>
          <w:highlight w:val="yellow"/>
        </w:rPr>
      </w:pPr>
      <w:r w:rsidRPr="007A0C5A">
        <w:rPr>
          <w:szCs w:val="24"/>
          <w:highlight w:val="yellow"/>
        </w:rPr>
        <w:t>3.7) Prepare hematopoietic culture media supplemented with hydrocortisone (10</w:t>
      </w:r>
      <w:r w:rsidRPr="007A0C5A">
        <w:rPr>
          <w:szCs w:val="24"/>
          <w:highlight w:val="yellow"/>
          <w:vertAlign w:val="superscript"/>
        </w:rPr>
        <w:t xml:space="preserve">-6 </w:t>
      </w:r>
      <w:r w:rsidRPr="007A0C5A">
        <w:rPr>
          <w:szCs w:val="24"/>
          <w:highlight w:val="yellow"/>
        </w:rPr>
        <w:t>M), 100 ng/ml stem cell factor (SCF), 100 ng/ml Fms-related tyrosine kinase 3 ligand (Flt3L), 20 ng/ml interleukin-3 (IL-3), 20 ng/ml interleukin-6 (IL-6), and 1 μg/mL DOX.</w:t>
      </w:r>
    </w:p>
    <w:p w14:paraId="515A6074" w14:textId="77777777" w:rsidR="009F177B" w:rsidRPr="007A0C5A" w:rsidRDefault="009F177B" w:rsidP="00E17621">
      <w:pPr>
        <w:pStyle w:val="ListParagraph"/>
        <w:spacing w:after="0"/>
        <w:ind w:left="0"/>
        <w:contextualSpacing w:val="0"/>
        <w:jc w:val="both"/>
        <w:rPr>
          <w:szCs w:val="24"/>
          <w:highlight w:val="yellow"/>
        </w:rPr>
      </w:pPr>
    </w:p>
    <w:p w14:paraId="133317DD" w14:textId="77777777" w:rsidR="00605087" w:rsidRPr="007A0C5A" w:rsidRDefault="00800308" w:rsidP="00E17621">
      <w:pPr>
        <w:pStyle w:val="ListParagraph"/>
        <w:spacing w:after="0"/>
        <w:ind w:left="0"/>
        <w:contextualSpacing w:val="0"/>
        <w:jc w:val="both"/>
        <w:rPr>
          <w:szCs w:val="24"/>
          <w:highlight w:val="yellow"/>
        </w:rPr>
      </w:pPr>
      <w:r w:rsidRPr="007A0C5A">
        <w:rPr>
          <w:szCs w:val="24"/>
          <w:highlight w:val="yellow"/>
        </w:rPr>
        <w:t>3.</w:t>
      </w:r>
      <w:r w:rsidR="009F177B" w:rsidRPr="007A0C5A">
        <w:rPr>
          <w:szCs w:val="24"/>
          <w:highlight w:val="yellow"/>
        </w:rPr>
        <w:t>8</w:t>
      </w:r>
      <w:r w:rsidRPr="007A0C5A">
        <w:rPr>
          <w:szCs w:val="24"/>
          <w:highlight w:val="yellow"/>
        </w:rPr>
        <w:t xml:space="preserve">) </w:t>
      </w:r>
      <w:r w:rsidR="00CE7021" w:rsidRPr="007A0C5A">
        <w:rPr>
          <w:szCs w:val="24"/>
          <w:highlight w:val="yellow"/>
        </w:rPr>
        <w:t xml:space="preserve">On </w:t>
      </w:r>
      <w:r w:rsidR="00024BB7" w:rsidRPr="007A0C5A">
        <w:rPr>
          <w:szCs w:val="24"/>
          <w:highlight w:val="yellow"/>
        </w:rPr>
        <w:t>D</w:t>
      </w:r>
      <w:r w:rsidR="00CE7021" w:rsidRPr="007A0C5A">
        <w:rPr>
          <w:szCs w:val="24"/>
          <w:highlight w:val="yellow"/>
        </w:rPr>
        <w:t>ay 4</w:t>
      </w:r>
      <w:r w:rsidR="00605087" w:rsidRPr="007A0C5A">
        <w:rPr>
          <w:szCs w:val="24"/>
          <w:highlight w:val="yellow"/>
        </w:rPr>
        <w:t xml:space="preserve"> aspirate media from each well and </w:t>
      </w:r>
      <w:r w:rsidR="009F177B" w:rsidRPr="007A0C5A">
        <w:rPr>
          <w:szCs w:val="24"/>
          <w:highlight w:val="yellow"/>
        </w:rPr>
        <w:t>wash cells with 1 ml of PBS per well</w:t>
      </w:r>
      <w:r w:rsidR="00605087" w:rsidRPr="007A0C5A">
        <w:rPr>
          <w:szCs w:val="24"/>
          <w:highlight w:val="yellow"/>
        </w:rPr>
        <w:t>.</w:t>
      </w:r>
      <w:r w:rsidR="009F177B" w:rsidRPr="007A0C5A">
        <w:rPr>
          <w:szCs w:val="24"/>
          <w:highlight w:val="yellow"/>
        </w:rPr>
        <w:t xml:space="preserve"> </w:t>
      </w:r>
    </w:p>
    <w:p w14:paraId="2A2724F8" w14:textId="77777777" w:rsidR="00605087" w:rsidRPr="007A0C5A" w:rsidRDefault="00605087" w:rsidP="00E17621">
      <w:pPr>
        <w:pStyle w:val="ListParagraph"/>
        <w:spacing w:after="0"/>
        <w:ind w:left="0"/>
        <w:contextualSpacing w:val="0"/>
        <w:jc w:val="both"/>
        <w:rPr>
          <w:szCs w:val="24"/>
          <w:highlight w:val="yellow"/>
        </w:rPr>
      </w:pPr>
    </w:p>
    <w:p w14:paraId="3AC213F6" w14:textId="77777777" w:rsidR="00605087" w:rsidRPr="007A0C5A" w:rsidRDefault="00605087" w:rsidP="00E17621">
      <w:pPr>
        <w:pStyle w:val="ListParagraph"/>
        <w:spacing w:after="0"/>
        <w:ind w:left="0"/>
        <w:contextualSpacing w:val="0"/>
        <w:jc w:val="both"/>
        <w:rPr>
          <w:szCs w:val="24"/>
          <w:highlight w:val="yellow"/>
        </w:rPr>
      </w:pPr>
      <w:r w:rsidRPr="007A0C5A">
        <w:rPr>
          <w:szCs w:val="24"/>
          <w:highlight w:val="yellow"/>
        </w:rPr>
        <w:t>3.9) A</w:t>
      </w:r>
      <w:r w:rsidR="009F177B" w:rsidRPr="007A0C5A">
        <w:rPr>
          <w:szCs w:val="24"/>
          <w:highlight w:val="yellow"/>
        </w:rPr>
        <w:t xml:space="preserve">spirate PBS, </w:t>
      </w:r>
      <w:r w:rsidR="00CE7021" w:rsidRPr="007A0C5A">
        <w:rPr>
          <w:szCs w:val="24"/>
          <w:highlight w:val="yellow"/>
        </w:rPr>
        <w:t>d</w:t>
      </w:r>
      <w:r w:rsidR="003F3F9D" w:rsidRPr="007A0C5A">
        <w:rPr>
          <w:szCs w:val="24"/>
          <w:highlight w:val="yellow"/>
        </w:rPr>
        <w:t xml:space="preserve">issociate cells using </w:t>
      </w:r>
      <w:r w:rsidR="009F177B" w:rsidRPr="007A0C5A">
        <w:rPr>
          <w:szCs w:val="24"/>
          <w:highlight w:val="yellow"/>
        </w:rPr>
        <w:t xml:space="preserve">1 ml of 0.05% </w:t>
      </w:r>
      <w:r w:rsidR="001F494C" w:rsidRPr="007A0C5A">
        <w:rPr>
          <w:szCs w:val="24"/>
          <w:highlight w:val="yellow"/>
        </w:rPr>
        <w:t>trypsin</w:t>
      </w:r>
      <w:r w:rsidR="003F3F9D" w:rsidRPr="007A0C5A">
        <w:rPr>
          <w:szCs w:val="24"/>
          <w:highlight w:val="yellow"/>
        </w:rPr>
        <w:t xml:space="preserve"> </w:t>
      </w:r>
      <w:r w:rsidR="009F177B" w:rsidRPr="007A0C5A">
        <w:rPr>
          <w:szCs w:val="24"/>
          <w:highlight w:val="yellow"/>
        </w:rPr>
        <w:t>per well</w:t>
      </w:r>
      <w:r w:rsidRPr="007A0C5A">
        <w:rPr>
          <w:szCs w:val="24"/>
          <w:highlight w:val="yellow"/>
        </w:rPr>
        <w:t xml:space="preserve"> and </w:t>
      </w:r>
      <w:r w:rsidR="009F177B" w:rsidRPr="007A0C5A">
        <w:rPr>
          <w:szCs w:val="24"/>
          <w:highlight w:val="yellow"/>
        </w:rPr>
        <w:t xml:space="preserve">collect </w:t>
      </w:r>
      <w:r w:rsidR="006D01E7" w:rsidRPr="007A0C5A">
        <w:rPr>
          <w:szCs w:val="24"/>
          <w:highlight w:val="yellow"/>
        </w:rPr>
        <w:t>the c</w:t>
      </w:r>
      <w:r w:rsidRPr="007A0C5A">
        <w:rPr>
          <w:szCs w:val="24"/>
          <w:highlight w:val="yellow"/>
        </w:rPr>
        <w:t>ells.</w:t>
      </w:r>
    </w:p>
    <w:p w14:paraId="4284A45A" w14:textId="77777777" w:rsidR="00605087" w:rsidRPr="007A0C5A" w:rsidRDefault="00605087" w:rsidP="00E17621">
      <w:pPr>
        <w:pStyle w:val="ListParagraph"/>
        <w:spacing w:after="0"/>
        <w:ind w:left="0"/>
        <w:contextualSpacing w:val="0"/>
        <w:jc w:val="both"/>
        <w:rPr>
          <w:szCs w:val="24"/>
          <w:highlight w:val="yellow"/>
        </w:rPr>
      </w:pPr>
    </w:p>
    <w:p w14:paraId="75A1DE51" w14:textId="77777777" w:rsidR="003F3F9D" w:rsidRPr="007A0C5A" w:rsidRDefault="00605087" w:rsidP="00E17621">
      <w:pPr>
        <w:pStyle w:val="ListParagraph"/>
        <w:spacing w:after="0"/>
        <w:ind w:left="0"/>
        <w:contextualSpacing w:val="0"/>
        <w:jc w:val="both"/>
        <w:rPr>
          <w:szCs w:val="24"/>
          <w:highlight w:val="yellow"/>
        </w:rPr>
      </w:pPr>
      <w:r w:rsidRPr="007A0C5A">
        <w:rPr>
          <w:szCs w:val="24"/>
          <w:highlight w:val="yellow"/>
        </w:rPr>
        <w:t xml:space="preserve">3.10) Count cells with a hemocytometer, </w:t>
      </w:r>
      <w:r w:rsidR="009F177B" w:rsidRPr="007A0C5A">
        <w:rPr>
          <w:szCs w:val="24"/>
          <w:highlight w:val="yellow"/>
        </w:rPr>
        <w:t xml:space="preserve">spin at 300 x g for 5 min, resuspend in 12 ml of hematopoietic media described in step 3.7 </w:t>
      </w:r>
      <w:r w:rsidR="003F3F9D" w:rsidRPr="007A0C5A">
        <w:rPr>
          <w:szCs w:val="24"/>
          <w:highlight w:val="yellow"/>
        </w:rPr>
        <w:t>and plate 60,000 cells per 6-well plate on 0.1% gelatin coated plates</w:t>
      </w:r>
      <w:r w:rsidRPr="007A0C5A">
        <w:rPr>
          <w:szCs w:val="24"/>
          <w:highlight w:val="yellow"/>
        </w:rPr>
        <w:t xml:space="preserve"> (2 ml per well, 10,000 cells per well)</w:t>
      </w:r>
      <w:r w:rsidR="003F3F9D" w:rsidRPr="007A0C5A">
        <w:rPr>
          <w:szCs w:val="24"/>
          <w:highlight w:val="yellow"/>
        </w:rPr>
        <w:t xml:space="preserve">. </w:t>
      </w:r>
    </w:p>
    <w:p w14:paraId="5DDAD085" w14:textId="77777777" w:rsidR="00332C2C" w:rsidRPr="007A0C5A" w:rsidRDefault="00332C2C" w:rsidP="00E17621">
      <w:pPr>
        <w:pStyle w:val="ListParagraph"/>
        <w:spacing w:after="0"/>
        <w:ind w:left="0"/>
        <w:contextualSpacing w:val="0"/>
        <w:jc w:val="both"/>
        <w:rPr>
          <w:szCs w:val="24"/>
          <w:highlight w:val="yellow"/>
        </w:rPr>
      </w:pPr>
    </w:p>
    <w:p w14:paraId="2E7E6B57" w14:textId="77777777" w:rsidR="003F3F9D" w:rsidRPr="007A0C5A" w:rsidRDefault="00800308" w:rsidP="00E17621">
      <w:pPr>
        <w:pStyle w:val="ListParagraph"/>
        <w:spacing w:after="0"/>
        <w:ind w:left="0"/>
        <w:contextualSpacing w:val="0"/>
        <w:jc w:val="both"/>
        <w:rPr>
          <w:szCs w:val="24"/>
          <w:highlight w:val="yellow"/>
        </w:rPr>
      </w:pPr>
      <w:r w:rsidRPr="007A0C5A">
        <w:rPr>
          <w:szCs w:val="24"/>
          <w:highlight w:val="yellow"/>
        </w:rPr>
        <w:t>3.</w:t>
      </w:r>
      <w:r w:rsidR="00605087" w:rsidRPr="007A0C5A">
        <w:rPr>
          <w:szCs w:val="24"/>
          <w:highlight w:val="yellow"/>
        </w:rPr>
        <w:t>11</w:t>
      </w:r>
      <w:r w:rsidRPr="007A0C5A">
        <w:rPr>
          <w:szCs w:val="24"/>
          <w:highlight w:val="yellow"/>
        </w:rPr>
        <w:t xml:space="preserve">) </w:t>
      </w:r>
      <w:r w:rsidR="003F3F9D" w:rsidRPr="007A0C5A">
        <w:rPr>
          <w:szCs w:val="24"/>
          <w:highlight w:val="yellow"/>
        </w:rPr>
        <w:t xml:space="preserve">Replace media with fresh supplemented </w:t>
      </w:r>
      <w:r w:rsidR="001F494C" w:rsidRPr="007A0C5A">
        <w:rPr>
          <w:szCs w:val="24"/>
          <w:highlight w:val="yellow"/>
        </w:rPr>
        <w:t xml:space="preserve">hematopoietic culture media </w:t>
      </w:r>
      <w:r w:rsidR="003F3F9D" w:rsidRPr="007A0C5A">
        <w:rPr>
          <w:szCs w:val="24"/>
          <w:highlight w:val="yellow"/>
        </w:rPr>
        <w:t xml:space="preserve">every 6 days </w:t>
      </w:r>
      <w:r w:rsidR="009B5F6B" w:rsidRPr="007A0C5A">
        <w:rPr>
          <w:szCs w:val="24"/>
          <w:highlight w:val="yellow"/>
        </w:rPr>
        <w:t>for</w:t>
      </w:r>
      <w:r w:rsidR="003F3F9D" w:rsidRPr="007A0C5A">
        <w:rPr>
          <w:szCs w:val="24"/>
          <w:highlight w:val="yellow"/>
        </w:rPr>
        <w:t xml:space="preserve"> the duration of culture</w:t>
      </w:r>
      <w:r w:rsidR="00D96D32" w:rsidRPr="007A0C5A">
        <w:rPr>
          <w:szCs w:val="24"/>
          <w:highlight w:val="yellow"/>
        </w:rPr>
        <w:t xml:space="preserve"> (35 to 36 days)</w:t>
      </w:r>
      <w:r w:rsidR="003F3F9D" w:rsidRPr="007A0C5A">
        <w:rPr>
          <w:szCs w:val="24"/>
          <w:highlight w:val="yellow"/>
        </w:rPr>
        <w:t xml:space="preserve">. </w:t>
      </w:r>
    </w:p>
    <w:p w14:paraId="42E8A719" w14:textId="77777777" w:rsidR="003E3A3C" w:rsidRPr="007A0C5A" w:rsidRDefault="003E3A3C" w:rsidP="00E17621">
      <w:pPr>
        <w:pStyle w:val="ListParagraph"/>
        <w:spacing w:after="0"/>
        <w:ind w:left="0"/>
        <w:contextualSpacing w:val="0"/>
        <w:jc w:val="both"/>
        <w:rPr>
          <w:szCs w:val="24"/>
          <w:highlight w:val="yellow"/>
        </w:rPr>
      </w:pPr>
    </w:p>
    <w:p w14:paraId="725F3049" w14:textId="77777777" w:rsidR="00CC2459" w:rsidRPr="007A0C5A" w:rsidRDefault="00B72990" w:rsidP="00E17621">
      <w:pPr>
        <w:pStyle w:val="ListParagraph"/>
        <w:spacing w:after="0"/>
        <w:ind w:left="0"/>
        <w:contextualSpacing w:val="0"/>
        <w:jc w:val="both"/>
        <w:rPr>
          <w:szCs w:val="24"/>
        </w:rPr>
      </w:pPr>
      <w:r w:rsidRPr="007A0C5A">
        <w:rPr>
          <w:szCs w:val="24"/>
        </w:rPr>
        <w:t>3</w:t>
      </w:r>
      <w:r w:rsidR="00800308" w:rsidRPr="007A0C5A">
        <w:rPr>
          <w:szCs w:val="24"/>
        </w:rPr>
        <w:t>.</w:t>
      </w:r>
      <w:r w:rsidR="009F177B" w:rsidRPr="007A0C5A">
        <w:rPr>
          <w:szCs w:val="24"/>
        </w:rPr>
        <w:t>1</w:t>
      </w:r>
      <w:r w:rsidR="00605087" w:rsidRPr="007A0C5A">
        <w:rPr>
          <w:szCs w:val="24"/>
        </w:rPr>
        <w:t>2</w:t>
      </w:r>
      <w:r w:rsidR="00800308" w:rsidRPr="007A0C5A">
        <w:rPr>
          <w:szCs w:val="24"/>
        </w:rPr>
        <w:t xml:space="preserve">) </w:t>
      </w:r>
      <w:r w:rsidR="00CC2459" w:rsidRPr="007A0C5A">
        <w:rPr>
          <w:szCs w:val="24"/>
        </w:rPr>
        <w:t>Analyze either intermediate cells or emerging hematopoiet</w:t>
      </w:r>
      <w:r w:rsidR="00D85E9A" w:rsidRPr="007A0C5A">
        <w:rPr>
          <w:szCs w:val="24"/>
        </w:rPr>
        <w:t xml:space="preserve">ic-like cells via </w:t>
      </w:r>
      <w:r w:rsidR="00015C7D" w:rsidRPr="007A0C5A">
        <w:rPr>
          <w:szCs w:val="24"/>
        </w:rPr>
        <w:t>immun</w:t>
      </w:r>
      <w:r w:rsidR="00242D1C" w:rsidRPr="007A0C5A">
        <w:rPr>
          <w:szCs w:val="24"/>
        </w:rPr>
        <w:t>o</w:t>
      </w:r>
      <w:r w:rsidR="00015C7D" w:rsidRPr="007A0C5A">
        <w:rPr>
          <w:szCs w:val="24"/>
        </w:rPr>
        <w:t>-staining</w:t>
      </w:r>
      <w:hyperlink w:anchor="_ENREF_12" w:tooltip="Pereira, 2013 #30" w:history="1">
        <w:r w:rsidR="00DB5F40" w:rsidRPr="007A0C5A">
          <w:rPr>
            <w:szCs w:val="24"/>
          </w:rPr>
          <w:fldChar w:fldCharType="begin">
            <w:fldData xml:space="preserve">PEVuZE5vdGU+PENpdGU+PEF1dGhvcj5QZXJlaXJhPC9BdXRob3I+PFllYXI+MjAxMzwvWWVhcj48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yMDUtMTg8L3BhZ2Vz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</w:fldData>
          </w:fldChar>
        </w:r>
        <w:r w:rsidR="00DB5F40" w:rsidRPr="007A0C5A">
          <w:rPr>
            <w:szCs w:val="24"/>
          </w:rPr>
          <w:instrText xml:space="preserve"> ADDIN EN.CITE </w:instrText>
        </w:r>
        <w:r w:rsidR="00DB5F40" w:rsidRPr="007A0C5A">
          <w:rPr>
            <w:szCs w:val="24"/>
          </w:rPr>
          <w:fldChar w:fldCharType="begin">
            <w:fldData xml:space="preserve">PEVuZE5vdGU+PENpdGU+PEF1dGhvcj5QZXJlaXJhPC9BdXRob3I+PFllYXI+MjAxMzwvWWVhcj48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yMDUtMTg8L3BhZ2Vz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</w:fldData>
          </w:fldChar>
        </w:r>
        <w:r w:rsidR="00DB5F40" w:rsidRPr="007A0C5A">
          <w:rPr>
            <w:szCs w:val="24"/>
          </w:rPr>
          <w:instrText xml:space="preserve"> ADDIN EN.CITE.DATA </w:instrText>
        </w:r>
        <w:r w:rsidR="00DB5F40" w:rsidRPr="007A0C5A">
          <w:rPr>
            <w:szCs w:val="24"/>
          </w:rPr>
        </w:r>
        <w:r w:rsidR="00DB5F40" w:rsidRPr="007A0C5A">
          <w:rPr>
            <w:szCs w:val="24"/>
          </w:rPr>
          <w:fldChar w:fldCharType="end"/>
        </w:r>
        <w:r w:rsidR="00DB5F40" w:rsidRPr="007A0C5A">
          <w:rPr>
            <w:szCs w:val="24"/>
          </w:rPr>
        </w:r>
        <w:r w:rsidR="00DB5F40" w:rsidRPr="007A0C5A">
          <w:rPr>
            <w:szCs w:val="24"/>
          </w:rPr>
          <w:fldChar w:fldCharType="separate"/>
        </w:r>
        <w:r w:rsidR="00DB5F40" w:rsidRPr="007A0C5A">
          <w:rPr>
            <w:noProof/>
            <w:szCs w:val="24"/>
            <w:vertAlign w:val="superscript"/>
          </w:rPr>
          <w:t>12</w:t>
        </w:r>
        <w:r w:rsidR="00DB5F40" w:rsidRPr="007A0C5A">
          <w:rPr>
            <w:szCs w:val="24"/>
          </w:rPr>
          <w:fldChar w:fldCharType="end"/>
        </w:r>
      </w:hyperlink>
      <w:r w:rsidR="00015C7D" w:rsidRPr="007A0C5A">
        <w:rPr>
          <w:szCs w:val="24"/>
        </w:rPr>
        <w:t xml:space="preserve">, </w:t>
      </w:r>
      <w:r w:rsidR="00D85E9A" w:rsidRPr="007A0C5A">
        <w:rPr>
          <w:szCs w:val="24"/>
        </w:rPr>
        <w:t>FACS analysis</w:t>
      </w:r>
      <w:r w:rsidR="00242D1C" w:rsidRPr="007A0C5A">
        <w:rPr>
          <w:szCs w:val="24"/>
        </w:rPr>
        <w:fldChar w:fldCharType="begin">
          <w:fldData xml:space="preserve">PEVuZE5vdGU+PENpdGU+PEF1dGhvcj5RaXU8L0F1dGhvcj48WWVhcj4yMDE0PC9ZZWFyPjxSZWNO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yMDUtMTg8L3BhZ2VzPjx2b2x1bWU+MTM8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</w:fldData>
        </w:fldChar>
      </w:r>
      <w:r w:rsidR="00242D1C" w:rsidRPr="007A0C5A">
        <w:rPr>
          <w:szCs w:val="24"/>
        </w:rPr>
        <w:instrText xml:space="preserve"> ADDIN EN.CITE </w:instrText>
      </w:r>
      <w:r w:rsidR="00242D1C" w:rsidRPr="007A0C5A">
        <w:rPr>
          <w:szCs w:val="24"/>
        </w:rPr>
        <w:fldChar w:fldCharType="begin">
          <w:fldData xml:space="preserve">PEVuZE5vdGU+PENpdGU+PEF1dGhvcj5RaXU8L0F1dGhvcj48WWVhcj4yMDE0PC9ZZWFyPjxSZWNO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yMDUtMTg8L3BhZ2VzPjx2b2x1bWU+MTM8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</w:fldData>
        </w:fldChar>
      </w:r>
      <w:r w:rsidR="00242D1C" w:rsidRPr="007A0C5A">
        <w:rPr>
          <w:szCs w:val="24"/>
        </w:rPr>
        <w:instrText xml:space="preserve"> ADDIN EN.CITE.DATA </w:instrText>
      </w:r>
      <w:r w:rsidR="00242D1C" w:rsidRPr="007A0C5A">
        <w:rPr>
          <w:szCs w:val="24"/>
        </w:rPr>
      </w:r>
      <w:r w:rsidR="00242D1C" w:rsidRPr="007A0C5A">
        <w:rPr>
          <w:szCs w:val="24"/>
        </w:rPr>
        <w:fldChar w:fldCharType="end"/>
      </w:r>
      <w:r w:rsidR="00242D1C" w:rsidRPr="007A0C5A">
        <w:rPr>
          <w:szCs w:val="24"/>
        </w:rPr>
      </w:r>
      <w:r w:rsidR="00242D1C" w:rsidRPr="007A0C5A">
        <w:rPr>
          <w:szCs w:val="24"/>
        </w:rPr>
        <w:fldChar w:fldCharType="separate"/>
      </w:r>
      <w:hyperlink w:anchor="_ENREF_8" w:tooltip="Qiu, 2014 #9" w:history="1">
        <w:r w:rsidR="00DB5F40" w:rsidRPr="007A0C5A">
          <w:rPr>
            <w:noProof/>
            <w:szCs w:val="24"/>
            <w:vertAlign w:val="superscript"/>
          </w:rPr>
          <w:t>8</w:t>
        </w:r>
      </w:hyperlink>
      <w:r w:rsidR="00242D1C" w:rsidRPr="007A0C5A">
        <w:rPr>
          <w:noProof/>
          <w:szCs w:val="24"/>
          <w:vertAlign w:val="superscript"/>
        </w:rPr>
        <w:t>,</w:t>
      </w:r>
      <w:hyperlink w:anchor="_ENREF_12" w:tooltip="Pereira, 2013 #30" w:history="1">
        <w:r w:rsidR="00DB5F40" w:rsidRPr="007A0C5A">
          <w:rPr>
            <w:noProof/>
            <w:szCs w:val="24"/>
            <w:vertAlign w:val="superscript"/>
          </w:rPr>
          <w:t>12</w:t>
        </w:r>
      </w:hyperlink>
      <w:r w:rsidR="00242D1C" w:rsidRPr="007A0C5A">
        <w:rPr>
          <w:szCs w:val="24"/>
        </w:rPr>
        <w:fldChar w:fldCharType="end"/>
      </w:r>
      <w:r w:rsidR="00D85E9A" w:rsidRPr="007A0C5A">
        <w:rPr>
          <w:szCs w:val="24"/>
        </w:rPr>
        <w:t>, qRT-PCR</w:t>
      </w:r>
      <w:hyperlink w:anchor="_ENREF_12" w:tooltip="Pereira, 2013 #30" w:history="1">
        <w:r w:rsidR="00DB5F40" w:rsidRPr="007A0C5A">
          <w:rPr>
            <w:szCs w:val="24"/>
          </w:rPr>
          <w:fldChar w:fldCharType="begin">
            <w:fldData xml:space="preserve">PEVuZE5vdGU+PENpdGU+PEF1dGhvcj5QZXJlaXJhPC9BdXRob3I+PFllYXI+MjAxMzwvWWVhcj48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yMDUtMTg8L3BhZ2Vz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</w:fldData>
          </w:fldChar>
        </w:r>
        <w:r w:rsidR="00DB5F40" w:rsidRPr="007A0C5A">
          <w:rPr>
            <w:szCs w:val="24"/>
          </w:rPr>
          <w:instrText xml:space="preserve"> ADDIN EN.CITE </w:instrText>
        </w:r>
        <w:r w:rsidR="00DB5F40" w:rsidRPr="007A0C5A">
          <w:rPr>
            <w:szCs w:val="24"/>
          </w:rPr>
          <w:fldChar w:fldCharType="begin">
            <w:fldData xml:space="preserve">PEVuZE5vdGU+PENpdGU+PEF1dGhvcj5QZXJlaXJhPC9BdXRob3I+PFllYXI+MjAxMzwvWWVhcj48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yMDUtMTg8L3BhZ2Vz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</w:fldData>
          </w:fldChar>
        </w:r>
        <w:r w:rsidR="00DB5F40" w:rsidRPr="007A0C5A">
          <w:rPr>
            <w:szCs w:val="24"/>
          </w:rPr>
          <w:instrText xml:space="preserve"> ADDIN EN.CITE.DATA </w:instrText>
        </w:r>
        <w:r w:rsidR="00DB5F40" w:rsidRPr="007A0C5A">
          <w:rPr>
            <w:szCs w:val="24"/>
          </w:rPr>
        </w:r>
        <w:r w:rsidR="00DB5F40" w:rsidRPr="007A0C5A">
          <w:rPr>
            <w:szCs w:val="24"/>
          </w:rPr>
          <w:fldChar w:fldCharType="end"/>
        </w:r>
        <w:r w:rsidR="00DB5F40" w:rsidRPr="007A0C5A">
          <w:rPr>
            <w:szCs w:val="24"/>
          </w:rPr>
        </w:r>
        <w:r w:rsidR="00DB5F40" w:rsidRPr="007A0C5A">
          <w:rPr>
            <w:szCs w:val="24"/>
          </w:rPr>
          <w:fldChar w:fldCharType="separate"/>
        </w:r>
        <w:r w:rsidR="00DB5F40" w:rsidRPr="007A0C5A">
          <w:rPr>
            <w:noProof/>
            <w:szCs w:val="24"/>
            <w:vertAlign w:val="superscript"/>
          </w:rPr>
          <w:t>12</w:t>
        </w:r>
        <w:r w:rsidR="00DB5F40" w:rsidRPr="007A0C5A">
          <w:rPr>
            <w:szCs w:val="24"/>
          </w:rPr>
          <w:fldChar w:fldCharType="end"/>
        </w:r>
      </w:hyperlink>
      <w:r w:rsidR="00D85E9A" w:rsidRPr="007A0C5A">
        <w:rPr>
          <w:szCs w:val="24"/>
        </w:rPr>
        <w:t xml:space="preserve">, </w:t>
      </w:r>
      <w:r w:rsidR="00CC2459" w:rsidRPr="007A0C5A">
        <w:rPr>
          <w:szCs w:val="24"/>
        </w:rPr>
        <w:t>and mRNA sequencing</w:t>
      </w:r>
      <w:hyperlink w:anchor="_ENREF_12" w:tooltip="Pereira, 2013 #30" w:history="1">
        <w:r w:rsidR="00DB5F40" w:rsidRPr="007A0C5A">
          <w:rPr>
            <w:szCs w:val="24"/>
          </w:rPr>
          <w:fldChar w:fldCharType="begin">
            <w:fldData xml:space="preserve">PEVuZE5vdGU+PENpdGU+PEF1dGhvcj5QZXJlaXJhPC9BdXRob3I+PFllYXI+MjAxMzwvWWVhcj48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yMDUtMTg8L3BhZ2Vz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</w:fldData>
          </w:fldChar>
        </w:r>
        <w:r w:rsidR="00DB5F40" w:rsidRPr="007A0C5A">
          <w:rPr>
            <w:szCs w:val="24"/>
          </w:rPr>
          <w:instrText xml:space="preserve"> ADDIN EN.CITE </w:instrText>
        </w:r>
        <w:r w:rsidR="00DB5F40" w:rsidRPr="007A0C5A">
          <w:rPr>
            <w:szCs w:val="24"/>
          </w:rPr>
          <w:fldChar w:fldCharType="begin">
            <w:fldData xml:space="preserve">PEVuZE5vdGU+PENpdGU+PEF1dGhvcj5QZXJlaXJhPC9BdXRob3I+PFllYXI+MjAxMzwvWWVhcj48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yMDUtMTg8L3BhZ2Vz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</w:fldData>
          </w:fldChar>
        </w:r>
        <w:r w:rsidR="00DB5F40" w:rsidRPr="007A0C5A">
          <w:rPr>
            <w:szCs w:val="24"/>
          </w:rPr>
          <w:instrText xml:space="preserve"> ADDIN EN.CITE.DATA </w:instrText>
        </w:r>
        <w:r w:rsidR="00DB5F40" w:rsidRPr="007A0C5A">
          <w:rPr>
            <w:szCs w:val="24"/>
          </w:rPr>
        </w:r>
        <w:r w:rsidR="00DB5F40" w:rsidRPr="007A0C5A">
          <w:rPr>
            <w:szCs w:val="24"/>
          </w:rPr>
          <w:fldChar w:fldCharType="end"/>
        </w:r>
        <w:r w:rsidR="00DB5F40" w:rsidRPr="007A0C5A">
          <w:rPr>
            <w:szCs w:val="24"/>
          </w:rPr>
        </w:r>
        <w:r w:rsidR="00DB5F40" w:rsidRPr="007A0C5A">
          <w:rPr>
            <w:szCs w:val="24"/>
          </w:rPr>
          <w:fldChar w:fldCharType="separate"/>
        </w:r>
        <w:r w:rsidR="00DB5F40" w:rsidRPr="007A0C5A">
          <w:rPr>
            <w:noProof/>
            <w:szCs w:val="24"/>
            <w:vertAlign w:val="superscript"/>
          </w:rPr>
          <w:t>12</w:t>
        </w:r>
        <w:r w:rsidR="00DB5F40" w:rsidRPr="007A0C5A">
          <w:rPr>
            <w:szCs w:val="24"/>
          </w:rPr>
          <w:fldChar w:fldCharType="end"/>
        </w:r>
      </w:hyperlink>
      <w:r w:rsidR="00CC2459" w:rsidRPr="007A0C5A">
        <w:rPr>
          <w:szCs w:val="24"/>
        </w:rPr>
        <w:t xml:space="preserve"> to confirm the acquisition of hemogenic endothelial or HSC-like markers and gene expression.</w:t>
      </w:r>
    </w:p>
    <w:p w14:paraId="48CC684A" w14:textId="77777777" w:rsidR="00753777" w:rsidRPr="007A0C5A" w:rsidRDefault="00753777" w:rsidP="00E17621">
      <w:pPr>
        <w:pStyle w:val="ListParagraph"/>
        <w:spacing w:after="0"/>
        <w:ind w:left="0"/>
        <w:contextualSpacing w:val="0"/>
        <w:jc w:val="both"/>
        <w:rPr>
          <w:szCs w:val="24"/>
        </w:rPr>
      </w:pPr>
    </w:p>
    <w:p w14:paraId="64C9BDD1" w14:textId="77777777" w:rsidR="00CC2459" w:rsidRPr="007A0C5A" w:rsidRDefault="00CC2459" w:rsidP="00E17621">
      <w:pPr>
        <w:spacing w:after="0"/>
        <w:jc w:val="both"/>
        <w:rPr>
          <w:b/>
          <w:szCs w:val="24"/>
          <w:highlight w:val="yellow"/>
        </w:rPr>
      </w:pPr>
      <w:r w:rsidRPr="007A0C5A">
        <w:rPr>
          <w:b/>
          <w:szCs w:val="24"/>
          <w:highlight w:val="yellow"/>
        </w:rPr>
        <w:t xml:space="preserve">4. Placental aggregation and </w:t>
      </w:r>
      <w:r w:rsidR="001F494C" w:rsidRPr="007A0C5A">
        <w:rPr>
          <w:b/>
          <w:szCs w:val="24"/>
          <w:highlight w:val="yellow"/>
        </w:rPr>
        <w:t>colony forming unit (</w:t>
      </w:r>
      <w:r w:rsidRPr="007A0C5A">
        <w:rPr>
          <w:b/>
          <w:szCs w:val="24"/>
          <w:highlight w:val="yellow"/>
        </w:rPr>
        <w:t>CFU</w:t>
      </w:r>
      <w:r w:rsidR="001F494C" w:rsidRPr="007A0C5A">
        <w:rPr>
          <w:b/>
          <w:szCs w:val="24"/>
          <w:highlight w:val="yellow"/>
        </w:rPr>
        <w:t>)</w:t>
      </w:r>
      <w:r w:rsidRPr="007A0C5A">
        <w:rPr>
          <w:b/>
          <w:szCs w:val="24"/>
          <w:highlight w:val="yellow"/>
        </w:rPr>
        <w:t xml:space="preserve"> assays in </w:t>
      </w:r>
      <w:r w:rsidR="00A47962" w:rsidRPr="007A0C5A">
        <w:rPr>
          <w:b/>
          <w:szCs w:val="24"/>
          <w:highlight w:val="yellow"/>
        </w:rPr>
        <w:t>m</w:t>
      </w:r>
      <w:r w:rsidRPr="007A0C5A">
        <w:rPr>
          <w:b/>
          <w:szCs w:val="24"/>
          <w:highlight w:val="yellow"/>
        </w:rPr>
        <w:t>ethylcellulose</w:t>
      </w:r>
    </w:p>
    <w:p w14:paraId="2A83DA16" w14:textId="77777777" w:rsidR="00D32EE2" w:rsidRPr="007A0C5A" w:rsidRDefault="00D32EE2" w:rsidP="00E17621">
      <w:pPr>
        <w:spacing w:after="0"/>
        <w:jc w:val="both"/>
        <w:rPr>
          <w:b/>
          <w:szCs w:val="24"/>
          <w:highlight w:val="yellow"/>
        </w:rPr>
      </w:pPr>
    </w:p>
    <w:p w14:paraId="1F524BB2" w14:textId="77777777" w:rsidR="00AA6A0E" w:rsidRPr="007A0C5A" w:rsidRDefault="00800308" w:rsidP="00E17621">
      <w:pPr>
        <w:pStyle w:val="ListParagraph"/>
        <w:spacing w:after="0"/>
        <w:ind w:left="0"/>
        <w:contextualSpacing w:val="0"/>
        <w:jc w:val="both"/>
        <w:rPr>
          <w:szCs w:val="24"/>
        </w:rPr>
      </w:pPr>
      <w:r w:rsidRPr="007A0C5A">
        <w:rPr>
          <w:szCs w:val="24"/>
        </w:rPr>
        <w:t xml:space="preserve">4.1) </w:t>
      </w:r>
      <w:r w:rsidR="00AA6A0E" w:rsidRPr="007A0C5A">
        <w:rPr>
          <w:szCs w:val="24"/>
        </w:rPr>
        <w:t xml:space="preserve">Dissect placentas from pregnant C57BL/6 mice </w:t>
      </w:r>
      <w:r w:rsidR="00A66AB6" w:rsidRPr="007A0C5A">
        <w:rPr>
          <w:szCs w:val="24"/>
        </w:rPr>
        <w:t>as previously described</w:t>
      </w:r>
      <w:hyperlink w:anchor="_ENREF_18" w:tooltip="Taoudi, 2008 #17" w:history="1">
        <w:r w:rsidR="00DB5F40" w:rsidRPr="007A0C5A">
          <w:rPr>
            <w:szCs w:val="24"/>
          </w:rPr>
          <w:fldChar w:fldCharType="begin">
            <w:fldData xml:space="preserve">PEVuZE5vdGU+PENpdGU+PEF1dGhvcj5UYW91ZGk8L0F1dGhvcj48WWVhcj4yMDA4PC9ZZWFyPjxS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</w:fldData>
          </w:fldChar>
        </w:r>
        <w:r w:rsidR="00DB5F40" w:rsidRPr="007A0C5A">
          <w:rPr>
            <w:szCs w:val="24"/>
          </w:rPr>
          <w:instrText xml:space="preserve"> ADDIN EN.CITE </w:instrText>
        </w:r>
        <w:r w:rsidR="00DB5F40" w:rsidRPr="007A0C5A">
          <w:rPr>
            <w:szCs w:val="24"/>
          </w:rPr>
          <w:fldChar w:fldCharType="begin">
            <w:fldData xml:space="preserve">PEVuZE5vdGU+PENpdGU+PEF1dGhvcj5UYW91ZGk8L0F1dGhvcj48WWVhcj4yMDA4PC9ZZWFyPjxS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</w:fldData>
          </w:fldChar>
        </w:r>
        <w:r w:rsidR="00DB5F40" w:rsidRPr="007A0C5A">
          <w:rPr>
            <w:szCs w:val="24"/>
          </w:rPr>
          <w:instrText xml:space="preserve"> ADDIN EN.CITE.DATA </w:instrText>
        </w:r>
        <w:r w:rsidR="00DB5F40" w:rsidRPr="007A0C5A">
          <w:rPr>
            <w:szCs w:val="24"/>
          </w:rPr>
        </w:r>
        <w:r w:rsidR="00DB5F40" w:rsidRPr="007A0C5A">
          <w:rPr>
            <w:szCs w:val="24"/>
          </w:rPr>
          <w:fldChar w:fldCharType="end"/>
        </w:r>
        <w:r w:rsidR="00DB5F40" w:rsidRPr="007A0C5A">
          <w:rPr>
            <w:szCs w:val="24"/>
          </w:rPr>
        </w:r>
        <w:r w:rsidR="00DB5F40" w:rsidRPr="007A0C5A">
          <w:rPr>
            <w:szCs w:val="24"/>
          </w:rPr>
          <w:fldChar w:fldCharType="separate"/>
        </w:r>
        <w:r w:rsidR="00DB5F40" w:rsidRPr="007A0C5A">
          <w:rPr>
            <w:noProof/>
            <w:szCs w:val="24"/>
            <w:vertAlign w:val="superscript"/>
          </w:rPr>
          <w:t>18</w:t>
        </w:r>
        <w:r w:rsidR="00DB5F40" w:rsidRPr="007A0C5A">
          <w:rPr>
            <w:szCs w:val="24"/>
          </w:rPr>
          <w:fldChar w:fldCharType="end"/>
        </w:r>
      </w:hyperlink>
      <w:r w:rsidR="00A66AB6" w:rsidRPr="007A0C5A">
        <w:rPr>
          <w:szCs w:val="24"/>
        </w:rPr>
        <w:t xml:space="preserve"> </w:t>
      </w:r>
      <w:r w:rsidR="00AA6A0E" w:rsidRPr="007A0C5A">
        <w:rPr>
          <w:szCs w:val="24"/>
        </w:rPr>
        <w:t>at E12.5 and keep tissue on ice.</w:t>
      </w:r>
    </w:p>
    <w:p w14:paraId="332EAD01" w14:textId="77777777" w:rsidR="003E3A3C" w:rsidRPr="007A0C5A" w:rsidRDefault="003E3A3C" w:rsidP="00E17621">
      <w:pPr>
        <w:pStyle w:val="ListParagraph"/>
        <w:spacing w:after="0"/>
        <w:ind w:left="0"/>
        <w:contextualSpacing w:val="0"/>
        <w:jc w:val="both"/>
        <w:rPr>
          <w:szCs w:val="24"/>
          <w:highlight w:val="yellow"/>
        </w:rPr>
      </w:pPr>
    </w:p>
    <w:p w14:paraId="20AFC1D4" w14:textId="77777777" w:rsidR="00AA6A0E" w:rsidRPr="007A0C5A" w:rsidRDefault="00800308" w:rsidP="00E17621">
      <w:pPr>
        <w:pStyle w:val="ListParagraph"/>
        <w:spacing w:after="0"/>
        <w:ind w:left="0"/>
        <w:contextualSpacing w:val="0"/>
        <w:jc w:val="both"/>
        <w:rPr>
          <w:szCs w:val="24"/>
          <w:highlight w:val="yellow"/>
        </w:rPr>
      </w:pPr>
      <w:r w:rsidRPr="007A0C5A">
        <w:rPr>
          <w:szCs w:val="24"/>
          <w:highlight w:val="yellow"/>
        </w:rPr>
        <w:t xml:space="preserve">4.2) </w:t>
      </w:r>
      <w:r w:rsidR="00D0404A" w:rsidRPr="007A0C5A">
        <w:rPr>
          <w:szCs w:val="24"/>
          <w:highlight w:val="yellow"/>
        </w:rPr>
        <w:t>To start placenta dissociation</w:t>
      </w:r>
      <w:hyperlink w:anchor="_ENREF_19" w:tooltip="Gekas, 2008 #33" w:history="1">
        <w:r w:rsidR="00DB5F40" w:rsidRPr="007A0C5A">
          <w:rPr>
            <w:szCs w:val="24"/>
            <w:highlight w:val="yellow"/>
          </w:rPr>
          <w:fldChar w:fldCharType="begin"/>
        </w:r>
        <w:r w:rsidR="00DB5F40" w:rsidRPr="007A0C5A">
          <w:rPr>
            <w:szCs w:val="24"/>
            <w:highlight w:val="yellow"/>
          </w:rPr>
          <w:instrText xml:space="preserve"> ADDIN EN.CITE &lt;EndNote&gt;&lt;Cite&gt;&lt;Author&gt;Gekas&lt;/Author&gt;&lt;Year&gt;2008&lt;/Year&gt;&lt;RecNum&gt;33&lt;/RecNum&gt;&lt;DisplayText&gt;&lt;style face="superscript"&gt;19&lt;/style&gt;&lt;/DisplayText&gt;&lt;record&gt;&lt;rec-number&gt;33&lt;/rec-number&gt;&lt;foreign-keys&gt;&lt;key app="EN" db-id="ws9v2vwwp22r22eep515wt0ceaas599ww5pv" timestamp="1450217478"&gt;33&lt;/key&gt;&lt;/foreign-keys&gt;&lt;ref-type name="Journal Article"&gt;17&lt;/ref-type&gt;&lt;contributors&gt;&lt;authors&gt;&lt;author&gt;Gekas, C.&lt;/author&gt;&lt;author&gt;E. Rhodes K&lt;/author&gt;&lt;author&gt;K. A. Mikkola H&lt;/author&gt;&lt;/authors&gt;&lt;/contributors&gt;&lt;auth-address&gt;Jonsson Comprehensive Cancer Center, University of California, Los Angeles, USA.&lt;/auth-address&gt;&lt;titles&gt;&lt;title&gt;Isolation and analysis of hematopoietic stem cells from the placenta&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6&lt;/number&gt;&lt;keywords&gt;&lt;keyword&gt;Animals&lt;/keyword&gt;&lt;keyword&gt;Cytological Techniques/*methods&lt;/keyword&gt;&lt;keyword&gt;Dissection/methods&lt;/keyword&gt;&lt;keyword&gt;Female&lt;/keyword&gt;&lt;keyword&gt;Frozen Sections&lt;/keyword&gt;&lt;keyword&gt;Hematopoietic Stem Cells/*cytology&lt;/keyword&gt;&lt;keyword&gt;Mice&lt;/keyword&gt;&lt;keyword&gt;Placenta/*cytology&lt;/keyword&gt;&lt;/keywords&gt;&lt;dates&gt;&lt;year&gt;2008&lt;/year&gt;&lt;/dates&gt;&lt;isbn&gt;1940-087X (Electronic)&amp;#xD;1940-087X (Linking)&lt;/isbn&gt;&lt;accession-num&gt;19066551&lt;/accession-num&gt;&lt;urls&gt;&lt;related-urls&gt;&lt;url&gt;http://www.ncbi.nlm.nih.gov/pubmed/19066551&lt;/url&gt;&lt;/related-urls&gt;&lt;/urls&gt;&lt;custom2&gt;2583034&lt;/custom2&gt;&lt;electronic-resource-num&gt;10.3791/742&lt;/electronic-resource-num&gt;&lt;/record&gt;&lt;/Cite&gt;&lt;/EndNote&gt;</w:instrText>
        </w:r>
        <w:r w:rsidR="00DB5F40" w:rsidRPr="007A0C5A">
          <w:rPr>
            <w:szCs w:val="24"/>
            <w:highlight w:val="yellow"/>
          </w:rPr>
          <w:fldChar w:fldCharType="separate"/>
        </w:r>
        <w:r w:rsidR="00DB5F40" w:rsidRPr="007A0C5A">
          <w:rPr>
            <w:noProof/>
            <w:szCs w:val="24"/>
            <w:highlight w:val="yellow"/>
            <w:vertAlign w:val="superscript"/>
          </w:rPr>
          <w:t>19</w:t>
        </w:r>
        <w:r w:rsidR="00DB5F40" w:rsidRPr="007A0C5A">
          <w:rPr>
            <w:szCs w:val="24"/>
            <w:highlight w:val="yellow"/>
          </w:rPr>
          <w:fldChar w:fldCharType="end"/>
        </w:r>
      </w:hyperlink>
      <w:r w:rsidR="00A66AB6" w:rsidRPr="007A0C5A">
        <w:rPr>
          <w:szCs w:val="24"/>
          <w:highlight w:val="yellow"/>
        </w:rPr>
        <w:t>,</w:t>
      </w:r>
      <w:r w:rsidR="00D0404A" w:rsidRPr="007A0C5A">
        <w:rPr>
          <w:szCs w:val="24"/>
          <w:highlight w:val="yellow"/>
        </w:rPr>
        <w:t xml:space="preserve"> w</w:t>
      </w:r>
      <w:r w:rsidR="00AA6A0E" w:rsidRPr="007A0C5A">
        <w:rPr>
          <w:szCs w:val="24"/>
          <w:highlight w:val="yellow"/>
        </w:rPr>
        <w:t>ash</w:t>
      </w:r>
      <w:r w:rsidR="00A47962" w:rsidRPr="007A0C5A">
        <w:rPr>
          <w:szCs w:val="24"/>
          <w:highlight w:val="yellow"/>
        </w:rPr>
        <w:t xml:space="preserve"> placental</w:t>
      </w:r>
      <w:r w:rsidR="00AA6A0E" w:rsidRPr="007A0C5A">
        <w:rPr>
          <w:szCs w:val="24"/>
          <w:highlight w:val="yellow"/>
        </w:rPr>
        <w:t xml:space="preserve"> tissue in </w:t>
      </w:r>
      <w:r w:rsidR="00C62104" w:rsidRPr="007A0C5A">
        <w:rPr>
          <w:szCs w:val="24"/>
          <w:highlight w:val="yellow"/>
        </w:rPr>
        <w:t xml:space="preserve">2 – 5 ml of 0.2% collagenase type I in PBS with 20% FBS </w:t>
      </w:r>
      <w:r w:rsidR="00AA6A0E" w:rsidRPr="007A0C5A">
        <w:rPr>
          <w:szCs w:val="24"/>
          <w:highlight w:val="yellow"/>
        </w:rPr>
        <w:t xml:space="preserve">and mechanically </w:t>
      </w:r>
      <w:r w:rsidR="00C62104" w:rsidRPr="007A0C5A">
        <w:rPr>
          <w:szCs w:val="24"/>
          <w:highlight w:val="yellow"/>
        </w:rPr>
        <w:t xml:space="preserve">dissociate </w:t>
      </w:r>
      <w:r w:rsidR="00AA6A0E" w:rsidRPr="007A0C5A">
        <w:rPr>
          <w:szCs w:val="24"/>
          <w:highlight w:val="yellow"/>
        </w:rPr>
        <w:t>with an 18G needle</w:t>
      </w:r>
      <w:r w:rsidR="00A47962" w:rsidRPr="007A0C5A">
        <w:rPr>
          <w:szCs w:val="24"/>
          <w:highlight w:val="yellow"/>
        </w:rPr>
        <w:t xml:space="preserve"> fitted into a 5 ml syringe</w:t>
      </w:r>
      <w:r w:rsidR="00C62104" w:rsidRPr="007A0C5A">
        <w:rPr>
          <w:szCs w:val="24"/>
          <w:highlight w:val="yellow"/>
        </w:rPr>
        <w:t xml:space="preserve"> by passaging the placenta and PBS through the needle at least 3 times</w:t>
      </w:r>
      <w:r w:rsidR="003C1899" w:rsidRPr="007A0C5A">
        <w:rPr>
          <w:szCs w:val="24"/>
          <w:highlight w:val="yellow"/>
        </w:rPr>
        <w:t>.</w:t>
      </w:r>
    </w:p>
    <w:p w14:paraId="11AB99EA" w14:textId="77777777" w:rsidR="003E3A3C" w:rsidRPr="007A0C5A" w:rsidRDefault="003E3A3C" w:rsidP="00E17621">
      <w:pPr>
        <w:pStyle w:val="ListParagraph"/>
        <w:spacing w:after="0"/>
        <w:ind w:left="0"/>
        <w:contextualSpacing w:val="0"/>
        <w:jc w:val="both"/>
        <w:rPr>
          <w:szCs w:val="24"/>
          <w:highlight w:val="yellow"/>
        </w:rPr>
      </w:pPr>
    </w:p>
    <w:p w14:paraId="7F3C6CD0" w14:textId="77777777" w:rsidR="003C1899" w:rsidRPr="007A0C5A" w:rsidRDefault="00800308" w:rsidP="00E17621">
      <w:pPr>
        <w:pStyle w:val="ListParagraph"/>
        <w:spacing w:after="0"/>
        <w:ind w:left="0"/>
        <w:contextualSpacing w:val="0"/>
        <w:jc w:val="both"/>
        <w:rPr>
          <w:szCs w:val="24"/>
          <w:highlight w:val="yellow"/>
        </w:rPr>
      </w:pPr>
      <w:r w:rsidRPr="007A0C5A">
        <w:rPr>
          <w:szCs w:val="24"/>
          <w:highlight w:val="yellow"/>
        </w:rPr>
        <w:t xml:space="preserve">4.3) </w:t>
      </w:r>
      <w:r w:rsidR="00C62104" w:rsidRPr="007A0C5A">
        <w:rPr>
          <w:szCs w:val="24"/>
          <w:highlight w:val="yellow"/>
        </w:rPr>
        <w:t xml:space="preserve">After mechanical dissociation, </w:t>
      </w:r>
      <w:r w:rsidR="00CC6BB1" w:rsidRPr="007A0C5A">
        <w:rPr>
          <w:szCs w:val="24"/>
          <w:highlight w:val="yellow"/>
        </w:rPr>
        <w:t xml:space="preserve">keep </w:t>
      </w:r>
      <w:r w:rsidR="00A47962" w:rsidRPr="007A0C5A">
        <w:rPr>
          <w:szCs w:val="24"/>
          <w:highlight w:val="yellow"/>
        </w:rPr>
        <w:t xml:space="preserve">placental </w:t>
      </w:r>
      <w:r w:rsidR="00CC6BB1" w:rsidRPr="007A0C5A">
        <w:rPr>
          <w:szCs w:val="24"/>
          <w:highlight w:val="yellow"/>
        </w:rPr>
        <w:t>cells in 2 – 5 ml of c</w:t>
      </w:r>
      <w:r w:rsidR="00A66AB6" w:rsidRPr="007A0C5A">
        <w:rPr>
          <w:szCs w:val="24"/>
          <w:highlight w:val="yellow"/>
        </w:rPr>
        <w:t>ollagenase solution at</w:t>
      </w:r>
      <w:r w:rsidR="003C1899" w:rsidRPr="007A0C5A">
        <w:rPr>
          <w:szCs w:val="24"/>
          <w:highlight w:val="yellow"/>
        </w:rPr>
        <w:t xml:space="preserve"> 37</w:t>
      </w:r>
      <w:r w:rsidR="00A20B21" w:rsidRPr="007A0C5A">
        <w:rPr>
          <w:szCs w:val="24"/>
          <w:highlight w:val="yellow"/>
        </w:rPr>
        <w:t xml:space="preserve"> </w:t>
      </w:r>
      <w:r w:rsidR="003C1899" w:rsidRPr="007A0C5A">
        <w:rPr>
          <w:szCs w:val="24"/>
          <w:highlight w:val="yellow"/>
        </w:rPr>
        <w:t xml:space="preserve">°C </w:t>
      </w:r>
      <w:r w:rsidR="00CC6BB1" w:rsidRPr="007A0C5A">
        <w:rPr>
          <w:szCs w:val="24"/>
          <w:highlight w:val="yellow"/>
        </w:rPr>
        <w:t xml:space="preserve">for </w:t>
      </w:r>
      <w:r w:rsidR="003C1899" w:rsidRPr="007A0C5A">
        <w:rPr>
          <w:szCs w:val="24"/>
          <w:highlight w:val="yellow"/>
        </w:rPr>
        <w:t>1.5 hr.</w:t>
      </w:r>
    </w:p>
    <w:p w14:paraId="4C275A5A" w14:textId="77777777" w:rsidR="003E3A3C" w:rsidRPr="007A0C5A" w:rsidRDefault="003E3A3C" w:rsidP="00E17621">
      <w:pPr>
        <w:pStyle w:val="ListParagraph"/>
        <w:spacing w:after="0"/>
        <w:ind w:left="0"/>
        <w:contextualSpacing w:val="0"/>
        <w:jc w:val="both"/>
        <w:rPr>
          <w:szCs w:val="24"/>
          <w:highlight w:val="yellow"/>
        </w:rPr>
      </w:pPr>
    </w:p>
    <w:p w14:paraId="1CC21307" w14:textId="77777777" w:rsidR="003C1899" w:rsidRPr="007A0C5A" w:rsidRDefault="00800308" w:rsidP="00E17621">
      <w:pPr>
        <w:pStyle w:val="ListParagraph"/>
        <w:spacing w:after="0"/>
        <w:ind w:left="0"/>
        <w:contextualSpacing w:val="0"/>
        <w:jc w:val="both"/>
        <w:rPr>
          <w:szCs w:val="24"/>
          <w:highlight w:val="yellow"/>
        </w:rPr>
      </w:pPr>
      <w:r w:rsidRPr="007A0C5A">
        <w:rPr>
          <w:szCs w:val="24"/>
          <w:highlight w:val="yellow"/>
        </w:rPr>
        <w:t xml:space="preserve">4.4) </w:t>
      </w:r>
      <w:r w:rsidR="003C1899" w:rsidRPr="007A0C5A">
        <w:rPr>
          <w:szCs w:val="24"/>
          <w:highlight w:val="yellow"/>
        </w:rPr>
        <w:t xml:space="preserve">Passage cells through 20 – 25G needles </w:t>
      </w:r>
      <w:r w:rsidR="00A47962" w:rsidRPr="007A0C5A">
        <w:rPr>
          <w:szCs w:val="24"/>
          <w:highlight w:val="yellow"/>
        </w:rPr>
        <w:t xml:space="preserve">fitted onto 5 ml syringes </w:t>
      </w:r>
      <w:r w:rsidR="003C1899" w:rsidRPr="007A0C5A">
        <w:rPr>
          <w:szCs w:val="24"/>
          <w:highlight w:val="yellow"/>
        </w:rPr>
        <w:t>several times</w:t>
      </w:r>
      <w:r w:rsidR="00A47962" w:rsidRPr="007A0C5A">
        <w:rPr>
          <w:szCs w:val="24"/>
          <w:highlight w:val="yellow"/>
        </w:rPr>
        <w:t xml:space="preserve"> to further mechanically dissociate the placental cells</w:t>
      </w:r>
      <w:r w:rsidR="003C1899" w:rsidRPr="007A0C5A">
        <w:rPr>
          <w:szCs w:val="24"/>
          <w:highlight w:val="yellow"/>
        </w:rPr>
        <w:t>.</w:t>
      </w:r>
    </w:p>
    <w:p w14:paraId="5C60AF56" w14:textId="77777777" w:rsidR="003E3A3C" w:rsidRPr="007A0C5A" w:rsidRDefault="003E3A3C" w:rsidP="00E17621">
      <w:pPr>
        <w:pStyle w:val="ListParagraph"/>
        <w:spacing w:after="0"/>
        <w:ind w:left="0"/>
        <w:contextualSpacing w:val="0"/>
        <w:jc w:val="both"/>
        <w:rPr>
          <w:szCs w:val="24"/>
          <w:highlight w:val="yellow"/>
        </w:rPr>
      </w:pPr>
    </w:p>
    <w:p w14:paraId="04334E23" w14:textId="77777777" w:rsidR="003C1899" w:rsidRPr="007A0C5A" w:rsidRDefault="00800308" w:rsidP="00E17621">
      <w:pPr>
        <w:pStyle w:val="ListParagraph"/>
        <w:spacing w:after="0"/>
        <w:ind w:left="0"/>
        <w:contextualSpacing w:val="0"/>
        <w:jc w:val="both"/>
        <w:rPr>
          <w:szCs w:val="24"/>
          <w:highlight w:val="yellow"/>
        </w:rPr>
      </w:pPr>
      <w:r w:rsidRPr="007A0C5A">
        <w:rPr>
          <w:szCs w:val="24"/>
          <w:highlight w:val="yellow"/>
        </w:rPr>
        <w:t xml:space="preserve">4.5) </w:t>
      </w:r>
      <w:r w:rsidR="003C1899" w:rsidRPr="007A0C5A">
        <w:rPr>
          <w:szCs w:val="24"/>
          <w:highlight w:val="yellow"/>
        </w:rPr>
        <w:t>Filter single cell suspensions through 70</w:t>
      </w:r>
      <w:r w:rsidR="00A66AB6" w:rsidRPr="007A0C5A">
        <w:rPr>
          <w:szCs w:val="24"/>
          <w:highlight w:val="yellow"/>
        </w:rPr>
        <w:t xml:space="preserve"> </w:t>
      </w:r>
      <w:r w:rsidR="003C1899" w:rsidRPr="007A0C5A">
        <w:rPr>
          <w:szCs w:val="24"/>
          <w:highlight w:val="yellow"/>
        </w:rPr>
        <w:t>μm cell strainers.</w:t>
      </w:r>
    </w:p>
    <w:p w14:paraId="3F494AAA" w14:textId="77777777" w:rsidR="003E3A3C" w:rsidRPr="007A0C5A" w:rsidRDefault="003E3A3C" w:rsidP="00E17621">
      <w:pPr>
        <w:pStyle w:val="ListParagraph"/>
        <w:spacing w:after="0"/>
        <w:ind w:left="0"/>
        <w:contextualSpacing w:val="0"/>
        <w:jc w:val="both"/>
        <w:rPr>
          <w:szCs w:val="24"/>
          <w:highlight w:val="yellow"/>
        </w:rPr>
      </w:pPr>
    </w:p>
    <w:p w14:paraId="79C22D34" w14:textId="77777777" w:rsidR="003C1899" w:rsidRPr="007A0C5A" w:rsidRDefault="00800308" w:rsidP="00E17621">
      <w:pPr>
        <w:pStyle w:val="ListParagraph"/>
        <w:spacing w:after="0"/>
        <w:ind w:left="0"/>
        <w:contextualSpacing w:val="0"/>
        <w:jc w:val="both"/>
        <w:rPr>
          <w:szCs w:val="24"/>
          <w:highlight w:val="yellow"/>
        </w:rPr>
      </w:pPr>
      <w:r w:rsidRPr="007A0C5A">
        <w:rPr>
          <w:szCs w:val="24"/>
          <w:highlight w:val="yellow"/>
        </w:rPr>
        <w:t xml:space="preserve">4.6) </w:t>
      </w:r>
      <w:r w:rsidR="003C1899" w:rsidRPr="007A0C5A">
        <w:rPr>
          <w:szCs w:val="24"/>
          <w:highlight w:val="yellow"/>
        </w:rPr>
        <w:t xml:space="preserve">Count cells </w:t>
      </w:r>
      <w:r w:rsidR="00FF592D" w:rsidRPr="007A0C5A">
        <w:rPr>
          <w:szCs w:val="24"/>
          <w:highlight w:val="yellow"/>
        </w:rPr>
        <w:t xml:space="preserve">with a hemocytometer </w:t>
      </w:r>
      <w:r w:rsidR="003C1899" w:rsidRPr="007A0C5A">
        <w:rPr>
          <w:szCs w:val="24"/>
          <w:highlight w:val="yellow"/>
        </w:rPr>
        <w:t xml:space="preserve">and </w:t>
      </w:r>
      <w:r w:rsidR="006A4887" w:rsidRPr="007A0C5A">
        <w:rPr>
          <w:szCs w:val="24"/>
          <w:highlight w:val="yellow"/>
        </w:rPr>
        <w:t xml:space="preserve">irradiate at </w:t>
      </w:r>
      <w:r w:rsidR="003C1899" w:rsidRPr="007A0C5A">
        <w:rPr>
          <w:szCs w:val="24"/>
          <w:highlight w:val="yellow"/>
        </w:rPr>
        <w:t xml:space="preserve">2,000 cGy </w:t>
      </w:r>
      <w:r w:rsidR="00D57024" w:rsidRPr="007A0C5A">
        <w:rPr>
          <w:szCs w:val="24"/>
          <w:highlight w:val="yellow"/>
        </w:rPr>
        <w:t>for mitotic inactivation</w:t>
      </w:r>
      <w:hyperlink w:anchor="_ENREF_20" w:tooltip="Lewis, 2001 #34" w:history="1">
        <w:r w:rsidR="00DB5F40" w:rsidRPr="007A0C5A">
          <w:rPr>
            <w:szCs w:val="24"/>
            <w:highlight w:val="yellow"/>
          </w:rPr>
          <w:fldChar w:fldCharType="begin">
            <w:fldData xml:space="preserve">PEVuZE5vdGU+PENpdGU+PEF1dGhvcj5MZXdpczwvQXV0aG9yPjxZZWFyPjIwMDE8L1llYXI+PFJl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zNDQxLTk8L3BhZ2VzPjx2b2x1bWU+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</w:fldData>
          </w:fldChar>
        </w:r>
        <w:r w:rsidR="00DB5F40" w:rsidRPr="007A0C5A">
          <w:rPr>
            <w:szCs w:val="24"/>
            <w:highlight w:val="yellow"/>
          </w:rPr>
          <w:instrText xml:space="preserve"> ADDIN EN.CITE </w:instrText>
        </w:r>
        <w:r w:rsidR="00DB5F40" w:rsidRPr="007A0C5A">
          <w:rPr>
            <w:szCs w:val="24"/>
            <w:highlight w:val="yellow"/>
          </w:rPr>
          <w:fldChar w:fldCharType="begin">
            <w:fldData xml:space="preserve">PEVuZE5vdGU+PENpdGU+PEF1dGhvcj5MZXdpczwvQXV0aG9yPjxZZWFyPjIwMDE8L1llYXI+PFJl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zNDQxLTk8L3BhZ2VzPjx2b2x1bWU+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</w:fldData>
          </w:fldChar>
        </w:r>
        <w:r w:rsidR="00DB5F40" w:rsidRPr="007A0C5A">
          <w:rPr>
            <w:szCs w:val="24"/>
            <w:highlight w:val="yellow"/>
          </w:rPr>
          <w:instrText xml:space="preserve"> ADDIN EN.CITE.DATA </w:instrText>
        </w:r>
        <w:r w:rsidR="00DB5F40" w:rsidRPr="007A0C5A">
          <w:rPr>
            <w:szCs w:val="24"/>
            <w:highlight w:val="yellow"/>
          </w:rPr>
        </w:r>
        <w:r w:rsidR="00DB5F40" w:rsidRPr="007A0C5A">
          <w:rPr>
            <w:szCs w:val="24"/>
            <w:highlight w:val="yellow"/>
          </w:rPr>
          <w:fldChar w:fldCharType="end"/>
        </w:r>
        <w:r w:rsidR="00DB5F40" w:rsidRPr="007A0C5A">
          <w:rPr>
            <w:szCs w:val="24"/>
            <w:highlight w:val="yellow"/>
          </w:rPr>
        </w:r>
        <w:r w:rsidR="00DB5F40" w:rsidRPr="007A0C5A">
          <w:rPr>
            <w:szCs w:val="24"/>
            <w:highlight w:val="yellow"/>
          </w:rPr>
          <w:fldChar w:fldCharType="separate"/>
        </w:r>
        <w:r w:rsidR="00DB5F40" w:rsidRPr="007A0C5A">
          <w:rPr>
            <w:noProof/>
            <w:szCs w:val="24"/>
            <w:highlight w:val="yellow"/>
            <w:vertAlign w:val="superscript"/>
          </w:rPr>
          <w:t>20</w:t>
        </w:r>
        <w:r w:rsidR="00DB5F40" w:rsidRPr="007A0C5A">
          <w:rPr>
            <w:szCs w:val="24"/>
            <w:highlight w:val="yellow"/>
          </w:rPr>
          <w:fldChar w:fldCharType="end"/>
        </w:r>
      </w:hyperlink>
      <w:r w:rsidR="00BC0223" w:rsidRPr="007A0C5A">
        <w:rPr>
          <w:szCs w:val="24"/>
          <w:highlight w:val="yellow"/>
        </w:rPr>
        <w:t>.</w:t>
      </w:r>
    </w:p>
    <w:p w14:paraId="294D0EBD" w14:textId="77777777" w:rsidR="003E3A3C" w:rsidRPr="007A0C5A" w:rsidRDefault="003E3A3C" w:rsidP="00E17621">
      <w:pPr>
        <w:pStyle w:val="ListParagraph"/>
        <w:spacing w:after="0"/>
        <w:ind w:left="0"/>
        <w:contextualSpacing w:val="0"/>
        <w:jc w:val="both"/>
        <w:rPr>
          <w:szCs w:val="24"/>
          <w:highlight w:val="yellow"/>
        </w:rPr>
      </w:pPr>
    </w:p>
    <w:p w14:paraId="0C3B4367" w14:textId="77777777" w:rsidR="00C95D47" w:rsidRPr="007A0C5A" w:rsidRDefault="00C95D47" w:rsidP="00E17621">
      <w:pPr>
        <w:pStyle w:val="ListParagraph"/>
        <w:spacing w:after="0"/>
        <w:ind w:left="0"/>
        <w:contextualSpacing w:val="0"/>
        <w:jc w:val="both"/>
        <w:rPr>
          <w:szCs w:val="24"/>
        </w:rPr>
      </w:pPr>
      <w:r w:rsidRPr="007A0C5A">
        <w:rPr>
          <w:szCs w:val="24"/>
          <w:highlight w:val="yellow"/>
        </w:rPr>
        <w:t xml:space="preserve">4.7) Add 10 ml of hematopoietic culture media supplemented with 100 ng/ml SCF, 100 ng/ml Flt3L, 20 ng/ml IL-3, 20 ng/ml IL-6, and 10 ng/ml thrombopoietin (TPO) to a 10 cm dish. </w:t>
      </w:r>
      <w:r w:rsidRPr="007A0C5A">
        <w:rPr>
          <w:szCs w:val="24"/>
        </w:rPr>
        <w:t>Note: DOX is not required at this stage.</w:t>
      </w:r>
    </w:p>
    <w:p w14:paraId="5895789E" w14:textId="77777777" w:rsidR="00C95D47" w:rsidRPr="007A0C5A" w:rsidRDefault="00C95D47" w:rsidP="00E17621">
      <w:pPr>
        <w:pStyle w:val="ListParagraph"/>
        <w:spacing w:after="0"/>
        <w:ind w:left="0"/>
        <w:contextualSpacing w:val="0"/>
        <w:jc w:val="both"/>
        <w:rPr>
          <w:szCs w:val="24"/>
          <w:highlight w:val="yellow"/>
        </w:rPr>
      </w:pPr>
    </w:p>
    <w:p w14:paraId="79413A0F" w14:textId="77777777" w:rsidR="00C95D47" w:rsidRPr="007A0C5A" w:rsidRDefault="00F50B63" w:rsidP="00E17621">
      <w:pPr>
        <w:pStyle w:val="ListParagraph"/>
        <w:spacing w:after="0"/>
        <w:ind w:left="0"/>
        <w:contextualSpacing w:val="0"/>
        <w:jc w:val="both"/>
        <w:rPr>
          <w:szCs w:val="24"/>
          <w:highlight w:val="yellow"/>
        </w:rPr>
      </w:pPr>
      <w:r w:rsidRPr="007A0C5A">
        <w:rPr>
          <w:szCs w:val="24"/>
          <w:highlight w:val="yellow"/>
        </w:rPr>
        <w:t>4.</w:t>
      </w:r>
      <w:r w:rsidR="00C95D47" w:rsidRPr="007A0C5A">
        <w:rPr>
          <w:szCs w:val="24"/>
          <w:highlight w:val="yellow"/>
        </w:rPr>
        <w:t>8) Place a 0.65 μm filter directly on hematopoietic culture media in the dish, allowing it to float to create a liquid-gas interface and set the dish aside.</w:t>
      </w:r>
    </w:p>
    <w:p w14:paraId="565D4A88" w14:textId="77777777" w:rsidR="00C95D47" w:rsidRPr="007A0C5A" w:rsidRDefault="00C95D47" w:rsidP="00E17621">
      <w:pPr>
        <w:pStyle w:val="ListParagraph"/>
        <w:spacing w:after="0"/>
        <w:ind w:left="0"/>
        <w:contextualSpacing w:val="0"/>
        <w:jc w:val="both"/>
        <w:rPr>
          <w:szCs w:val="24"/>
          <w:highlight w:val="yellow"/>
        </w:rPr>
      </w:pPr>
    </w:p>
    <w:p w14:paraId="540131A0" w14:textId="77777777" w:rsidR="003C1899" w:rsidRPr="007A0C5A" w:rsidRDefault="00800308" w:rsidP="00E17621">
      <w:pPr>
        <w:pStyle w:val="ListParagraph"/>
        <w:spacing w:after="0"/>
        <w:ind w:left="0"/>
        <w:contextualSpacing w:val="0"/>
        <w:jc w:val="both"/>
        <w:rPr>
          <w:szCs w:val="24"/>
          <w:highlight w:val="yellow"/>
        </w:rPr>
      </w:pPr>
      <w:r w:rsidRPr="007A0C5A">
        <w:rPr>
          <w:szCs w:val="24"/>
          <w:highlight w:val="yellow"/>
        </w:rPr>
        <w:t>4.</w:t>
      </w:r>
      <w:r w:rsidR="00C95D47" w:rsidRPr="007A0C5A">
        <w:rPr>
          <w:szCs w:val="24"/>
          <w:highlight w:val="yellow"/>
        </w:rPr>
        <w:t>9</w:t>
      </w:r>
      <w:r w:rsidRPr="007A0C5A">
        <w:rPr>
          <w:szCs w:val="24"/>
          <w:highlight w:val="yellow"/>
        </w:rPr>
        <w:t xml:space="preserve">) </w:t>
      </w:r>
      <w:r w:rsidR="008C1E7A" w:rsidRPr="007A0C5A">
        <w:rPr>
          <w:szCs w:val="24"/>
          <w:highlight w:val="yellow"/>
        </w:rPr>
        <w:t>Dissociate d</w:t>
      </w:r>
      <w:r w:rsidR="003C1899" w:rsidRPr="007A0C5A">
        <w:rPr>
          <w:szCs w:val="24"/>
          <w:highlight w:val="yellow"/>
        </w:rPr>
        <w:t>ay 25 transduced MEFs</w:t>
      </w:r>
      <w:r w:rsidR="00BC0223" w:rsidRPr="007A0C5A">
        <w:rPr>
          <w:szCs w:val="24"/>
          <w:highlight w:val="yellow"/>
        </w:rPr>
        <w:t xml:space="preserve"> </w:t>
      </w:r>
      <w:r w:rsidR="00625AE9" w:rsidRPr="007A0C5A">
        <w:rPr>
          <w:szCs w:val="24"/>
          <w:highlight w:val="yellow"/>
        </w:rPr>
        <w:t>(</w:t>
      </w:r>
      <w:r w:rsidR="00077DB1" w:rsidRPr="007A0C5A">
        <w:rPr>
          <w:szCs w:val="24"/>
          <w:highlight w:val="yellow"/>
        </w:rPr>
        <w:t xml:space="preserve">derived </w:t>
      </w:r>
      <w:r w:rsidR="002A787B" w:rsidRPr="007A0C5A">
        <w:rPr>
          <w:szCs w:val="24"/>
          <w:highlight w:val="yellow"/>
        </w:rPr>
        <w:t>from</w:t>
      </w:r>
      <w:r w:rsidR="00077DB1" w:rsidRPr="007A0C5A">
        <w:rPr>
          <w:szCs w:val="24"/>
          <w:highlight w:val="yellow"/>
        </w:rPr>
        <w:t xml:space="preserve"> step 3.</w:t>
      </w:r>
      <w:r w:rsidR="00605087" w:rsidRPr="007A0C5A">
        <w:rPr>
          <w:szCs w:val="24"/>
          <w:highlight w:val="yellow"/>
        </w:rPr>
        <w:t>11</w:t>
      </w:r>
      <w:r w:rsidR="00625AE9" w:rsidRPr="007A0C5A">
        <w:rPr>
          <w:szCs w:val="24"/>
          <w:highlight w:val="yellow"/>
        </w:rPr>
        <w:t>)</w:t>
      </w:r>
      <w:r w:rsidR="00FF592D" w:rsidRPr="007A0C5A">
        <w:rPr>
          <w:szCs w:val="24"/>
          <w:highlight w:val="yellow"/>
        </w:rPr>
        <w:t xml:space="preserve"> </w:t>
      </w:r>
      <w:r w:rsidR="002F46CE" w:rsidRPr="007A0C5A">
        <w:rPr>
          <w:szCs w:val="24"/>
          <w:highlight w:val="yellow"/>
        </w:rPr>
        <w:t xml:space="preserve">as described in steps 3.8 – 3.10 </w:t>
      </w:r>
      <w:r w:rsidR="003C1899" w:rsidRPr="007A0C5A">
        <w:rPr>
          <w:szCs w:val="24"/>
          <w:highlight w:val="yellow"/>
        </w:rPr>
        <w:t xml:space="preserve">and </w:t>
      </w:r>
      <w:r w:rsidR="00FF592D" w:rsidRPr="007A0C5A">
        <w:rPr>
          <w:szCs w:val="24"/>
          <w:highlight w:val="yellow"/>
        </w:rPr>
        <w:t xml:space="preserve">mix </w:t>
      </w:r>
      <w:r w:rsidR="00A20B21" w:rsidRPr="007A0C5A">
        <w:rPr>
          <w:szCs w:val="24"/>
          <w:highlight w:val="yellow"/>
        </w:rPr>
        <w:t xml:space="preserve">33,000 </w:t>
      </w:r>
      <w:r w:rsidR="002A787B" w:rsidRPr="007A0C5A">
        <w:rPr>
          <w:szCs w:val="24"/>
          <w:highlight w:val="yellow"/>
        </w:rPr>
        <w:t>of the</w:t>
      </w:r>
      <w:r w:rsidR="00FF592D" w:rsidRPr="007A0C5A">
        <w:rPr>
          <w:szCs w:val="24"/>
          <w:highlight w:val="yellow"/>
        </w:rPr>
        <w:t xml:space="preserve"> transduced </w:t>
      </w:r>
      <w:r w:rsidR="00A20B21" w:rsidRPr="007A0C5A">
        <w:rPr>
          <w:szCs w:val="24"/>
          <w:highlight w:val="yellow"/>
        </w:rPr>
        <w:t xml:space="preserve">MEFs </w:t>
      </w:r>
      <w:r w:rsidR="003C1899" w:rsidRPr="007A0C5A">
        <w:rPr>
          <w:szCs w:val="24"/>
          <w:highlight w:val="yellow"/>
        </w:rPr>
        <w:t xml:space="preserve">with </w:t>
      </w:r>
      <w:r w:rsidR="00FF592D" w:rsidRPr="007A0C5A">
        <w:rPr>
          <w:szCs w:val="24"/>
          <w:highlight w:val="yellow"/>
        </w:rPr>
        <w:t xml:space="preserve">167,000 cells of the </w:t>
      </w:r>
      <w:r w:rsidR="003C1899" w:rsidRPr="007A0C5A">
        <w:rPr>
          <w:szCs w:val="24"/>
          <w:highlight w:val="yellow"/>
        </w:rPr>
        <w:t>placental aggregate</w:t>
      </w:r>
      <w:r w:rsidR="00FF592D" w:rsidRPr="007A0C5A">
        <w:rPr>
          <w:szCs w:val="24"/>
          <w:highlight w:val="yellow"/>
        </w:rPr>
        <w:t>s from step 4.6 (1:6 ratio)</w:t>
      </w:r>
      <w:r w:rsidR="003C1899" w:rsidRPr="007A0C5A">
        <w:rPr>
          <w:szCs w:val="24"/>
          <w:highlight w:val="yellow"/>
        </w:rPr>
        <w:t>.</w:t>
      </w:r>
      <w:r w:rsidR="00FF592D" w:rsidRPr="007A0C5A">
        <w:rPr>
          <w:szCs w:val="24"/>
          <w:highlight w:val="yellow"/>
        </w:rPr>
        <w:t xml:space="preserve"> </w:t>
      </w:r>
    </w:p>
    <w:p w14:paraId="4CD9A862" w14:textId="77777777" w:rsidR="003E3A3C" w:rsidRPr="007A0C5A" w:rsidRDefault="003E3A3C" w:rsidP="00E17621">
      <w:pPr>
        <w:pStyle w:val="ListParagraph"/>
        <w:spacing w:after="0"/>
        <w:ind w:left="0"/>
        <w:contextualSpacing w:val="0"/>
        <w:jc w:val="both"/>
        <w:rPr>
          <w:szCs w:val="24"/>
          <w:highlight w:val="yellow"/>
        </w:rPr>
      </w:pPr>
    </w:p>
    <w:p w14:paraId="551D8899" w14:textId="77777777" w:rsidR="003C1899" w:rsidRPr="007A0C5A" w:rsidRDefault="00800308" w:rsidP="00E17621">
      <w:pPr>
        <w:pStyle w:val="ListParagraph"/>
        <w:spacing w:after="0"/>
        <w:ind w:left="0"/>
        <w:contextualSpacing w:val="0"/>
        <w:jc w:val="both"/>
        <w:rPr>
          <w:szCs w:val="24"/>
          <w:highlight w:val="yellow"/>
        </w:rPr>
      </w:pPr>
      <w:r w:rsidRPr="007A0C5A">
        <w:rPr>
          <w:szCs w:val="24"/>
          <w:highlight w:val="yellow"/>
        </w:rPr>
        <w:t>4.</w:t>
      </w:r>
      <w:r w:rsidR="00C95D47" w:rsidRPr="007A0C5A">
        <w:rPr>
          <w:szCs w:val="24"/>
          <w:highlight w:val="yellow"/>
        </w:rPr>
        <w:t>10</w:t>
      </w:r>
      <w:r w:rsidRPr="007A0C5A">
        <w:rPr>
          <w:szCs w:val="24"/>
          <w:highlight w:val="yellow"/>
        </w:rPr>
        <w:t xml:space="preserve">) </w:t>
      </w:r>
      <w:r w:rsidR="003C1899" w:rsidRPr="007A0C5A">
        <w:rPr>
          <w:szCs w:val="24"/>
          <w:highlight w:val="yellow"/>
        </w:rPr>
        <w:t>To generate a</w:t>
      </w:r>
      <w:r w:rsidR="00FB49CC" w:rsidRPr="007A0C5A">
        <w:rPr>
          <w:szCs w:val="24"/>
          <w:highlight w:val="yellow"/>
        </w:rPr>
        <w:t>n</w:t>
      </w:r>
      <w:r w:rsidR="003C1899" w:rsidRPr="007A0C5A">
        <w:rPr>
          <w:szCs w:val="24"/>
          <w:highlight w:val="yellow"/>
        </w:rPr>
        <w:t xml:space="preserve"> aggregate</w:t>
      </w:r>
      <w:r w:rsidR="001A70DF" w:rsidRPr="007A0C5A">
        <w:rPr>
          <w:szCs w:val="24"/>
          <w:highlight w:val="yellow"/>
        </w:rPr>
        <w:fldChar w:fldCharType="begin">
          <w:fldData xml:space="preserve">PEVuZE5vdGU+PENpdGU+PEF1dGhvcj5UYW91ZGk8L0F1dGhvcj48WWVhcj4yMDA4PC9ZZWFyPjxS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k5LTEwODwvcGFnZXM+PHZv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</w:fldData>
        </w:fldChar>
      </w:r>
      <w:r w:rsidR="00C95D47" w:rsidRPr="007A0C5A">
        <w:rPr>
          <w:szCs w:val="24"/>
          <w:highlight w:val="yellow"/>
        </w:rPr>
        <w:instrText xml:space="preserve"> ADDIN EN.CITE </w:instrText>
      </w:r>
      <w:r w:rsidR="00C95D47" w:rsidRPr="007A0C5A">
        <w:rPr>
          <w:szCs w:val="24"/>
          <w:highlight w:val="yellow"/>
        </w:rPr>
        <w:fldChar w:fldCharType="begin">
          <w:fldData xml:space="preserve">PEVuZE5vdGU+PENpdGU+PEF1dGhvcj5UYW91ZGk8L0F1dGhvcj48WWVhcj4yMDA4PC9ZZWFyPjxS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k5LTEwODwvcGFnZXM+PHZv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</w:fldData>
        </w:fldChar>
      </w:r>
      <w:r w:rsidR="00C95D47" w:rsidRPr="007A0C5A">
        <w:rPr>
          <w:szCs w:val="24"/>
          <w:highlight w:val="yellow"/>
        </w:rPr>
        <w:instrText xml:space="preserve"> ADDIN EN.CITE.DATA </w:instrText>
      </w:r>
      <w:r w:rsidR="00C95D47" w:rsidRPr="007A0C5A">
        <w:rPr>
          <w:szCs w:val="24"/>
          <w:highlight w:val="yellow"/>
        </w:rPr>
      </w:r>
      <w:r w:rsidR="00C95D47" w:rsidRPr="007A0C5A">
        <w:rPr>
          <w:szCs w:val="24"/>
          <w:highlight w:val="yellow"/>
        </w:rPr>
        <w:fldChar w:fldCharType="end"/>
      </w:r>
      <w:r w:rsidR="001A70DF" w:rsidRPr="007A0C5A">
        <w:rPr>
          <w:szCs w:val="24"/>
          <w:highlight w:val="yellow"/>
        </w:rPr>
      </w:r>
      <w:r w:rsidR="001A70DF" w:rsidRPr="007A0C5A">
        <w:rPr>
          <w:szCs w:val="24"/>
          <w:highlight w:val="yellow"/>
        </w:rPr>
        <w:fldChar w:fldCharType="separate"/>
      </w:r>
      <w:hyperlink w:anchor="_ENREF_18" w:tooltip="Taoudi, 2008 #17" w:history="1">
        <w:r w:rsidR="00DB5F40" w:rsidRPr="007A0C5A">
          <w:rPr>
            <w:noProof/>
            <w:szCs w:val="24"/>
            <w:highlight w:val="yellow"/>
            <w:vertAlign w:val="superscript"/>
          </w:rPr>
          <w:t>18</w:t>
        </w:r>
      </w:hyperlink>
      <w:r w:rsidR="00C95D47" w:rsidRPr="007A0C5A">
        <w:rPr>
          <w:noProof/>
          <w:szCs w:val="24"/>
          <w:highlight w:val="yellow"/>
          <w:vertAlign w:val="superscript"/>
        </w:rPr>
        <w:t>,</w:t>
      </w:r>
      <w:hyperlink w:anchor="_ENREF_21" w:tooltip="Sheridan, 2009 #41" w:history="1">
        <w:r w:rsidR="00DB5F40" w:rsidRPr="007A0C5A">
          <w:rPr>
            <w:noProof/>
            <w:szCs w:val="24"/>
            <w:highlight w:val="yellow"/>
            <w:vertAlign w:val="superscript"/>
          </w:rPr>
          <w:t>21</w:t>
        </w:r>
      </w:hyperlink>
      <w:r w:rsidR="001A70DF" w:rsidRPr="007A0C5A">
        <w:rPr>
          <w:szCs w:val="24"/>
          <w:highlight w:val="yellow"/>
        </w:rPr>
        <w:fldChar w:fldCharType="end"/>
      </w:r>
      <w:r w:rsidR="003C1899" w:rsidRPr="007A0C5A">
        <w:rPr>
          <w:szCs w:val="24"/>
          <w:highlight w:val="yellow"/>
        </w:rPr>
        <w:t xml:space="preserve">, </w:t>
      </w:r>
      <w:r w:rsidR="0008457E" w:rsidRPr="007A0C5A">
        <w:rPr>
          <w:szCs w:val="24"/>
          <w:highlight w:val="yellow"/>
        </w:rPr>
        <w:t>first spin down the MEF and placental cell mix from step 4.</w:t>
      </w:r>
      <w:r w:rsidR="00C95D47" w:rsidRPr="007A0C5A">
        <w:rPr>
          <w:szCs w:val="24"/>
          <w:highlight w:val="yellow"/>
        </w:rPr>
        <w:t>9</w:t>
      </w:r>
      <w:r w:rsidR="0008457E" w:rsidRPr="007A0C5A">
        <w:rPr>
          <w:szCs w:val="24"/>
          <w:highlight w:val="yellow"/>
        </w:rPr>
        <w:t xml:space="preserve"> for 5 min at 300 x g. Aspirate the media and resuspend the pelleted cells in </w:t>
      </w:r>
      <w:r w:rsidR="009D65B1" w:rsidRPr="007A0C5A">
        <w:rPr>
          <w:szCs w:val="24"/>
          <w:highlight w:val="yellow"/>
        </w:rPr>
        <w:t>3</w:t>
      </w:r>
      <w:r w:rsidR="0008457E" w:rsidRPr="007A0C5A">
        <w:rPr>
          <w:szCs w:val="24"/>
          <w:highlight w:val="yellow"/>
        </w:rPr>
        <w:t>0</w:t>
      </w:r>
      <w:r w:rsidR="009D65B1" w:rsidRPr="007A0C5A">
        <w:rPr>
          <w:szCs w:val="24"/>
          <w:highlight w:val="yellow"/>
        </w:rPr>
        <w:t xml:space="preserve"> – 50</w:t>
      </w:r>
      <w:r w:rsidR="0008457E" w:rsidRPr="007A0C5A">
        <w:rPr>
          <w:szCs w:val="24"/>
          <w:highlight w:val="yellow"/>
        </w:rPr>
        <w:t xml:space="preserve"> </w:t>
      </w:r>
      <w:r w:rsidR="00F50B63" w:rsidRPr="007A0C5A">
        <w:rPr>
          <w:szCs w:val="24"/>
          <w:highlight w:val="yellow"/>
        </w:rPr>
        <w:t>μ</w:t>
      </w:r>
      <w:r w:rsidR="0008457E" w:rsidRPr="007A0C5A">
        <w:rPr>
          <w:szCs w:val="24"/>
          <w:highlight w:val="yellow"/>
        </w:rPr>
        <w:t>l of standard DMEM</w:t>
      </w:r>
      <w:r w:rsidR="00C95D47" w:rsidRPr="007A0C5A">
        <w:rPr>
          <w:szCs w:val="24"/>
          <w:highlight w:val="yellow"/>
        </w:rPr>
        <w:t xml:space="preserve"> using a P200 pipette, drawing the single cell suspension into the</w:t>
      </w:r>
      <w:r w:rsidR="00F50B63" w:rsidRPr="007A0C5A">
        <w:rPr>
          <w:szCs w:val="24"/>
          <w:highlight w:val="yellow"/>
        </w:rPr>
        <w:t xml:space="preserve"> 200 μ</w:t>
      </w:r>
      <w:r w:rsidR="00C95D47" w:rsidRPr="007A0C5A">
        <w:rPr>
          <w:szCs w:val="24"/>
          <w:highlight w:val="yellow"/>
        </w:rPr>
        <w:t>l nonbevelled pipette tip</w:t>
      </w:r>
      <w:r w:rsidR="0008457E" w:rsidRPr="007A0C5A">
        <w:rPr>
          <w:szCs w:val="24"/>
          <w:highlight w:val="yellow"/>
        </w:rPr>
        <w:t xml:space="preserve">. </w:t>
      </w:r>
      <w:hyperlink w:anchor="_ENREF_18" w:tooltip="Taoudi, 2008 #17" w:history="1"/>
    </w:p>
    <w:p w14:paraId="690E3CFB" w14:textId="77777777" w:rsidR="001A70DF" w:rsidRPr="007A0C5A" w:rsidRDefault="001A70DF" w:rsidP="00E17621">
      <w:pPr>
        <w:pStyle w:val="ListParagraph"/>
        <w:spacing w:after="0"/>
        <w:ind w:left="0"/>
        <w:contextualSpacing w:val="0"/>
        <w:jc w:val="both"/>
        <w:rPr>
          <w:szCs w:val="24"/>
          <w:highlight w:val="yellow"/>
        </w:rPr>
      </w:pPr>
    </w:p>
    <w:p w14:paraId="62465C7F" w14:textId="77777777" w:rsidR="001A70DF" w:rsidRPr="007A0C5A" w:rsidRDefault="00C95D47" w:rsidP="00E17621">
      <w:pPr>
        <w:pStyle w:val="ListParagraph"/>
        <w:spacing w:after="0"/>
        <w:ind w:left="0"/>
        <w:contextualSpacing w:val="0"/>
        <w:jc w:val="both"/>
        <w:rPr>
          <w:szCs w:val="24"/>
          <w:highlight w:val="yellow"/>
        </w:rPr>
      </w:pPr>
      <w:r w:rsidRPr="007A0C5A">
        <w:rPr>
          <w:szCs w:val="24"/>
          <w:highlight w:val="yellow"/>
        </w:rPr>
        <w:t>4.11) Occlude the</w:t>
      </w:r>
      <w:r w:rsidR="001A70DF" w:rsidRPr="007A0C5A">
        <w:rPr>
          <w:szCs w:val="24"/>
          <w:highlight w:val="yellow"/>
        </w:rPr>
        <w:t xml:space="preserve"> </w:t>
      </w:r>
      <w:r w:rsidRPr="007A0C5A">
        <w:rPr>
          <w:szCs w:val="24"/>
          <w:highlight w:val="yellow"/>
        </w:rPr>
        <w:t>pipette tip</w:t>
      </w:r>
      <w:r w:rsidR="00D81DB8" w:rsidRPr="007A0C5A">
        <w:rPr>
          <w:szCs w:val="24"/>
          <w:highlight w:val="yellow"/>
        </w:rPr>
        <w:t xml:space="preserve"> with paraffin film</w:t>
      </w:r>
      <w:r w:rsidR="001A70DF" w:rsidRPr="007A0C5A">
        <w:rPr>
          <w:szCs w:val="24"/>
          <w:highlight w:val="yellow"/>
        </w:rPr>
        <w:t xml:space="preserve">. </w:t>
      </w:r>
      <w:r w:rsidRPr="007A0C5A">
        <w:rPr>
          <w:szCs w:val="24"/>
          <w:highlight w:val="yellow"/>
        </w:rPr>
        <w:t>Place the blocked tip into a 15 ml centrifuge tube and s</w:t>
      </w:r>
      <w:r w:rsidR="001A70DF" w:rsidRPr="007A0C5A">
        <w:rPr>
          <w:szCs w:val="24"/>
          <w:highlight w:val="yellow"/>
        </w:rPr>
        <w:t>pin down for 5 min at 300 x g</w:t>
      </w:r>
      <w:r w:rsidRPr="007A0C5A">
        <w:rPr>
          <w:szCs w:val="24"/>
          <w:highlight w:val="yellow"/>
        </w:rPr>
        <w:t xml:space="preserve"> so a pellet forms at the covered end of the tip.</w:t>
      </w:r>
    </w:p>
    <w:p w14:paraId="405762E2" w14:textId="77777777" w:rsidR="00C95D47" w:rsidRPr="007A0C5A" w:rsidRDefault="00C95D47" w:rsidP="00E17621">
      <w:pPr>
        <w:pStyle w:val="ListParagraph"/>
        <w:spacing w:after="0"/>
        <w:ind w:left="0"/>
        <w:contextualSpacing w:val="0"/>
        <w:jc w:val="both"/>
        <w:rPr>
          <w:szCs w:val="24"/>
          <w:highlight w:val="yellow"/>
        </w:rPr>
      </w:pPr>
    </w:p>
    <w:p w14:paraId="73793D68" w14:textId="77777777" w:rsidR="00564372" w:rsidRPr="007A0C5A" w:rsidRDefault="00C95D47" w:rsidP="00E17621">
      <w:pPr>
        <w:pStyle w:val="ListParagraph"/>
        <w:spacing w:after="0"/>
        <w:ind w:left="0"/>
        <w:contextualSpacing w:val="0"/>
        <w:jc w:val="both"/>
        <w:rPr>
          <w:szCs w:val="24"/>
        </w:rPr>
      </w:pPr>
      <w:r w:rsidRPr="007A0C5A">
        <w:rPr>
          <w:szCs w:val="24"/>
          <w:highlight w:val="yellow"/>
        </w:rPr>
        <w:t>4.12) Remove the tip from the 15 ml tube carefully and place the tip onto the end of the P200 pipette</w:t>
      </w:r>
      <w:r w:rsidR="00BC7BE9" w:rsidRPr="007A0C5A">
        <w:rPr>
          <w:szCs w:val="24"/>
          <w:highlight w:val="yellow"/>
        </w:rPr>
        <w:t>. Discard the paraffin film</w:t>
      </w:r>
      <w:r w:rsidRPr="007A0C5A">
        <w:rPr>
          <w:szCs w:val="24"/>
          <w:highlight w:val="yellow"/>
        </w:rPr>
        <w:t xml:space="preserve"> and extrude the cell pellet on</w:t>
      </w:r>
      <w:r w:rsidR="009D65B1" w:rsidRPr="007A0C5A">
        <w:rPr>
          <w:szCs w:val="24"/>
          <w:highlight w:val="yellow"/>
        </w:rPr>
        <w:t>to</w:t>
      </w:r>
      <w:r w:rsidRPr="007A0C5A">
        <w:rPr>
          <w:szCs w:val="24"/>
          <w:highlight w:val="yellow"/>
        </w:rPr>
        <w:t xml:space="preserve"> the </w:t>
      </w:r>
      <w:r w:rsidR="00687E2E" w:rsidRPr="007A0C5A">
        <w:rPr>
          <w:szCs w:val="24"/>
          <w:highlight w:val="yellow"/>
        </w:rPr>
        <w:t>floating filter from step 4.8.</w:t>
      </w:r>
      <w:r w:rsidR="00687E2E" w:rsidRPr="007A0C5A">
        <w:rPr>
          <w:szCs w:val="24"/>
        </w:rPr>
        <w:t xml:space="preserve"> </w:t>
      </w:r>
    </w:p>
    <w:p w14:paraId="0D35BFA9" w14:textId="77777777" w:rsidR="00564372" w:rsidRPr="007A0C5A" w:rsidRDefault="00564372" w:rsidP="00E17621">
      <w:pPr>
        <w:pStyle w:val="ListParagraph"/>
        <w:spacing w:after="0"/>
        <w:ind w:left="0"/>
        <w:contextualSpacing w:val="0"/>
        <w:jc w:val="both"/>
        <w:rPr>
          <w:szCs w:val="24"/>
        </w:rPr>
      </w:pPr>
    </w:p>
    <w:p w14:paraId="62067A0E" w14:textId="77777777" w:rsidR="00BC7BE9" w:rsidRPr="007A0C5A" w:rsidRDefault="00687E2E" w:rsidP="00E17621">
      <w:pPr>
        <w:pStyle w:val="ListParagraph"/>
        <w:spacing w:after="0"/>
        <w:ind w:left="0"/>
        <w:contextualSpacing w:val="0"/>
        <w:jc w:val="both"/>
        <w:rPr>
          <w:szCs w:val="24"/>
        </w:rPr>
      </w:pPr>
      <w:r w:rsidRPr="007A0C5A">
        <w:rPr>
          <w:szCs w:val="24"/>
        </w:rPr>
        <w:t>Note: Plate at most 3 aggregates per filter.</w:t>
      </w:r>
    </w:p>
    <w:p w14:paraId="2D8545C0" w14:textId="77777777" w:rsidR="00BC7BE9" w:rsidRPr="007A0C5A" w:rsidRDefault="00BC7BE9" w:rsidP="00E17621">
      <w:pPr>
        <w:pStyle w:val="ListParagraph"/>
        <w:spacing w:after="0"/>
        <w:ind w:left="0"/>
        <w:contextualSpacing w:val="0"/>
        <w:jc w:val="both"/>
        <w:rPr>
          <w:szCs w:val="24"/>
        </w:rPr>
      </w:pPr>
    </w:p>
    <w:p w14:paraId="6CD1A858" w14:textId="77777777" w:rsidR="001B2E0C" w:rsidRPr="007A0C5A" w:rsidRDefault="001B2E0C" w:rsidP="00E17621">
      <w:pPr>
        <w:pStyle w:val="ListParagraph"/>
        <w:spacing w:after="0"/>
        <w:ind w:left="0"/>
        <w:contextualSpacing w:val="0"/>
        <w:jc w:val="both"/>
        <w:rPr>
          <w:szCs w:val="24"/>
          <w:highlight w:val="yellow"/>
        </w:rPr>
      </w:pPr>
      <w:r w:rsidRPr="007A0C5A">
        <w:rPr>
          <w:szCs w:val="24"/>
          <w:highlight w:val="yellow"/>
        </w:rPr>
        <w:t>4.1</w:t>
      </w:r>
      <w:r w:rsidR="00687E2E" w:rsidRPr="007A0C5A">
        <w:rPr>
          <w:szCs w:val="24"/>
          <w:highlight w:val="yellow"/>
        </w:rPr>
        <w:t>3</w:t>
      </w:r>
      <w:r w:rsidRPr="007A0C5A">
        <w:rPr>
          <w:szCs w:val="24"/>
          <w:highlight w:val="yellow"/>
        </w:rPr>
        <w:t xml:space="preserve">) </w:t>
      </w:r>
      <w:r w:rsidR="00FB49CC" w:rsidRPr="007A0C5A">
        <w:rPr>
          <w:szCs w:val="24"/>
          <w:highlight w:val="yellow"/>
        </w:rPr>
        <w:t xml:space="preserve">Culture the </w:t>
      </w:r>
      <w:r w:rsidRPr="007A0C5A">
        <w:rPr>
          <w:szCs w:val="24"/>
          <w:highlight w:val="yellow"/>
        </w:rPr>
        <w:t>aggregates on the floating 0.65 μm filters for 4 – 5 days</w:t>
      </w:r>
      <w:r w:rsidR="00D96D32" w:rsidRPr="007A0C5A">
        <w:rPr>
          <w:szCs w:val="24"/>
          <w:highlight w:val="yellow"/>
        </w:rPr>
        <w:t xml:space="preserve"> in 37 °C with 5% CO</w:t>
      </w:r>
      <w:r w:rsidR="00D96D32" w:rsidRPr="007A0C5A">
        <w:rPr>
          <w:szCs w:val="24"/>
          <w:highlight w:val="yellow"/>
          <w:vertAlign w:val="subscript"/>
        </w:rPr>
        <w:t>2</w:t>
      </w:r>
      <w:r w:rsidR="00D96D32" w:rsidRPr="007A0C5A">
        <w:rPr>
          <w:szCs w:val="24"/>
          <w:highlight w:val="yellow"/>
        </w:rPr>
        <w:t>.</w:t>
      </w:r>
    </w:p>
    <w:p w14:paraId="423430C1" w14:textId="77777777" w:rsidR="001B2E0C" w:rsidRPr="007A0C5A" w:rsidRDefault="001B2E0C" w:rsidP="00E17621">
      <w:pPr>
        <w:pStyle w:val="ListParagraph"/>
        <w:spacing w:after="0"/>
        <w:ind w:left="0"/>
        <w:contextualSpacing w:val="0"/>
        <w:jc w:val="both"/>
        <w:rPr>
          <w:szCs w:val="24"/>
          <w:highlight w:val="yellow"/>
        </w:rPr>
      </w:pPr>
    </w:p>
    <w:p w14:paraId="673F2E75" w14:textId="77777777" w:rsidR="001B2E0C" w:rsidRPr="007A0C5A" w:rsidRDefault="001B2E0C" w:rsidP="00E17621">
      <w:pPr>
        <w:pStyle w:val="ListParagraph"/>
        <w:spacing w:after="0"/>
        <w:ind w:left="0"/>
        <w:contextualSpacing w:val="0"/>
        <w:jc w:val="both"/>
        <w:rPr>
          <w:szCs w:val="24"/>
          <w:highlight w:val="yellow"/>
        </w:rPr>
      </w:pPr>
      <w:r w:rsidRPr="007A0C5A">
        <w:rPr>
          <w:szCs w:val="24"/>
          <w:highlight w:val="yellow"/>
        </w:rPr>
        <w:t>4.1</w:t>
      </w:r>
      <w:r w:rsidR="00687E2E" w:rsidRPr="007A0C5A">
        <w:rPr>
          <w:szCs w:val="24"/>
          <w:highlight w:val="yellow"/>
        </w:rPr>
        <w:t>4</w:t>
      </w:r>
      <w:r w:rsidRPr="007A0C5A">
        <w:rPr>
          <w:szCs w:val="24"/>
          <w:highlight w:val="yellow"/>
        </w:rPr>
        <w:t>) Collect the</w:t>
      </w:r>
      <w:r w:rsidR="00FB49CC" w:rsidRPr="007A0C5A">
        <w:rPr>
          <w:szCs w:val="24"/>
          <w:highlight w:val="yellow"/>
        </w:rPr>
        <w:t xml:space="preserve"> </w:t>
      </w:r>
      <w:r w:rsidRPr="007A0C5A">
        <w:rPr>
          <w:szCs w:val="24"/>
          <w:highlight w:val="yellow"/>
        </w:rPr>
        <w:t xml:space="preserve">aggregates (at most 3 per filter) with a cell scraper, combine them, and digest with 0.2% collagenase, following the same protocol as done with the whole placentas </w:t>
      </w:r>
      <w:r w:rsidR="00F50B63" w:rsidRPr="007A0C5A">
        <w:rPr>
          <w:szCs w:val="24"/>
          <w:highlight w:val="yellow"/>
        </w:rPr>
        <w:t xml:space="preserve">to dissociate the cells </w:t>
      </w:r>
      <w:r w:rsidRPr="007A0C5A">
        <w:rPr>
          <w:szCs w:val="24"/>
          <w:highlight w:val="yellow"/>
        </w:rPr>
        <w:t>(steps 4.2 – 4.5).</w:t>
      </w:r>
    </w:p>
    <w:p w14:paraId="7DE6303E" w14:textId="77777777" w:rsidR="001B2E0C" w:rsidRPr="007A0C5A" w:rsidRDefault="001B2E0C" w:rsidP="00E17621">
      <w:pPr>
        <w:pStyle w:val="ListParagraph"/>
        <w:spacing w:after="0"/>
        <w:ind w:left="0"/>
        <w:contextualSpacing w:val="0"/>
        <w:jc w:val="both"/>
        <w:rPr>
          <w:szCs w:val="24"/>
          <w:highlight w:val="yellow"/>
        </w:rPr>
      </w:pPr>
    </w:p>
    <w:p w14:paraId="02D5B064" w14:textId="77777777" w:rsidR="001B2E0C" w:rsidRPr="007A0C5A" w:rsidRDefault="001B2E0C" w:rsidP="00E17621">
      <w:pPr>
        <w:pStyle w:val="ListParagraph"/>
        <w:spacing w:after="0"/>
        <w:ind w:left="0"/>
        <w:contextualSpacing w:val="0"/>
        <w:jc w:val="both"/>
        <w:rPr>
          <w:szCs w:val="24"/>
          <w:highlight w:val="yellow"/>
        </w:rPr>
      </w:pPr>
      <w:r w:rsidRPr="007A0C5A">
        <w:rPr>
          <w:szCs w:val="24"/>
          <w:highlight w:val="yellow"/>
        </w:rPr>
        <w:t>4.1</w:t>
      </w:r>
      <w:r w:rsidR="00687E2E" w:rsidRPr="007A0C5A">
        <w:rPr>
          <w:szCs w:val="24"/>
          <w:highlight w:val="yellow"/>
        </w:rPr>
        <w:t>5</w:t>
      </w:r>
      <w:r w:rsidRPr="007A0C5A">
        <w:rPr>
          <w:szCs w:val="24"/>
          <w:highlight w:val="yellow"/>
        </w:rPr>
        <w:t xml:space="preserve">) </w:t>
      </w:r>
      <w:r w:rsidR="00077DB1" w:rsidRPr="007A0C5A">
        <w:rPr>
          <w:szCs w:val="24"/>
          <w:highlight w:val="yellow"/>
        </w:rPr>
        <w:t>After dissociation</w:t>
      </w:r>
      <w:r w:rsidRPr="007A0C5A">
        <w:rPr>
          <w:szCs w:val="24"/>
          <w:highlight w:val="yellow"/>
        </w:rPr>
        <w:t>, w</w:t>
      </w:r>
      <w:r w:rsidR="00FB49CC" w:rsidRPr="007A0C5A">
        <w:rPr>
          <w:szCs w:val="24"/>
          <w:highlight w:val="yellow"/>
        </w:rPr>
        <w:t xml:space="preserve">ash the </w:t>
      </w:r>
      <w:r w:rsidRPr="007A0C5A">
        <w:rPr>
          <w:szCs w:val="24"/>
          <w:highlight w:val="yellow"/>
        </w:rPr>
        <w:t xml:space="preserve">aggregates with </w:t>
      </w:r>
      <w:r w:rsidR="00DB5F40" w:rsidRPr="007A0C5A">
        <w:rPr>
          <w:szCs w:val="24"/>
          <w:highlight w:val="yellow"/>
        </w:rPr>
        <w:t xml:space="preserve">2 – 5 ml of </w:t>
      </w:r>
      <w:r w:rsidRPr="007A0C5A">
        <w:rPr>
          <w:szCs w:val="24"/>
          <w:highlight w:val="yellow"/>
        </w:rPr>
        <w:t xml:space="preserve">PBS supplemented with 5% FBS and spin down cells at </w:t>
      </w:r>
      <w:r w:rsidR="00082F49" w:rsidRPr="007A0C5A">
        <w:rPr>
          <w:szCs w:val="24"/>
          <w:highlight w:val="yellow"/>
        </w:rPr>
        <w:t>3</w:t>
      </w:r>
      <w:r w:rsidRPr="007A0C5A">
        <w:rPr>
          <w:szCs w:val="24"/>
          <w:highlight w:val="yellow"/>
        </w:rPr>
        <w:t xml:space="preserve">00 x g for 5 min. </w:t>
      </w:r>
    </w:p>
    <w:p w14:paraId="5ADC952A" w14:textId="77777777" w:rsidR="003E3A3C" w:rsidRPr="007A0C5A" w:rsidRDefault="003E3A3C" w:rsidP="00E17621">
      <w:pPr>
        <w:pStyle w:val="ListParagraph"/>
        <w:spacing w:after="0"/>
        <w:ind w:left="0"/>
        <w:contextualSpacing w:val="0"/>
        <w:jc w:val="both"/>
        <w:rPr>
          <w:szCs w:val="24"/>
          <w:highlight w:val="yellow"/>
        </w:rPr>
      </w:pPr>
    </w:p>
    <w:p w14:paraId="5B5345E0" w14:textId="77777777" w:rsidR="001F1A23" w:rsidRPr="007A0C5A" w:rsidRDefault="00800308" w:rsidP="00E17621">
      <w:pPr>
        <w:pStyle w:val="ListParagraph"/>
        <w:spacing w:after="0"/>
        <w:ind w:left="0"/>
        <w:contextualSpacing w:val="0"/>
        <w:jc w:val="both"/>
        <w:rPr>
          <w:szCs w:val="24"/>
          <w:highlight w:val="yellow"/>
        </w:rPr>
      </w:pPr>
      <w:r w:rsidRPr="007A0C5A">
        <w:rPr>
          <w:szCs w:val="24"/>
          <w:highlight w:val="yellow"/>
        </w:rPr>
        <w:t>4.1</w:t>
      </w:r>
      <w:r w:rsidR="00687E2E" w:rsidRPr="007A0C5A">
        <w:rPr>
          <w:szCs w:val="24"/>
          <w:highlight w:val="yellow"/>
        </w:rPr>
        <w:t>6</w:t>
      </w:r>
      <w:r w:rsidRPr="007A0C5A">
        <w:rPr>
          <w:szCs w:val="24"/>
          <w:highlight w:val="yellow"/>
        </w:rPr>
        <w:t xml:space="preserve">) </w:t>
      </w:r>
      <w:r w:rsidR="001B2E0C" w:rsidRPr="007A0C5A">
        <w:rPr>
          <w:szCs w:val="24"/>
          <w:highlight w:val="yellow"/>
        </w:rPr>
        <w:t xml:space="preserve">Resuspend </w:t>
      </w:r>
      <w:r w:rsidR="00B11244" w:rsidRPr="007A0C5A">
        <w:rPr>
          <w:szCs w:val="24"/>
          <w:highlight w:val="yellow"/>
        </w:rPr>
        <w:t xml:space="preserve">the </w:t>
      </w:r>
      <w:r w:rsidR="008A2D79" w:rsidRPr="007A0C5A">
        <w:rPr>
          <w:szCs w:val="24"/>
          <w:highlight w:val="yellow"/>
        </w:rPr>
        <w:t xml:space="preserve">aggregates </w:t>
      </w:r>
      <w:r w:rsidR="001F1A23" w:rsidRPr="007A0C5A">
        <w:rPr>
          <w:szCs w:val="24"/>
          <w:highlight w:val="yellow"/>
        </w:rPr>
        <w:t xml:space="preserve">in </w:t>
      </w:r>
      <w:r w:rsidR="00F90779" w:rsidRPr="007A0C5A">
        <w:rPr>
          <w:szCs w:val="24"/>
          <w:highlight w:val="yellow"/>
        </w:rPr>
        <w:t xml:space="preserve">500 </w:t>
      </w:r>
      <w:r w:rsidR="00F50B63" w:rsidRPr="007A0C5A">
        <w:rPr>
          <w:szCs w:val="24"/>
          <w:highlight w:val="yellow"/>
        </w:rPr>
        <w:t>μ</w:t>
      </w:r>
      <w:r w:rsidR="00F90779" w:rsidRPr="007A0C5A">
        <w:rPr>
          <w:szCs w:val="24"/>
          <w:highlight w:val="yellow"/>
        </w:rPr>
        <w:t xml:space="preserve">l of </w:t>
      </w:r>
      <w:r w:rsidR="00B325CE" w:rsidRPr="007A0C5A">
        <w:rPr>
          <w:szCs w:val="24"/>
          <w:highlight w:val="yellow"/>
        </w:rPr>
        <w:t>DMEM without FBS, P/S, or L-GLUT</w:t>
      </w:r>
      <w:r w:rsidR="00B74CEA" w:rsidRPr="007A0C5A">
        <w:rPr>
          <w:szCs w:val="24"/>
          <w:highlight w:val="yellow"/>
        </w:rPr>
        <w:t xml:space="preserve">. Take this 500 </w:t>
      </w:r>
      <w:r w:rsidR="00F50B63" w:rsidRPr="007A0C5A">
        <w:rPr>
          <w:szCs w:val="24"/>
          <w:highlight w:val="yellow"/>
        </w:rPr>
        <w:t>μ</w:t>
      </w:r>
      <w:r w:rsidR="00B74CEA" w:rsidRPr="007A0C5A">
        <w:rPr>
          <w:szCs w:val="24"/>
          <w:highlight w:val="yellow"/>
        </w:rPr>
        <w:t>l resuspension and add it to 3</w:t>
      </w:r>
      <w:r w:rsidR="008A2D79" w:rsidRPr="007A0C5A">
        <w:rPr>
          <w:szCs w:val="24"/>
          <w:highlight w:val="yellow"/>
        </w:rPr>
        <w:t xml:space="preserve"> ml </w:t>
      </w:r>
      <w:r w:rsidR="001F1A23" w:rsidRPr="007A0C5A">
        <w:rPr>
          <w:szCs w:val="24"/>
          <w:highlight w:val="yellow"/>
        </w:rPr>
        <w:t xml:space="preserve">1% methylcellulose </w:t>
      </w:r>
      <w:r w:rsidR="00B74CEA" w:rsidRPr="007A0C5A">
        <w:rPr>
          <w:szCs w:val="24"/>
          <w:highlight w:val="yellow"/>
        </w:rPr>
        <w:t>media supplemented</w:t>
      </w:r>
      <w:r w:rsidR="001F1A23" w:rsidRPr="007A0C5A">
        <w:rPr>
          <w:szCs w:val="24"/>
          <w:highlight w:val="yellow"/>
        </w:rPr>
        <w:t xml:space="preserve"> with 10</w:t>
      </w:r>
      <w:r w:rsidR="00077DB1" w:rsidRPr="007A0C5A">
        <w:rPr>
          <w:szCs w:val="24"/>
          <w:highlight w:val="yellow"/>
        </w:rPr>
        <w:t xml:space="preserve"> </w:t>
      </w:r>
      <w:r w:rsidR="001F1A23" w:rsidRPr="007A0C5A">
        <w:rPr>
          <w:szCs w:val="24"/>
          <w:highlight w:val="yellow"/>
        </w:rPr>
        <w:t xml:space="preserve">ng/ml </w:t>
      </w:r>
      <w:r w:rsidR="00DB5F40" w:rsidRPr="007A0C5A">
        <w:rPr>
          <w:szCs w:val="24"/>
          <w:highlight w:val="yellow"/>
        </w:rPr>
        <w:t xml:space="preserve">of </w:t>
      </w:r>
      <w:r w:rsidR="001F1A23" w:rsidRPr="007A0C5A">
        <w:rPr>
          <w:szCs w:val="24"/>
          <w:highlight w:val="yellow"/>
        </w:rPr>
        <w:t>TPO</w:t>
      </w:r>
      <w:r w:rsidR="00DB5F40" w:rsidRPr="007A0C5A">
        <w:rPr>
          <w:szCs w:val="24"/>
          <w:highlight w:val="yellow"/>
        </w:rPr>
        <w:t>, carefully avoiding the formation of bubbles</w:t>
      </w:r>
      <w:r w:rsidR="00B74CEA" w:rsidRPr="007A0C5A">
        <w:rPr>
          <w:szCs w:val="24"/>
          <w:highlight w:val="yellow"/>
        </w:rPr>
        <w:t>.</w:t>
      </w:r>
      <w:r w:rsidR="001F1A23" w:rsidRPr="007A0C5A">
        <w:rPr>
          <w:szCs w:val="24"/>
          <w:highlight w:val="yellow"/>
        </w:rPr>
        <w:t xml:space="preserve"> </w:t>
      </w:r>
      <w:r w:rsidR="00B74CEA" w:rsidRPr="007A0C5A">
        <w:rPr>
          <w:szCs w:val="24"/>
          <w:highlight w:val="yellow"/>
        </w:rPr>
        <w:t>P</w:t>
      </w:r>
      <w:r w:rsidR="001B2E0C" w:rsidRPr="007A0C5A">
        <w:rPr>
          <w:szCs w:val="24"/>
          <w:highlight w:val="yellow"/>
        </w:rPr>
        <w:t>late</w:t>
      </w:r>
      <w:r w:rsidR="00B74CEA" w:rsidRPr="007A0C5A">
        <w:rPr>
          <w:szCs w:val="24"/>
          <w:highlight w:val="yellow"/>
        </w:rPr>
        <w:t xml:space="preserve"> equal volumes of this mixture </w:t>
      </w:r>
      <w:r w:rsidR="008A2D79" w:rsidRPr="007A0C5A">
        <w:rPr>
          <w:szCs w:val="24"/>
          <w:highlight w:val="yellow"/>
        </w:rPr>
        <w:t xml:space="preserve">in </w:t>
      </w:r>
      <w:r w:rsidR="00DB5F40" w:rsidRPr="007A0C5A">
        <w:rPr>
          <w:szCs w:val="24"/>
          <w:highlight w:val="yellow"/>
        </w:rPr>
        <w:t xml:space="preserve">3 </w:t>
      </w:r>
      <w:r w:rsidR="008A2D79" w:rsidRPr="007A0C5A">
        <w:rPr>
          <w:szCs w:val="24"/>
          <w:highlight w:val="yellow"/>
        </w:rPr>
        <w:t>35 x 10 mm non-treated culture dishes</w:t>
      </w:r>
      <w:r w:rsidR="001B2E0C" w:rsidRPr="007A0C5A">
        <w:rPr>
          <w:szCs w:val="24"/>
          <w:highlight w:val="yellow"/>
        </w:rPr>
        <w:t xml:space="preserve"> for CFU assays</w:t>
      </w:r>
      <w:hyperlink w:anchor="_ENREF_12" w:tooltip="Pereira, 2013 #30" w:history="1">
        <w:r w:rsidR="00DB5F40" w:rsidRPr="007A0C5A">
          <w:rPr>
            <w:szCs w:val="24"/>
            <w:highlight w:val="yellow"/>
          </w:rPr>
          <w:fldChar w:fldCharType="begin">
            <w:fldData xml:space="preserve">PEVuZE5vdGU+PENpdGU+PEF1dGhvcj5QZXJlaXJhPC9BdXRob3I+PFllYXI+MjAxMzwvWWVhcj48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yMDUtMTg8L3BhZ2Vz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</w:fldData>
          </w:fldChar>
        </w:r>
        <w:r w:rsidR="00DB5F40" w:rsidRPr="007A0C5A">
          <w:rPr>
            <w:szCs w:val="24"/>
            <w:highlight w:val="yellow"/>
          </w:rPr>
          <w:instrText xml:space="preserve"> ADDIN EN.CITE </w:instrText>
        </w:r>
        <w:r w:rsidR="00DB5F40" w:rsidRPr="007A0C5A">
          <w:rPr>
            <w:szCs w:val="24"/>
            <w:highlight w:val="yellow"/>
          </w:rPr>
          <w:fldChar w:fldCharType="begin">
            <w:fldData xml:space="preserve">PEVuZE5vdGU+PENpdGU+PEF1dGhvcj5QZXJlaXJhPC9BdXRob3I+PFllYXI+MjAxMzwvWWVhcj48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yMDUtMTg8L3BhZ2Vz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</w:fldData>
          </w:fldChar>
        </w:r>
        <w:r w:rsidR="00DB5F40" w:rsidRPr="007A0C5A">
          <w:rPr>
            <w:szCs w:val="24"/>
            <w:highlight w:val="yellow"/>
          </w:rPr>
          <w:instrText xml:space="preserve"> ADDIN EN.CITE.DATA </w:instrText>
        </w:r>
        <w:r w:rsidR="00DB5F40" w:rsidRPr="007A0C5A">
          <w:rPr>
            <w:szCs w:val="24"/>
            <w:highlight w:val="yellow"/>
          </w:rPr>
        </w:r>
        <w:r w:rsidR="00DB5F40" w:rsidRPr="007A0C5A">
          <w:rPr>
            <w:szCs w:val="24"/>
            <w:highlight w:val="yellow"/>
          </w:rPr>
          <w:fldChar w:fldCharType="end"/>
        </w:r>
        <w:r w:rsidR="00DB5F40" w:rsidRPr="007A0C5A">
          <w:rPr>
            <w:szCs w:val="24"/>
            <w:highlight w:val="yellow"/>
          </w:rPr>
        </w:r>
        <w:r w:rsidR="00DB5F40" w:rsidRPr="007A0C5A">
          <w:rPr>
            <w:szCs w:val="24"/>
            <w:highlight w:val="yellow"/>
          </w:rPr>
          <w:fldChar w:fldCharType="separate"/>
        </w:r>
        <w:r w:rsidR="00DB5F40" w:rsidRPr="007A0C5A">
          <w:rPr>
            <w:noProof/>
            <w:szCs w:val="24"/>
            <w:highlight w:val="yellow"/>
            <w:vertAlign w:val="superscript"/>
          </w:rPr>
          <w:t>12</w:t>
        </w:r>
        <w:r w:rsidR="00DB5F40" w:rsidRPr="007A0C5A">
          <w:rPr>
            <w:szCs w:val="24"/>
            <w:highlight w:val="yellow"/>
          </w:rPr>
          <w:fldChar w:fldCharType="end"/>
        </w:r>
      </w:hyperlink>
      <w:r w:rsidR="008A2D79" w:rsidRPr="007A0C5A">
        <w:rPr>
          <w:szCs w:val="24"/>
          <w:highlight w:val="yellow"/>
        </w:rPr>
        <w:t>.</w:t>
      </w:r>
    </w:p>
    <w:p w14:paraId="24AC7626" w14:textId="77777777" w:rsidR="00BC0223" w:rsidRPr="007A0C5A" w:rsidRDefault="00BC0223" w:rsidP="00E17621">
      <w:pPr>
        <w:pStyle w:val="ListParagraph"/>
        <w:spacing w:after="0"/>
        <w:ind w:left="0"/>
        <w:contextualSpacing w:val="0"/>
        <w:jc w:val="both"/>
        <w:rPr>
          <w:szCs w:val="24"/>
          <w:highlight w:val="yellow"/>
        </w:rPr>
      </w:pPr>
    </w:p>
    <w:p w14:paraId="073D4622" w14:textId="77777777" w:rsidR="00AC4A7D" w:rsidRPr="007A0C5A" w:rsidRDefault="00800308" w:rsidP="00E17621">
      <w:pPr>
        <w:pStyle w:val="ListParagraph"/>
        <w:spacing w:after="0"/>
        <w:ind w:left="0"/>
        <w:contextualSpacing w:val="0"/>
        <w:jc w:val="both"/>
        <w:rPr>
          <w:szCs w:val="24"/>
        </w:rPr>
      </w:pPr>
      <w:r w:rsidRPr="007A0C5A">
        <w:rPr>
          <w:szCs w:val="24"/>
          <w:highlight w:val="yellow"/>
        </w:rPr>
        <w:t>4.1</w:t>
      </w:r>
      <w:r w:rsidR="00687E2E" w:rsidRPr="007A0C5A">
        <w:rPr>
          <w:szCs w:val="24"/>
          <w:highlight w:val="yellow"/>
        </w:rPr>
        <w:t>7</w:t>
      </w:r>
      <w:r w:rsidRPr="007A0C5A">
        <w:rPr>
          <w:szCs w:val="24"/>
          <w:highlight w:val="yellow"/>
        </w:rPr>
        <w:t xml:space="preserve">) </w:t>
      </w:r>
      <w:r w:rsidR="00BC0223" w:rsidRPr="007A0C5A">
        <w:rPr>
          <w:szCs w:val="24"/>
          <w:highlight w:val="yellow"/>
        </w:rPr>
        <w:t xml:space="preserve">As a control, culture </w:t>
      </w:r>
      <w:r w:rsidR="00CF23BF" w:rsidRPr="007A0C5A">
        <w:rPr>
          <w:szCs w:val="24"/>
          <w:highlight w:val="yellow"/>
        </w:rPr>
        <w:t xml:space="preserve">irradiated </w:t>
      </w:r>
      <w:r w:rsidR="00BC0223" w:rsidRPr="007A0C5A">
        <w:rPr>
          <w:szCs w:val="24"/>
          <w:highlight w:val="yellow"/>
        </w:rPr>
        <w:t xml:space="preserve">placental aggregates without </w:t>
      </w:r>
      <w:r w:rsidR="001B2E0C" w:rsidRPr="007A0C5A">
        <w:rPr>
          <w:szCs w:val="24"/>
          <w:highlight w:val="yellow"/>
        </w:rPr>
        <w:t xml:space="preserve">mixing in </w:t>
      </w:r>
      <w:r w:rsidR="00BC0223" w:rsidRPr="007A0C5A">
        <w:rPr>
          <w:szCs w:val="24"/>
          <w:highlight w:val="yellow"/>
        </w:rPr>
        <w:t>reprogrammed MEFs 4 – 5 days and place in CFU assay</w:t>
      </w:r>
      <w:r w:rsidR="00D3300C" w:rsidRPr="007A0C5A">
        <w:rPr>
          <w:szCs w:val="24"/>
          <w:highlight w:val="yellow"/>
        </w:rPr>
        <w:t>s</w:t>
      </w:r>
      <w:r w:rsidR="00727D3B" w:rsidRPr="007A0C5A">
        <w:rPr>
          <w:szCs w:val="24"/>
          <w:highlight w:val="yellow"/>
        </w:rPr>
        <w:t xml:space="preserve"> as described above in step</w:t>
      </w:r>
      <w:r w:rsidR="001B2E0C" w:rsidRPr="007A0C5A">
        <w:rPr>
          <w:szCs w:val="24"/>
          <w:highlight w:val="yellow"/>
        </w:rPr>
        <w:t>s</w:t>
      </w:r>
      <w:r w:rsidR="00727D3B" w:rsidRPr="007A0C5A">
        <w:rPr>
          <w:szCs w:val="24"/>
          <w:highlight w:val="yellow"/>
        </w:rPr>
        <w:t xml:space="preserve"> 4.</w:t>
      </w:r>
      <w:r w:rsidR="00F50B63" w:rsidRPr="007A0C5A">
        <w:rPr>
          <w:szCs w:val="24"/>
          <w:highlight w:val="yellow"/>
        </w:rPr>
        <w:t>7</w:t>
      </w:r>
      <w:r w:rsidR="001B2E0C" w:rsidRPr="007A0C5A">
        <w:rPr>
          <w:szCs w:val="24"/>
          <w:highlight w:val="yellow"/>
        </w:rPr>
        <w:t xml:space="preserve"> – 4.1</w:t>
      </w:r>
      <w:r w:rsidR="00F50B63" w:rsidRPr="007A0C5A">
        <w:rPr>
          <w:szCs w:val="24"/>
          <w:highlight w:val="yellow"/>
        </w:rPr>
        <w:t>6</w:t>
      </w:r>
      <w:r w:rsidR="00BC0223" w:rsidRPr="007A0C5A">
        <w:rPr>
          <w:szCs w:val="24"/>
          <w:highlight w:val="yellow"/>
        </w:rPr>
        <w:t xml:space="preserve">. </w:t>
      </w:r>
    </w:p>
    <w:p w14:paraId="54B82DEA" w14:textId="77777777" w:rsidR="00AC4A7D" w:rsidRPr="007A0C5A" w:rsidRDefault="00AC4A7D" w:rsidP="00E17621">
      <w:pPr>
        <w:pStyle w:val="ListParagraph"/>
        <w:spacing w:after="0"/>
        <w:ind w:left="0"/>
        <w:contextualSpacing w:val="0"/>
        <w:jc w:val="both"/>
        <w:rPr>
          <w:szCs w:val="24"/>
        </w:rPr>
      </w:pPr>
    </w:p>
    <w:p w14:paraId="38C64040" w14:textId="77777777" w:rsidR="00077DB1" w:rsidRPr="007A0C5A" w:rsidRDefault="00077DB1" w:rsidP="00E17621">
      <w:pPr>
        <w:pStyle w:val="ListParagraph"/>
        <w:spacing w:after="0"/>
        <w:ind w:left="0"/>
        <w:contextualSpacing w:val="0"/>
        <w:jc w:val="both"/>
        <w:rPr>
          <w:szCs w:val="24"/>
        </w:rPr>
      </w:pPr>
      <w:r w:rsidRPr="007A0C5A">
        <w:rPr>
          <w:szCs w:val="24"/>
        </w:rPr>
        <w:t>Note: These aggregates alone do not form colonies.</w:t>
      </w:r>
    </w:p>
    <w:p w14:paraId="289BB3B7" w14:textId="77777777" w:rsidR="00077DB1" w:rsidRPr="007A0C5A" w:rsidRDefault="00077DB1" w:rsidP="00E17621">
      <w:pPr>
        <w:pStyle w:val="ListParagraph"/>
        <w:spacing w:after="0"/>
        <w:ind w:left="0"/>
        <w:contextualSpacing w:val="0"/>
        <w:jc w:val="both"/>
        <w:rPr>
          <w:szCs w:val="24"/>
          <w:highlight w:val="yellow"/>
        </w:rPr>
      </w:pPr>
    </w:p>
    <w:p w14:paraId="784A2C7F" w14:textId="77777777" w:rsidR="00077DB1" w:rsidRPr="007A0C5A" w:rsidRDefault="00077DB1" w:rsidP="00E17621">
      <w:pPr>
        <w:pStyle w:val="ListParagraph"/>
        <w:spacing w:after="0"/>
        <w:ind w:left="0"/>
        <w:contextualSpacing w:val="0"/>
        <w:jc w:val="both"/>
        <w:rPr>
          <w:szCs w:val="24"/>
          <w:highlight w:val="yellow"/>
        </w:rPr>
      </w:pPr>
      <w:r w:rsidRPr="007A0C5A">
        <w:rPr>
          <w:szCs w:val="24"/>
          <w:highlight w:val="yellow"/>
        </w:rPr>
        <w:t>4.</w:t>
      </w:r>
      <w:r w:rsidR="00C95D47" w:rsidRPr="007A0C5A">
        <w:rPr>
          <w:szCs w:val="24"/>
          <w:highlight w:val="yellow"/>
        </w:rPr>
        <w:t>1</w:t>
      </w:r>
      <w:r w:rsidR="00687E2E" w:rsidRPr="007A0C5A">
        <w:rPr>
          <w:szCs w:val="24"/>
          <w:highlight w:val="yellow"/>
        </w:rPr>
        <w:t>8</w:t>
      </w:r>
      <w:r w:rsidRPr="007A0C5A">
        <w:rPr>
          <w:szCs w:val="24"/>
          <w:highlight w:val="yellow"/>
        </w:rPr>
        <w:t xml:space="preserve">) Count hematopoietic colonies manually under the microscope after </w:t>
      </w:r>
      <w:r w:rsidR="00DD2831">
        <w:rPr>
          <w:szCs w:val="24"/>
          <w:highlight w:val="yellow"/>
        </w:rPr>
        <w:t>10</w:t>
      </w:r>
      <w:r w:rsidRPr="007A0C5A">
        <w:rPr>
          <w:szCs w:val="24"/>
          <w:highlight w:val="yellow"/>
        </w:rPr>
        <w:t xml:space="preserve"> – </w:t>
      </w:r>
      <w:r w:rsidR="00DD2831">
        <w:rPr>
          <w:szCs w:val="24"/>
          <w:highlight w:val="yellow"/>
        </w:rPr>
        <w:t>1</w:t>
      </w:r>
      <w:r w:rsidRPr="007A0C5A">
        <w:rPr>
          <w:szCs w:val="24"/>
          <w:highlight w:val="yellow"/>
        </w:rPr>
        <w:t xml:space="preserve">4 </w:t>
      </w:r>
      <w:r w:rsidR="00DD2831">
        <w:rPr>
          <w:szCs w:val="24"/>
          <w:highlight w:val="yellow"/>
        </w:rPr>
        <w:t>days</w:t>
      </w:r>
      <w:r w:rsidR="00DD2831" w:rsidRPr="007A0C5A">
        <w:rPr>
          <w:szCs w:val="24"/>
          <w:highlight w:val="yellow"/>
        </w:rPr>
        <w:t xml:space="preserve"> </w:t>
      </w:r>
      <w:r w:rsidRPr="007A0C5A">
        <w:rPr>
          <w:szCs w:val="24"/>
          <w:highlight w:val="yellow"/>
        </w:rPr>
        <w:t>of culture at 37</w:t>
      </w:r>
      <w:r w:rsidR="004866AB" w:rsidRPr="007A0C5A">
        <w:rPr>
          <w:szCs w:val="24"/>
          <w:highlight w:val="yellow"/>
        </w:rPr>
        <w:t xml:space="preserve"> </w:t>
      </w:r>
      <w:r w:rsidRPr="007A0C5A">
        <w:rPr>
          <w:szCs w:val="24"/>
          <w:highlight w:val="yellow"/>
        </w:rPr>
        <w:t>°C with 5% CO</w:t>
      </w:r>
      <w:r w:rsidRPr="007A0C5A">
        <w:rPr>
          <w:szCs w:val="24"/>
          <w:highlight w:val="yellow"/>
          <w:vertAlign w:val="subscript"/>
        </w:rPr>
        <w:t>2</w:t>
      </w:r>
      <w:r w:rsidRPr="007A0C5A">
        <w:rPr>
          <w:szCs w:val="24"/>
          <w:highlight w:val="yellow"/>
        </w:rPr>
        <w:t>.</w:t>
      </w:r>
    </w:p>
    <w:p w14:paraId="509A0D1B" w14:textId="77777777" w:rsidR="00077DB1" w:rsidRPr="007A0C5A" w:rsidRDefault="00077DB1" w:rsidP="00E17621">
      <w:pPr>
        <w:pStyle w:val="ListParagraph"/>
        <w:spacing w:after="0"/>
        <w:ind w:left="0"/>
        <w:contextualSpacing w:val="0"/>
        <w:jc w:val="both"/>
        <w:rPr>
          <w:szCs w:val="24"/>
          <w:highlight w:val="yellow"/>
        </w:rPr>
      </w:pPr>
    </w:p>
    <w:p w14:paraId="40F5A025" w14:textId="77777777" w:rsidR="00BC0223" w:rsidRPr="007A0C5A" w:rsidRDefault="00077DB1" w:rsidP="00E17621">
      <w:pPr>
        <w:pStyle w:val="ListParagraph"/>
        <w:spacing w:after="0"/>
        <w:ind w:left="0"/>
        <w:contextualSpacing w:val="0"/>
        <w:jc w:val="both"/>
        <w:rPr>
          <w:szCs w:val="24"/>
        </w:rPr>
      </w:pPr>
      <w:r w:rsidRPr="007A0C5A">
        <w:rPr>
          <w:szCs w:val="24"/>
        </w:rPr>
        <w:t>4.</w:t>
      </w:r>
      <w:r w:rsidR="00687E2E" w:rsidRPr="007A0C5A">
        <w:rPr>
          <w:szCs w:val="24"/>
        </w:rPr>
        <w:t>19</w:t>
      </w:r>
      <w:r w:rsidRPr="007A0C5A">
        <w:rPr>
          <w:szCs w:val="24"/>
        </w:rPr>
        <w:t xml:space="preserve">) </w:t>
      </w:r>
      <w:r w:rsidR="00C611B9" w:rsidRPr="007A0C5A">
        <w:rPr>
          <w:szCs w:val="24"/>
        </w:rPr>
        <w:t>Cytospin</w:t>
      </w:r>
      <w:hyperlink w:anchor="_ENREF_22" w:tooltip="Koh, 2013 #35" w:history="1">
        <w:r w:rsidR="00DB5F40" w:rsidRPr="007A0C5A">
          <w:rPr>
            <w:szCs w:val="24"/>
          </w:rPr>
          <w:fldChar w:fldCharType="begin"/>
        </w:r>
        <w:r w:rsidR="00DB5F40" w:rsidRPr="007A0C5A">
          <w:rPr>
            <w:szCs w:val="24"/>
          </w:rPr>
          <w:instrText xml:space="preserve"> ADDIN EN.CITE &lt;EndNote&gt;&lt;Cite&gt;&lt;Author&gt;Koh&lt;/Author&gt;&lt;Year&gt;2013&lt;/Year&gt;&lt;RecNum&gt;35&lt;/RecNum&gt;&lt;DisplayText&gt;&lt;style face="superscript"&gt;22&lt;/style&gt;&lt;/DisplayText&gt;&lt;record&gt;&lt;rec-number&gt;35&lt;/rec-number&gt;&lt;foreign-keys&gt;&lt;key app="EN" db-id="ws9v2vwwp22r22eep515wt0ceaas599ww5pv" timestamp="1451937503"&gt;35&lt;/key&gt;&lt;/foreign-keys&gt;&lt;ref-type name="Journal Article"&gt;17&lt;/ref-type&gt;&lt;contributors&gt;&lt;authors&gt;&lt;author&gt;Koh, C. M.&lt;/author&gt;&lt;/authors&gt;&lt;/contributors&gt;&lt;auth-address&gt;Department of Pathology, The Johns Hopkins University School of Medicine, Baltimore, MD, USA. Electronic address: ckoh6@jhmi.edu.&lt;/auth-address&gt;&lt;titles&gt;&lt;title&gt;Preparation of cells for microscopy using cytospin&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235-40&lt;/pages&gt;&lt;volume&gt;533&lt;/volume&gt;&lt;keywords&gt;&lt;keyword&gt;Cytological Techniques/instrumentation/*methods&lt;/keyword&gt;&lt;keyword&gt;Fluorescent Antibody Technique/methods&lt;/keyword&gt;&lt;keyword&gt;Immunohistochemistry/instrumentation/methods&lt;/keyword&gt;&lt;keyword&gt;Microscopy/*methods&lt;/keyword&gt;&lt;/keywords&gt;&lt;dates&gt;&lt;year&gt;2013&lt;/year&gt;&lt;/dates&gt;&lt;isbn&gt;1557-7988 (Electronic)&amp;#xD;0076-6879 (Linking)&lt;/isbn&gt;&lt;accession-num&gt;24182928&lt;/accession-num&gt;&lt;urls&gt;&lt;related-urls&gt;&lt;url&gt;http://www.ncbi.nlm.nih.gov/pubmed/24182928&lt;/url&gt;&lt;/related-urls&gt;&lt;/urls&gt;&lt;electronic-resource-num&gt;10.1016/B978-0-12-420067-8.00016-7&lt;/electronic-resource-num&gt;&lt;/record&gt;&lt;/Cite&gt;&lt;/EndNote&gt;</w:instrText>
        </w:r>
        <w:r w:rsidR="00DB5F40" w:rsidRPr="007A0C5A">
          <w:rPr>
            <w:szCs w:val="24"/>
          </w:rPr>
          <w:fldChar w:fldCharType="separate"/>
        </w:r>
        <w:r w:rsidR="00DB5F40" w:rsidRPr="007A0C5A">
          <w:rPr>
            <w:noProof/>
            <w:szCs w:val="24"/>
            <w:vertAlign w:val="superscript"/>
          </w:rPr>
          <w:t>22</w:t>
        </w:r>
        <w:r w:rsidR="00DB5F40" w:rsidRPr="007A0C5A">
          <w:rPr>
            <w:szCs w:val="24"/>
          </w:rPr>
          <w:fldChar w:fldCharType="end"/>
        </w:r>
      </w:hyperlink>
      <w:r w:rsidR="00C611B9" w:rsidRPr="007A0C5A">
        <w:rPr>
          <w:szCs w:val="24"/>
        </w:rPr>
        <w:t xml:space="preserve"> </w:t>
      </w:r>
      <w:r w:rsidR="00242D1C" w:rsidRPr="007A0C5A">
        <w:rPr>
          <w:szCs w:val="24"/>
        </w:rPr>
        <w:t xml:space="preserve">picked </w:t>
      </w:r>
      <w:r w:rsidR="00C611B9" w:rsidRPr="007A0C5A">
        <w:rPr>
          <w:szCs w:val="24"/>
        </w:rPr>
        <w:t xml:space="preserve">colonies to show </w:t>
      </w:r>
      <w:r w:rsidR="00242D1C" w:rsidRPr="007A0C5A">
        <w:rPr>
          <w:szCs w:val="24"/>
        </w:rPr>
        <w:t xml:space="preserve">morphological </w:t>
      </w:r>
      <w:r w:rsidR="00C611B9" w:rsidRPr="007A0C5A">
        <w:rPr>
          <w:szCs w:val="24"/>
        </w:rPr>
        <w:t xml:space="preserve">phenotype of single cells. </w:t>
      </w:r>
    </w:p>
    <w:p w14:paraId="2A0D9564" w14:textId="77777777" w:rsidR="00D32EE2" w:rsidRPr="007A0C5A" w:rsidRDefault="00D32EE2" w:rsidP="00E17621">
      <w:pPr>
        <w:spacing w:after="0"/>
        <w:jc w:val="both"/>
        <w:rPr>
          <w:b/>
          <w:szCs w:val="24"/>
        </w:rPr>
      </w:pPr>
    </w:p>
    <w:p w14:paraId="6628F105" w14:textId="77777777" w:rsidR="00386DDA" w:rsidRPr="007A0C5A" w:rsidRDefault="00386DDA" w:rsidP="00E17621">
      <w:pPr>
        <w:spacing w:after="0"/>
        <w:jc w:val="both"/>
        <w:rPr>
          <w:b/>
          <w:szCs w:val="24"/>
        </w:rPr>
      </w:pPr>
      <w:r w:rsidRPr="007A0C5A">
        <w:rPr>
          <w:rFonts w:ascii="Times New Roman Bold" w:hAnsi="Times New Roman Bold"/>
          <w:b/>
          <w:caps/>
          <w:szCs w:val="24"/>
        </w:rPr>
        <w:t>Representative Results</w:t>
      </w:r>
      <w:r w:rsidR="00D32EE2" w:rsidRPr="007A0C5A">
        <w:rPr>
          <w:b/>
          <w:szCs w:val="24"/>
        </w:rPr>
        <w:t>:</w:t>
      </w:r>
    </w:p>
    <w:p w14:paraId="4BB348E6" w14:textId="77777777" w:rsidR="00015C7D" w:rsidRPr="007A0C5A" w:rsidRDefault="00015C7D" w:rsidP="00E17621">
      <w:pPr>
        <w:spacing w:after="0"/>
        <w:jc w:val="both"/>
        <w:rPr>
          <w:szCs w:val="24"/>
        </w:rPr>
      </w:pPr>
      <w:r w:rsidRPr="007A0C5A">
        <w:rPr>
          <w:szCs w:val="24"/>
        </w:rPr>
        <w:t>Hematopoiesis is a complex developmental process that begins in various embryonic sites</w:t>
      </w:r>
      <w:r w:rsidR="00331D39" w:rsidRPr="007A0C5A">
        <w:rPr>
          <w:szCs w:val="24"/>
        </w:rPr>
        <w:t>. H</w:t>
      </w:r>
      <w:r w:rsidRPr="007A0C5A">
        <w:rPr>
          <w:szCs w:val="24"/>
        </w:rPr>
        <w:t xml:space="preserve">emogenic endothelial cells </w:t>
      </w:r>
      <w:r w:rsidR="00331D39" w:rsidRPr="007A0C5A">
        <w:rPr>
          <w:szCs w:val="24"/>
        </w:rPr>
        <w:t>reside in these sites and give</w:t>
      </w:r>
      <w:r w:rsidRPr="007A0C5A">
        <w:rPr>
          <w:szCs w:val="24"/>
        </w:rPr>
        <w:t xml:space="preserve"> rise to </w:t>
      </w:r>
      <w:r w:rsidR="00331D39" w:rsidRPr="007A0C5A">
        <w:rPr>
          <w:szCs w:val="24"/>
        </w:rPr>
        <w:t>HSCs</w:t>
      </w:r>
      <w:r w:rsidRPr="007A0C5A">
        <w:rPr>
          <w:szCs w:val="24"/>
        </w:rPr>
        <w:t xml:space="preserve"> via cell budding</w:t>
      </w:r>
      <w:hyperlink w:anchor="_ENREF_23" w:tooltip="Orkin, 2008 #18" w:history="1">
        <w:r w:rsidR="00DB5F40" w:rsidRPr="007A0C5A">
          <w:rPr>
            <w:szCs w:val="24"/>
          </w:rPr>
          <w:fldChar w:fldCharType="begin"/>
        </w:r>
        <w:r w:rsidR="00DB5F40" w:rsidRPr="007A0C5A">
          <w:rPr>
            <w:szCs w:val="24"/>
          </w:rPr>
          <w:instrText xml:space="preserve"> ADDIN EN.CITE &lt;EndNote&gt;&lt;Cite&gt;&lt;Author&gt;Orkin&lt;/Author&gt;&lt;Year&gt;2008&lt;/Year&gt;&lt;RecNum&gt;18&lt;/RecNum&gt;&lt;DisplayText&gt;&lt;style face="superscript"&gt;23&lt;/style&gt;&lt;/DisplayText&gt;&lt;record&gt;&lt;rec-number&gt;18&lt;/rec-number&gt;&lt;foreign-keys&gt;&lt;key app="EN" db-id="ws9v2vwwp22r22eep515wt0ceaas599ww5pv" timestamp="1442427368"&gt;18&lt;/key&gt;&lt;/foreign-keys&gt;&lt;ref-type name="Journal Article"&gt;17&lt;/ref-type&gt;&lt;contributors&gt;&lt;authors&gt;&lt;author&gt;Orkin, S. H.&lt;/author&gt;&lt;author&gt;Zon, L. I.&lt;/author&gt;&lt;/authors&gt;&lt;/contributors&gt;&lt;auth-address&gt;Division of Hematology/Oncology, Children&amp;apos;s Hospital Boston and the Dana Farber Cancer Institute, Harvard Stem Cell Institute, Harvard Medical School, Boston, MA 02115, USA. stuart_orkin@dfci.harvard.edu&lt;/auth-address&gt;&lt;titles&gt;&lt;title&gt;Hematopoiesis: an evolving paradigm for stem cell biology&lt;/title&gt;&lt;secondary-title&gt;Cell&lt;/secondary-title&gt;&lt;alt-title&gt;Cell&lt;/alt-title&gt;&lt;/titles&gt;&lt;periodical&gt;&lt;full-title&gt;Cell&lt;/full-title&gt;&lt;abbr-1&gt;Cell&lt;/abbr-1&gt;&lt;/periodical&gt;&lt;alt-periodical&gt;&lt;full-title&gt;Cell&lt;/full-title&gt;&lt;abbr-1&gt;Cell&lt;/abbr-1&gt;&lt;/alt-periodical&gt;&lt;pages&gt;631-44&lt;/pages&gt;&lt;volume&gt;132&lt;/volume&gt;&lt;number&gt;4&lt;/number&gt;&lt;keywords&gt;&lt;keyword&gt;Animals&lt;/keyword&gt;&lt;keyword&gt;Cell Lineage&lt;/keyword&gt;&lt;keyword&gt;Cell Movement&lt;/keyword&gt;&lt;keyword&gt;*Hematopoiesis&lt;/keyword&gt;&lt;keyword&gt;Hematopoietic Stem Cells/cytology&lt;/keyword&gt;&lt;keyword&gt;Humans&lt;/keyword&gt;&lt;keyword&gt;Transcription Factors/metabolism&lt;/keyword&gt;&lt;/keywords&gt;&lt;dates&gt;&lt;year&gt;2008&lt;/year&gt;&lt;pub-dates&gt;&lt;date&gt;Feb 22&lt;/date&gt;&lt;/pub-dates&gt;&lt;/dates&gt;&lt;isbn&gt;1097-4172 (Electronic)&amp;#xD;0092-8674 (Linking)&lt;/isbn&gt;&lt;accession-num&gt;18295580&lt;/accession-num&gt;&lt;urls&gt;&lt;related-urls&gt;&lt;url&gt;http://www.ncbi.nlm.nih.gov/pubmed/18295580&lt;/url&gt;&lt;/related-urls&gt;&lt;/urls&gt;&lt;custom2&gt;2628169&lt;/custom2&gt;&lt;electronic-resource-num&gt;10.1016/j.cell.2008.01.025&lt;/electronic-resource-num&gt;&lt;/record&gt;&lt;/Cite&gt;&lt;/EndNote&gt;</w:instrText>
        </w:r>
        <w:r w:rsidR="00DB5F40" w:rsidRPr="007A0C5A">
          <w:rPr>
            <w:szCs w:val="24"/>
          </w:rPr>
          <w:fldChar w:fldCharType="separate"/>
        </w:r>
        <w:r w:rsidR="00DB5F40" w:rsidRPr="007A0C5A">
          <w:rPr>
            <w:noProof/>
            <w:szCs w:val="24"/>
            <w:vertAlign w:val="superscript"/>
          </w:rPr>
          <w:t>23</w:t>
        </w:r>
        <w:r w:rsidR="00DB5F40" w:rsidRPr="007A0C5A">
          <w:rPr>
            <w:szCs w:val="24"/>
          </w:rPr>
          <w:fldChar w:fldCharType="end"/>
        </w:r>
      </w:hyperlink>
      <w:r w:rsidRPr="007A0C5A">
        <w:rPr>
          <w:szCs w:val="24"/>
        </w:rPr>
        <w:t xml:space="preserve">. This process </w:t>
      </w:r>
      <w:r w:rsidR="004B5A01" w:rsidRPr="007A0C5A">
        <w:rPr>
          <w:szCs w:val="24"/>
        </w:rPr>
        <w:t xml:space="preserve">currently </w:t>
      </w:r>
      <w:r w:rsidRPr="007A0C5A">
        <w:rPr>
          <w:szCs w:val="24"/>
        </w:rPr>
        <w:t xml:space="preserve">cannot be reproduced </w:t>
      </w:r>
      <w:r w:rsidR="002045E3" w:rsidRPr="007A0C5A">
        <w:rPr>
          <w:szCs w:val="24"/>
        </w:rPr>
        <w:t>by</w:t>
      </w:r>
      <w:r w:rsidRPr="007A0C5A">
        <w:rPr>
          <w:szCs w:val="24"/>
        </w:rPr>
        <w:t xml:space="preserve"> </w:t>
      </w:r>
      <w:r w:rsidR="002045E3" w:rsidRPr="007A0C5A">
        <w:rPr>
          <w:szCs w:val="24"/>
        </w:rPr>
        <w:t>placing</w:t>
      </w:r>
      <w:r w:rsidRPr="007A0C5A">
        <w:rPr>
          <w:szCs w:val="24"/>
        </w:rPr>
        <w:t xml:space="preserve"> HSCs or </w:t>
      </w:r>
      <w:r w:rsidR="00D4359B" w:rsidRPr="007A0C5A">
        <w:rPr>
          <w:szCs w:val="24"/>
        </w:rPr>
        <w:t xml:space="preserve">hematopoietic </w:t>
      </w:r>
      <w:r w:rsidRPr="007A0C5A">
        <w:rPr>
          <w:szCs w:val="24"/>
        </w:rPr>
        <w:t>precursors</w:t>
      </w:r>
      <w:r w:rsidR="002045E3" w:rsidRPr="007A0C5A">
        <w:rPr>
          <w:szCs w:val="24"/>
        </w:rPr>
        <w:t xml:space="preserve"> in culture</w:t>
      </w:r>
      <w:r w:rsidRPr="007A0C5A">
        <w:rPr>
          <w:szCs w:val="24"/>
        </w:rPr>
        <w:t xml:space="preserve">, necessitating a methodology to somehow obtain these cells </w:t>
      </w:r>
      <w:r w:rsidRPr="007A0C5A">
        <w:rPr>
          <w:i/>
          <w:szCs w:val="24"/>
        </w:rPr>
        <w:t>in vitro</w:t>
      </w:r>
      <w:r w:rsidRPr="007A0C5A">
        <w:rPr>
          <w:szCs w:val="24"/>
        </w:rPr>
        <w:t>, either by</w:t>
      </w:r>
      <w:r w:rsidR="002E2CD0" w:rsidRPr="007A0C5A">
        <w:rPr>
          <w:szCs w:val="24"/>
        </w:rPr>
        <w:t xml:space="preserve"> HSPC</w:t>
      </w:r>
      <w:r w:rsidRPr="007A0C5A">
        <w:rPr>
          <w:szCs w:val="24"/>
        </w:rPr>
        <w:t xml:space="preserve"> expansion </w:t>
      </w:r>
      <w:r w:rsidRPr="007A0C5A">
        <w:rPr>
          <w:i/>
          <w:szCs w:val="24"/>
        </w:rPr>
        <w:t>ex vivo</w:t>
      </w:r>
      <w:r w:rsidRPr="007A0C5A">
        <w:rPr>
          <w:szCs w:val="24"/>
        </w:rPr>
        <w:t xml:space="preserve"> or generation </w:t>
      </w:r>
      <w:r w:rsidRPr="007A0C5A">
        <w:rPr>
          <w:i/>
          <w:szCs w:val="24"/>
        </w:rPr>
        <w:t>de novo</w:t>
      </w:r>
      <w:r w:rsidRPr="007A0C5A">
        <w:rPr>
          <w:szCs w:val="24"/>
        </w:rPr>
        <w:t>. This protocol demonstrates our novel technology t</w:t>
      </w:r>
      <w:r w:rsidR="00C06AD3" w:rsidRPr="007A0C5A">
        <w:rPr>
          <w:szCs w:val="24"/>
        </w:rPr>
        <w:t>hat</w:t>
      </w:r>
      <w:r w:rsidRPr="007A0C5A">
        <w:rPr>
          <w:szCs w:val="24"/>
        </w:rPr>
        <w:t xml:space="preserve"> attempt</w:t>
      </w:r>
      <w:r w:rsidR="00C06AD3" w:rsidRPr="007A0C5A">
        <w:rPr>
          <w:szCs w:val="24"/>
        </w:rPr>
        <w:t>s</w:t>
      </w:r>
      <w:r w:rsidRPr="007A0C5A">
        <w:rPr>
          <w:szCs w:val="24"/>
        </w:rPr>
        <w:t xml:space="preserve"> to obtain these cells via TF overexpression in </w:t>
      </w:r>
      <w:r w:rsidR="004B5A01" w:rsidRPr="007A0C5A">
        <w:rPr>
          <w:szCs w:val="24"/>
        </w:rPr>
        <w:t>MEFs.</w:t>
      </w:r>
    </w:p>
    <w:p w14:paraId="3800719A" w14:textId="77777777" w:rsidR="004B5A01" w:rsidRPr="007A0C5A" w:rsidRDefault="004B5A01" w:rsidP="00E17621">
      <w:pPr>
        <w:spacing w:after="0"/>
        <w:jc w:val="both"/>
        <w:rPr>
          <w:szCs w:val="24"/>
        </w:rPr>
      </w:pPr>
    </w:p>
    <w:p w14:paraId="0412F6D1" w14:textId="77777777" w:rsidR="00015C7D" w:rsidRPr="007A0C5A" w:rsidRDefault="00015C7D" w:rsidP="00E17621">
      <w:pPr>
        <w:spacing w:after="0"/>
        <w:jc w:val="both"/>
        <w:rPr>
          <w:szCs w:val="24"/>
        </w:rPr>
      </w:pPr>
      <w:r w:rsidRPr="007A0C5A">
        <w:rPr>
          <w:szCs w:val="24"/>
        </w:rPr>
        <w:t xml:space="preserve">Figure 1 </w:t>
      </w:r>
      <w:r w:rsidR="00C00855" w:rsidRPr="007A0C5A">
        <w:rPr>
          <w:szCs w:val="24"/>
        </w:rPr>
        <w:t xml:space="preserve">illustrates </w:t>
      </w:r>
      <w:r w:rsidRPr="007A0C5A">
        <w:rPr>
          <w:szCs w:val="24"/>
        </w:rPr>
        <w:t xml:space="preserve">the overall reprogramming process. After MEF generation and expansion, cells </w:t>
      </w:r>
      <w:r w:rsidR="00D4359B" w:rsidRPr="007A0C5A">
        <w:rPr>
          <w:szCs w:val="24"/>
        </w:rPr>
        <w:t xml:space="preserve">are transduced </w:t>
      </w:r>
      <w:r w:rsidRPr="007A0C5A">
        <w:rPr>
          <w:szCs w:val="24"/>
        </w:rPr>
        <w:t>with</w:t>
      </w:r>
      <w:r w:rsidR="00D83DD3" w:rsidRPr="007A0C5A">
        <w:rPr>
          <w:szCs w:val="24"/>
        </w:rPr>
        <w:t xml:space="preserve"> </w:t>
      </w:r>
      <w:r w:rsidRPr="007A0C5A">
        <w:rPr>
          <w:szCs w:val="24"/>
        </w:rPr>
        <w:t>Gata2, Gfi1b, cFos,</w:t>
      </w:r>
      <w:r w:rsidR="00D83DD3" w:rsidRPr="007A0C5A">
        <w:rPr>
          <w:szCs w:val="24"/>
        </w:rPr>
        <w:t xml:space="preserve"> </w:t>
      </w:r>
      <w:r w:rsidRPr="007A0C5A">
        <w:rPr>
          <w:szCs w:val="24"/>
        </w:rPr>
        <w:t>Etv6</w:t>
      </w:r>
      <w:r w:rsidR="00D83DD3" w:rsidRPr="007A0C5A">
        <w:rPr>
          <w:szCs w:val="24"/>
        </w:rPr>
        <w:t xml:space="preserve"> and FUW-M2rtTA</w:t>
      </w:r>
      <w:r w:rsidRPr="007A0C5A">
        <w:rPr>
          <w:szCs w:val="24"/>
        </w:rPr>
        <w:t xml:space="preserve">. After </w:t>
      </w:r>
      <w:r w:rsidR="00C06AD3" w:rsidRPr="007A0C5A">
        <w:rPr>
          <w:szCs w:val="24"/>
        </w:rPr>
        <w:t xml:space="preserve">3 </w:t>
      </w:r>
      <w:r w:rsidRPr="007A0C5A">
        <w:rPr>
          <w:szCs w:val="24"/>
        </w:rPr>
        <w:t xml:space="preserve">days of expansion and exposure to </w:t>
      </w:r>
      <w:r w:rsidR="0091625D" w:rsidRPr="007A0C5A">
        <w:rPr>
          <w:szCs w:val="24"/>
        </w:rPr>
        <w:t>D</w:t>
      </w:r>
      <w:r w:rsidR="002B408B" w:rsidRPr="007A0C5A">
        <w:rPr>
          <w:szCs w:val="24"/>
        </w:rPr>
        <w:t>OX</w:t>
      </w:r>
      <w:r w:rsidR="0091625D" w:rsidRPr="007A0C5A">
        <w:rPr>
          <w:szCs w:val="24"/>
        </w:rPr>
        <w:t xml:space="preserve"> to begin </w:t>
      </w:r>
      <w:r w:rsidR="00C00855" w:rsidRPr="007A0C5A">
        <w:rPr>
          <w:szCs w:val="24"/>
        </w:rPr>
        <w:t>transgene activation</w:t>
      </w:r>
      <w:r w:rsidR="0091625D" w:rsidRPr="007A0C5A">
        <w:rPr>
          <w:szCs w:val="24"/>
        </w:rPr>
        <w:t>, cells are dissociated and split</w:t>
      </w:r>
      <w:r w:rsidR="00C06AD3" w:rsidRPr="007A0C5A">
        <w:rPr>
          <w:szCs w:val="24"/>
        </w:rPr>
        <w:t xml:space="preserve"> on </w:t>
      </w:r>
      <w:r w:rsidR="00943A29" w:rsidRPr="007A0C5A">
        <w:rPr>
          <w:szCs w:val="24"/>
        </w:rPr>
        <w:t>D</w:t>
      </w:r>
      <w:r w:rsidR="00C06AD3" w:rsidRPr="007A0C5A">
        <w:rPr>
          <w:szCs w:val="24"/>
        </w:rPr>
        <w:t>ay 4</w:t>
      </w:r>
      <w:r w:rsidR="0091625D" w:rsidRPr="007A0C5A">
        <w:rPr>
          <w:szCs w:val="24"/>
        </w:rPr>
        <w:t xml:space="preserve"> </w:t>
      </w:r>
      <w:r w:rsidR="004B5A01" w:rsidRPr="007A0C5A">
        <w:rPr>
          <w:szCs w:val="24"/>
        </w:rPr>
        <w:t>o</w:t>
      </w:r>
      <w:r w:rsidR="0091625D" w:rsidRPr="007A0C5A">
        <w:rPr>
          <w:szCs w:val="24"/>
        </w:rPr>
        <w:t xml:space="preserve">nto </w:t>
      </w:r>
      <w:r w:rsidR="004B5A01" w:rsidRPr="007A0C5A">
        <w:rPr>
          <w:szCs w:val="24"/>
        </w:rPr>
        <w:t>gelatin coated plates</w:t>
      </w:r>
      <w:r w:rsidR="0091625D" w:rsidRPr="007A0C5A">
        <w:rPr>
          <w:szCs w:val="24"/>
        </w:rPr>
        <w:t xml:space="preserve"> and grown in </w:t>
      </w:r>
      <w:r w:rsidR="00C820CE" w:rsidRPr="007A0C5A">
        <w:rPr>
          <w:szCs w:val="24"/>
        </w:rPr>
        <w:t>supplemented hematopoietic media.</w:t>
      </w:r>
    </w:p>
    <w:p w14:paraId="6693698B" w14:textId="77777777" w:rsidR="0091625D" w:rsidRPr="007A0C5A" w:rsidRDefault="0091625D" w:rsidP="00E17621">
      <w:pPr>
        <w:spacing w:after="0"/>
        <w:jc w:val="both"/>
        <w:rPr>
          <w:szCs w:val="24"/>
        </w:rPr>
      </w:pPr>
    </w:p>
    <w:p w14:paraId="4044ED7C" w14:textId="77777777" w:rsidR="0091625D" w:rsidRPr="007A0C5A" w:rsidRDefault="002B4F76" w:rsidP="00E17621">
      <w:pPr>
        <w:spacing w:after="0"/>
        <w:jc w:val="both"/>
        <w:rPr>
          <w:szCs w:val="24"/>
        </w:rPr>
      </w:pPr>
      <w:r w:rsidRPr="007A0C5A">
        <w:rPr>
          <w:szCs w:val="24"/>
        </w:rPr>
        <w:t>Following prolonged culture post</w:t>
      </w:r>
      <w:r w:rsidR="008502C6" w:rsidRPr="007A0C5A">
        <w:rPr>
          <w:szCs w:val="24"/>
        </w:rPr>
        <w:t xml:space="preserve"> </w:t>
      </w:r>
      <w:r w:rsidRPr="007A0C5A">
        <w:rPr>
          <w:szCs w:val="24"/>
        </w:rPr>
        <w:t>transduction with reprogramming media</w:t>
      </w:r>
      <w:r w:rsidR="00EE61C7" w:rsidRPr="007A0C5A">
        <w:rPr>
          <w:szCs w:val="24"/>
        </w:rPr>
        <w:t>,</w:t>
      </w:r>
      <w:r w:rsidRPr="007A0C5A">
        <w:rPr>
          <w:szCs w:val="24"/>
        </w:rPr>
        <w:t xml:space="preserve"> </w:t>
      </w:r>
      <w:r w:rsidR="00EE61C7" w:rsidRPr="007A0C5A">
        <w:rPr>
          <w:szCs w:val="24"/>
        </w:rPr>
        <w:t xml:space="preserve">cells </w:t>
      </w:r>
      <w:r w:rsidRPr="007A0C5A">
        <w:rPr>
          <w:szCs w:val="24"/>
        </w:rPr>
        <w:t xml:space="preserve">adopt clear morphological changes. At </w:t>
      </w:r>
      <w:r w:rsidR="00943A29" w:rsidRPr="007A0C5A">
        <w:rPr>
          <w:szCs w:val="24"/>
        </w:rPr>
        <w:t>D</w:t>
      </w:r>
      <w:r w:rsidRPr="007A0C5A">
        <w:rPr>
          <w:szCs w:val="24"/>
        </w:rPr>
        <w:t xml:space="preserve">ay 20 cells adopt endothelial morphology </w:t>
      </w:r>
      <w:r w:rsidR="00826F57" w:rsidRPr="007A0C5A">
        <w:rPr>
          <w:szCs w:val="24"/>
        </w:rPr>
        <w:t xml:space="preserve">distinct from MEFs. Further culture to </w:t>
      </w:r>
      <w:r w:rsidR="00943A29" w:rsidRPr="007A0C5A">
        <w:rPr>
          <w:szCs w:val="24"/>
        </w:rPr>
        <w:t>D</w:t>
      </w:r>
      <w:r w:rsidR="00826F57" w:rsidRPr="007A0C5A">
        <w:rPr>
          <w:szCs w:val="24"/>
        </w:rPr>
        <w:t>ay 35 results in several round hematopoietic-like cells emerging from the endothelial-like intermediates</w:t>
      </w:r>
      <w:r w:rsidR="00EE61C7" w:rsidRPr="007A0C5A">
        <w:rPr>
          <w:szCs w:val="24"/>
        </w:rPr>
        <w:t xml:space="preserve"> that are GFP</w:t>
      </w:r>
      <w:r w:rsidR="00EE61C7" w:rsidRPr="007A0C5A">
        <w:rPr>
          <w:szCs w:val="24"/>
          <w:vertAlign w:val="superscript"/>
        </w:rPr>
        <w:t>+</w:t>
      </w:r>
      <w:r w:rsidR="00EE61C7" w:rsidRPr="007A0C5A">
        <w:rPr>
          <w:szCs w:val="24"/>
        </w:rPr>
        <w:t xml:space="preserve"> </w:t>
      </w:r>
      <w:r w:rsidR="00C820CE" w:rsidRPr="007A0C5A">
        <w:rPr>
          <w:szCs w:val="24"/>
        </w:rPr>
        <w:t xml:space="preserve">(when using the 34/H2BGFP </w:t>
      </w:r>
      <w:r w:rsidR="00C06AD3" w:rsidRPr="007A0C5A">
        <w:rPr>
          <w:szCs w:val="24"/>
        </w:rPr>
        <w:t>MEFs</w:t>
      </w:r>
      <w:r w:rsidR="00C820CE" w:rsidRPr="007A0C5A">
        <w:rPr>
          <w:szCs w:val="24"/>
        </w:rPr>
        <w:t xml:space="preserve">) </w:t>
      </w:r>
      <w:r w:rsidR="00EE61C7" w:rsidRPr="007A0C5A">
        <w:rPr>
          <w:szCs w:val="24"/>
        </w:rPr>
        <w:t xml:space="preserve">and stain positive for </w:t>
      </w:r>
      <w:r w:rsidR="00C06AD3" w:rsidRPr="007A0C5A">
        <w:rPr>
          <w:szCs w:val="24"/>
        </w:rPr>
        <w:t xml:space="preserve">the </w:t>
      </w:r>
      <w:r w:rsidR="00EE61C7" w:rsidRPr="007A0C5A">
        <w:rPr>
          <w:szCs w:val="24"/>
        </w:rPr>
        <w:t xml:space="preserve">hematopoietic markers Sca1 and CD45 </w:t>
      </w:r>
      <w:r w:rsidR="00826F57" w:rsidRPr="007A0C5A">
        <w:rPr>
          <w:szCs w:val="24"/>
        </w:rPr>
        <w:t xml:space="preserve">(Figure </w:t>
      </w:r>
      <w:r w:rsidR="00EE61C7" w:rsidRPr="007A0C5A">
        <w:rPr>
          <w:szCs w:val="24"/>
        </w:rPr>
        <w:t>2</w:t>
      </w:r>
      <w:r w:rsidR="00826F57" w:rsidRPr="007A0C5A">
        <w:rPr>
          <w:szCs w:val="24"/>
        </w:rPr>
        <w:t xml:space="preserve">). </w:t>
      </w:r>
      <w:r w:rsidR="00EE61C7" w:rsidRPr="007A0C5A">
        <w:rPr>
          <w:szCs w:val="24"/>
        </w:rPr>
        <w:t xml:space="preserve">This staining demonstrates that </w:t>
      </w:r>
      <w:r w:rsidR="00D4359B" w:rsidRPr="007A0C5A">
        <w:rPr>
          <w:szCs w:val="24"/>
        </w:rPr>
        <w:t xml:space="preserve">these </w:t>
      </w:r>
      <w:r w:rsidR="00EE61C7" w:rsidRPr="007A0C5A">
        <w:rPr>
          <w:szCs w:val="24"/>
        </w:rPr>
        <w:t>cells gain phenotypic markers</w:t>
      </w:r>
      <w:r w:rsidR="002B408B" w:rsidRPr="007A0C5A">
        <w:rPr>
          <w:szCs w:val="24"/>
        </w:rPr>
        <w:t xml:space="preserve"> suggestive of hemogenic </w:t>
      </w:r>
      <w:r w:rsidR="00826F57" w:rsidRPr="007A0C5A">
        <w:rPr>
          <w:szCs w:val="24"/>
        </w:rPr>
        <w:t xml:space="preserve">induction. </w:t>
      </w:r>
      <w:r w:rsidR="0091625D" w:rsidRPr="007A0C5A">
        <w:rPr>
          <w:szCs w:val="24"/>
        </w:rPr>
        <w:t>Further culture results in cells expressing CD45 while maintaining expression of the huCD34 reporter</w:t>
      </w:r>
      <w:r w:rsidR="00EE61C7" w:rsidRPr="007A0C5A">
        <w:rPr>
          <w:szCs w:val="24"/>
        </w:rPr>
        <w:t xml:space="preserve">. </w:t>
      </w:r>
      <w:r w:rsidR="00826F57" w:rsidRPr="007A0C5A">
        <w:rPr>
          <w:szCs w:val="24"/>
        </w:rPr>
        <w:t xml:space="preserve">Upon </w:t>
      </w:r>
      <w:r w:rsidR="004866AB" w:rsidRPr="007A0C5A">
        <w:rPr>
          <w:szCs w:val="24"/>
        </w:rPr>
        <w:t xml:space="preserve">placental </w:t>
      </w:r>
      <w:r w:rsidR="00826F57" w:rsidRPr="007A0C5A">
        <w:rPr>
          <w:szCs w:val="24"/>
        </w:rPr>
        <w:t>aggregation culture cells adopt clo</w:t>
      </w:r>
      <w:r w:rsidR="00245EDE" w:rsidRPr="007A0C5A">
        <w:rPr>
          <w:szCs w:val="24"/>
        </w:rPr>
        <w:t>no</w:t>
      </w:r>
      <w:r w:rsidR="00826F57" w:rsidRPr="007A0C5A">
        <w:rPr>
          <w:szCs w:val="24"/>
        </w:rPr>
        <w:t xml:space="preserve">genic potential and generate colonies in methylcellulose containing various </w:t>
      </w:r>
      <w:r w:rsidR="00082F49" w:rsidRPr="007A0C5A">
        <w:rPr>
          <w:szCs w:val="24"/>
        </w:rPr>
        <w:t xml:space="preserve">hematopoietic </w:t>
      </w:r>
      <w:r w:rsidR="00826F57" w:rsidRPr="007A0C5A">
        <w:rPr>
          <w:szCs w:val="24"/>
        </w:rPr>
        <w:t>morphologies and blast-like cells (</w:t>
      </w:r>
      <w:r w:rsidR="00EE61C7" w:rsidRPr="007A0C5A">
        <w:rPr>
          <w:szCs w:val="24"/>
        </w:rPr>
        <w:t>Figure 3).</w:t>
      </w:r>
      <w:r w:rsidR="0091625D" w:rsidRPr="007A0C5A">
        <w:rPr>
          <w:szCs w:val="24"/>
        </w:rPr>
        <w:t xml:space="preserve"> </w:t>
      </w:r>
    </w:p>
    <w:p w14:paraId="2F578EC8" w14:textId="77777777" w:rsidR="00FE00B4" w:rsidRPr="007A0C5A" w:rsidRDefault="00FE00B4" w:rsidP="00E17621">
      <w:pPr>
        <w:spacing w:after="0"/>
        <w:jc w:val="both"/>
        <w:rPr>
          <w:b/>
          <w:szCs w:val="24"/>
        </w:rPr>
      </w:pPr>
    </w:p>
    <w:p w14:paraId="4D0D553D" w14:textId="77777777" w:rsidR="00FE00B4" w:rsidRPr="007A0C5A" w:rsidRDefault="00FE00B4" w:rsidP="00E17621">
      <w:pPr>
        <w:spacing w:after="0"/>
        <w:jc w:val="both"/>
        <w:rPr>
          <w:b/>
          <w:szCs w:val="24"/>
        </w:rPr>
      </w:pPr>
      <w:r w:rsidRPr="007A0C5A">
        <w:rPr>
          <w:rFonts w:ascii="Times New Roman Bold" w:hAnsi="Times New Roman Bold"/>
          <w:b/>
          <w:caps/>
          <w:szCs w:val="24"/>
        </w:rPr>
        <w:t>Figure Legends</w:t>
      </w:r>
      <w:r w:rsidR="00D32EE2" w:rsidRPr="007A0C5A">
        <w:rPr>
          <w:b/>
          <w:szCs w:val="24"/>
        </w:rPr>
        <w:t>:</w:t>
      </w:r>
    </w:p>
    <w:p w14:paraId="138BE30C" w14:textId="77777777" w:rsidR="00FE00B4" w:rsidRPr="007A0C5A" w:rsidRDefault="00FE00B4" w:rsidP="00E17621">
      <w:pPr>
        <w:spacing w:after="0"/>
        <w:jc w:val="both"/>
        <w:rPr>
          <w:szCs w:val="24"/>
        </w:rPr>
      </w:pPr>
      <w:r w:rsidRPr="007A0C5A">
        <w:rPr>
          <w:b/>
          <w:szCs w:val="24"/>
        </w:rPr>
        <w:t xml:space="preserve">Figure 1. Strategy for hemogenic induction in MEFs. </w:t>
      </w:r>
      <w:r w:rsidRPr="007A0C5A">
        <w:rPr>
          <w:szCs w:val="24"/>
        </w:rPr>
        <w:t>Diagram illustrating the reprogramming process and each step within it.</w:t>
      </w:r>
      <w:r w:rsidR="00546FAF" w:rsidRPr="007A0C5A">
        <w:rPr>
          <w:szCs w:val="24"/>
        </w:rPr>
        <w:t xml:space="preserve"> The general reprogramming process first involves MEF expansion, followed by splitting at the appropriate density into gelatin-coated 6-well plates. Cells are then transduced with the cocktail of Gata2, Gfi1b, cFos, Etv6</w:t>
      </w:r>
      <w:r w:rsidR="00D83DD3" w:rsidRPr="007A0C5A">
        <w:rPr>
          <w:szCs w:val="24"/>
        </w:rPr>
        <w:t>, and FUW-M2rtTA</w:t>
      </w:r>
      <w:r w:rsidR="00546FAF" w:rsidRPr="007A0C5A">
        <w:rPr>
          <w:szCs w:val="24"/>
        </w:rPr>
        <w:t>. Cells are further cultured with st</w:t>
      </w:r>
      <w:r w:rsidR="005E7712" w:rsidRPr="007A0C5A">
        <w:rPr>
          <w:szCs w:val="24"/>
        </w:rPr>
        <w:t>andard DMEM supplemented with DOX</w:t>
      </w:r>
      <w:r w:rsidR="00C06AD3" w:rsidRPr="007A0C5A">
        <w:rPr>
          <w:szCs w:val="24"/>
        </w:rPr>
        <w:t xml:space="preserve">. At </w:t>
      </w:r>
      <w:r w:rsidR="00943A29" w:rsidRPr="007A0C5A">
        <w:rPr>
          <w:szCs w:val="24"/>
        </w:rPr>
        <w:t xml:space="preserve">Day </w:t>
      </w:r>
      <w:r w:rsidR="00546FAF" w:rsidRPr="007A0C5A">
        <w:rPr>
          <w:szCs w:val="24"/>
        </w:rPr>
        <w:t xml:space="preserve">4 cells are trypsinized and split into 6-well plates. Every 6 days media is changed and at chosen time points cells can be analyzed by FACS, CFU, or </w:t>
      </w:r>
      <w:r w:rsidR="005E7712" w:rsidRPr="007A0C5A">
        <w:rPr>
          <w:szCs w:val="24"/>
        </w:rPr>
        <w:t>g</w:t>
      </w:r>
      <w:r w:rsidR="00546FAF" w:rsidRPr="007A0C5A">
        <w:rPr>
          <w:szCs w:val="24"/>
        </w:rPr>
        <w:t xml:space="preserve">ene </w:t>
      </w:r>
      <w:r w:rsidR="005E7712" w:rsidRPr="007A0C5A">
        <w:rPr>
          <w:szCs w:val="24"/>
        </w:rPr>
        <w:t>expression</w:t>
      </w:r>
      <w:r w:rsidR="00546FAF" w:rsidRPr="007A0C5A">
        <w:rPr>
          <w:szCs w:val="24"/>
        </w:rPr>
        <w:t xml:space="preserve"> assays.</w:t>
      </w:r>
    </w:p>
    <w:p w14:paraId="78920DAF" w14:textId="77777777" w:rsidR="00FE00B4" w:rsidRPr="007A0C5A" w:rsidRDefault="00FE00B4" w:rsidP="00E17621">
      <w:pPr>
        <w:spacing w:after="0"/>
        <w:jc w:val="both"/>
        <w:rPr>
          <w:szCs w:val="24"/>
        </w:rPr>
      </w:pPr>
    </w:p>
    <w:p w14:paraId="1623F9F9" w14:textId="77777777" w:rsidR="00FE00B4" w:rsidRPr="007A0C5A" w:rsidRDefault="00FE00B4" w:rsidP="00E17621">
      <w:pPr>
        <w:spacing w:after="0"/>
        <w:jc w:val="both"/>
        <w:rPr>
          <w:szCs w:val="24"/>
        </w:rPr>
      </w:pPr>
      <w:r w:rsidRPr="007A0C5A">
        <w:rPr>
          <w:b/>
          <w:szCs w:val="24"/>
        </w:rPr>
        <w:t>Figure 2. Induction of hematopo</w:t>
      </w:r>
      <w:r w:rsidR="00DD2831">
        <w:rPr>
          <w:b/>
          <w:szCs w:val="24"/>
        </w:rPr>
        <w:t>i</w:t>
      </w:r>
      <w:r w:rsidRPr="007A0C5A">
        <w:rPr>
          <w:b/>
          <w:szCs w:val="24"/>
        </w:rPr>
        <w:t>etic cells emerging from precursors</w:t>
      </w:r>
      <w:r w:rsidRPr="007A0C5A">
        <w:rPr>
          <w:szCs w:val="24"/>
        </w:rPr>
        <w:t xml:space="preserve">. Cells positive for 34/H2BGFP stained for Sca1 and CD45 demonstrate induction of a hemogenic program. </w:t>
      </w:r>
      <w:r w:rsidR="004259A5" w:rsidRPr="007A0C5A">
        <w:rPr>
          <w:szCs w:val="24"/>
        </w:rPr>
        <w:t xml:space="preserve">A) This image shows a merge of cells </w:t>
      </w:r>
      <w:r w:rsidR="005E7712" w:rsidRPr="007A0C5A">
        <w:rPr>
          <w:szCs w:val="24"/>
        </w:rPr>
        <w:t xml:space="preserve">stained for CD45 and Sca1 while </w:t>
      </w:r>
      <w:r w:rsidR="004259A5" w:rsidRPr="007A0C5A">
        <w:rPr>
          <w:szCs w:val="24"/>
        </w:rPr>
        <w:t xml:space="preserve">fluorescing GFP with a </w:t>
      </w:r>
      <w:r w:rsidR="00C06AD3" w:rsidRPr="007A0C5A">
        <w:rPr>
          <w:szCs w:val="24"/>
        </w:rPr>
        <w:t xml:space="preserve">underlying </w:t>
      </w:r>
      <w:r w:rsidR="004259A5" w:rsidRPr="007A0C5A">
        <w:rPr>
          <w:szCs w:val="24"/>
        </w:rPr>
        <w:t>brightfield image of the reprogrammed cells. Only a subset of the flat cell population express</w:t>
      </w:r>
      <w:r w:rsidR="005E7712" w:rsidRPr="007A0C5A">
        <w:rPr>
          <w:szCs w:val="24"/>
        </w:rPr>
        <w:t>es</w:t>
      </w:r>
      <w:r w:rsidR="004259A5" w:rsidRPr="007A0C5A">
        <w:rPr>
          <w:szCs w:val="24"/>
        </w:rPr>
        <w:t xml:space="preserve"> Sca1, an endothelial/hemogenic marker, and only rounded hematopoietic-like cells emerging from these cells stain red for CD45, a pan-hematopoietic marker. B) This image shows the </w:t>
      </w:r>
      <w:r w:rsidR="005E7712" w:rsidRPr="007A0C5A">
        <w:rPr>
          <w:szCs w:val="24"/>
        </w:rPr>
        <w:t xml:space="preserve">stained and </w:t>
      </w:r>
      <w:r w:rsidR="004259A5" w:rsidRPr="007A0C5A">
        <w:rPr>
          <w:szCs w:val="24"/>
        </w:rPr>
        <w:t>GFP fluorescent cells without the brightfield image</w:t>
      </w:r>
      <w:r w:rsidR="005E7712" w:rsidRPr="007A0C5A">
        <w:rPr>
          <w:szCs w:val="24"/>
        </w:rPr>
        <w:t>, clearly showing close</w:t>
      </w:r>
      <w:r w:rsidR="004259A5" w:rsidRPr="007A0C5A">
        <w:rPr>
          <w:szCs w:val="24"/>
        </w:rPr>
        <w:t xml:space="preserve"> association of CD45</w:t>
      </w:r>
      <w:r w:rsidR="004259A5" w:rsidRPr="007A0C5A">
        <w:rPr>
          <w:szCs w:val="24"/>
          <w:vertAlign w:val="superscript"/>
        </w:rPr>
        <w:t>+</w:t>
      </w:r>
      <w:r w:rsidR="004259A5" w:rsidRPr="007A0C5A">
        <w:rPr>
          <w:szCs w:val="24"/>
        </w:rPr>
        <w:t xml:space="preserve"> cells with the Sca1</w:t>
      </w:r>
      <w:r w:rsidR="004259A5" w:rsidRPr="007A0C5A">
        <w:rPr>
          <w:szCs w:val="24"/>
          <w:vertAlign w:val="superscript"/>
        </w:rPr>
        <w:t>+</w:t>
      </w:r>
      <w:r w:rsidR="004259A5" w:rsidRPr="007A0C5A">
        <w:rPr>
          <w:szCs w:val="24"/>
        </w:rPr>
        <w:t xml:space="preserve"> cells.</w:t>
      </w:r>
      <w:r w:rsidR="00B728E0" w:rsidRPr="007A0C5A">
        <w:rPr>
          <w:szCs w:val="24"/>
        </w:rPr>
        <w:t xml:space="preserve"> </w:t>
      </w:r>
      <w:r w:rsidR="00B17A6A" w:rsidRPr="007A0C5A">
        <w:rPr>
          <w:szCs w:val="24"/>
        </w:rPr>
        <w:t>The s</w:t>
      </w:r>
      <w:r w:rsidR="00B728E0" w:rsidRPr="007A0C5A">
        <w:rPr>
          <w:szCs w:val="24"/>
        </w:rPr>
        <w:t>cale bar represent</w:t>
      </w:r>
      <w:r w:rsidR="00C06AD3" w:rsidRPr="007A0C5A">
        <w:rPr>
          <w:szCs w:val="24"/>
        </w:rPr>
        <w:t>s</w:t>
      </w:r>
      <w:r w:rsidR="00B728E0" w:rsidRPr="007A0C5A">
        <w:rPr>
          <w:szCs w:val="24"/>
        </w:rPr>
        <w:t xml:space="preserve"> 100 μM.</w:t>
      </w:r>
    </w:p>
    <w:p w14:paraId="7D39819F" w14:textId="77777777" w:rsidR="00FE00B4" w:rsidRPr="007A0C5A" w:rsidRDefault="00FE00B4" w:rsidP="00E17621">
      <w:pPr>
        <w:spacing w:after="0"/>
        <w:jc w:val="both"/>
        <w:rPr>
          <w:szCs w:val="24"/>
        </w:rPr>
      </w:pPr>
    </w:p>
    <w:p w14:paraId="222EAB7F" w14:textId="77777777" w:rsidR="00FE00B4" w:rsidRPr="007A0C5A" w:rsidRDefault="00FE00B4" w:rsidP="00E17621">
      <w:pPr>
        <w:spacing w:after="0"/>
        <w:jc w:val="both"/>
        <w:rPr>
          <w:szCs w:val="24"/>
        </w:rPr>
      </w:pPr>
      <w:r w:rsidRPr="007A0C5A">
        <w:rPr>
          <w:b/>
          <w:szCs w:val="24"/>
        </w:rPr>
        <w:t>Figure 3. Generation of CD45</w:t>
      </w:r>
      <w:r w:rsidRPr="007A0C5A">
        <w:rPr>
          <w:b/>
          <w:szCs w:val="24"/>
          <w:vertAlign w:val="superscript"/>
        </w:rPr>
        <w:t>+</w:t>
      </w:r>
      <w:r w:rsidRPr="007A0C5A">
        <w:rPr>
          <w:b/>
          <w:szCs w:val="24"/>
        </w:rPr>
        <w:t xml:space="preserve"> hematopoietic cells</w:t>
      </w:r>
      <w:r w:rsidRPr="007A0C5A">
        <w:rPr>
          <w:szCs w:val="24"/>
        </w:rPr>
        <w:t xml:space="preserve">. </w:t>
      </w:r>
      <w:r w:rsidR="00CA7151" w:rsidRPr="007A0C5A">
        <w:rPr>
          <w:szCs w:val="24"/>
        </w:rPr>
        <w:t xml:space="preserve">A) </w:t>
      </w:r>
      <w:r w:rsidR="00E01859" w:rsidRPr="007A0C5A">
        <w:rPr>
          <w:szCs w:val="24"/>
        </w:rPr>
        <w:t xml:space="preserve">About 12.7% of </w:t>
      </w:r>
      <w:r w:rsidR="00C820CE" w:rsidRPr="007A0C5A">
        <w:rPr>
          <w:szCs w:val="24"/>
        </w:rPr>
        <w:t xml:space="preserve">34/H2BGFP </w:t>
      </w:r>
      <w:r w:rsidR="00E01859" w:rsidRPr="007A0C5A">
        <w:rPr>
          <w:szCs w:val="24"/>
        </w:rPr>
        <w:t xml:space="preserve">MEFs transduced with Gata2, Gfi1b, cFos, and Etv6 are </w:t>
      </w:r>
      <w:r w:rsidRPr="007A0C5A">
        <w:rPr>
          <w:szCs w:val="24"/>
        </w:rPr>
        <w:t>GFP</w:t>
      </w:r>
      <w:r w:rsidRPr="007A0C5A">
        <w:rPr>
          <w:szCs w:val="24"/>
          <w:vertAlign w:val="superscript"/>
        </w:rPr>
        <w:t>+</w:t>
      </w:r>
      <w:r w:rsidRPr="007A0C5A">
        <w:rPr>
          <w:szCs w:val="24"/>
        </w:rPr>
        <w:t>CD45</w:t>
      </w:r>
      <w:r w:rsidRPr="007A0C5A">
        <w:rPr>
          <w:szCs w:val="24"/>
          <w:vertAlign w:val="superscript"/>
        </w:rPr>
        <w:t>+</w:t>
      </w:r>
      <w:r w:rsidRPr="007A0C5A">
        <w:rPr>
          <w:szCs w:val="24"/>
        </w:rPr>
        <w:t xml:space="preserve"> after 35 days of reprogramming.</w:t>
      </w:r>
      <w:r w:rsidR="00E01859" w:rsidRPr="007A0C5A">
        <w:rPr>
          <w:szCs w:val="24"/>
        </w:rPr>
        <w:t xml:space="preserve"> C</w:t>
      </w:r>
      <w:r w:rsidRPr="007A0C5A">
        <w:rPr>
          <w:szCs w:val="24"/>
        </w:rPr>
        <w:t>lear myeloid morphologies and blast-like cells can be seen</w:t>
      </w:r>
      <w:r w:rsidR="00E01859" w:rsidRPr="007A0C5A">
        <w:rPr>
          <w:szCs w:val="24"/>
        </w:rPr>
        <w:t xml:space="preserve"> </w:t>
      </w:r>
      <w:r w:rsidR="00662151" w:rsidRPr="007A0C5A">
        <w:rPr>
          <w:szCs w:val="24"/>
        </w:rPr>
        <w:t>following H&amp;E staining</w:t>
      </w:r>
      <w:r w:rsidR="00BE26FD" w:rsidRPr="007A0C5A">
        <w:rPr>
          <w:szCs w:val="24"/>
        </w:rPr>
        <w:t xml:space="preserve"> (B)</w:t>
      </w:r>
      <w:r w:rsidR="00662151" w:rsidRPr="007A0C5A">
        <w:rPr>
          <w:szCs w:val="24"/>
        </w:rPr>
        <w:t xml:space="preserve"> </w:t>
      </w:r>
      <w:r w:rsidR="00E01859" w:rsidRPr="007A0C5A">
        <w:rPr>
          <w:szCs w:val="24"/>
        </w:rPr>
        <w:t xml:space="preserve">after cytospin </w:t>
      </w:r>
      <w:r w:rsidR="00C06AD3" w:rsidRPr="007A0C5A">
        <w:rPr>
          <w:szCs w:val="24"/>
        </w:rPr>
        <w:t>of</w:t>
      </w:r>
      <w:r w:rsidR="00E01859" w:rsidRPr="007A0C5A">
        <w:rPr>
          <w:szCs w:val="24"/>
        </w:rPr>
        <w:t xml:space="preserve"> CD45</w:t>
      </w:r>
      <w:r w:rsidR="00E01859" w:rsidRPr="007A0C5A">
        <w:rPr>
          <w:szCs w:val="24"/>
          <w:vertAlign w:val="superscript"/>
        </w:rPr>
        <w:t xml:space="preserve">+ </w:t>
      </w:r>
      <w:r w:rsidR="00662151" w:rsidRPr="007A0C5A">
        <w:rPr>
          <w:szCs w:val="24"/>
        </w:rPr>
        <w:t xml:space="preserve">sorted </w:t>
      </w:r>
      <w:r w:rsidR="00E01859" w:rsidRPr="007A0C5A">
        <w:rPr>
          <w:szCs w:val="24"/>
        </w:rPr>
        <w:t>cells plated in methylcellulose for 10 – 14 days</w:t>
      </w:r>
      <w:r w:rsidR="00662151" w:rsidRPr="007A0C5A">
        <w:rPr>
          <w:szCs w:val="24"/>
        </w:rPr>
        <w:t>.</w:t>
      </w:r>
      <w:r w:rsidR="00E01859" w:rsidRPr="007A0C5A">
        <w:rPr>
          <w:szCs w:val="24"/>
        </w:rPr>
        <w:t xml:space="preserve"> This</w:t>
      </w:r>
      <w:r w:rsidRPr="007A0C5A">
        <w:rPr>
          <w:szCs w:val="24"/>
        </w:rPr>
        <w:t xml:space="preserve"> demonstrat</w:t>
      </w:r>
      <w:r w:rsidR="00E01859" w:rsidRPr="007A0C5A">
        <w:rPr>
          <w:szCs w:val="24"/>
        </w:rPr>
        <w:t>es</w:t>
      </w:r>
      <w:r w:rsidRPr="007A0C5A">
        <w:rPr>
          <w:szCs w:val="24"/>
        </w:rPr>
        <w:t xml:space="preserve"> the clonal </w:t>
      </w:r>
      <w:r w:rsidR="00FB49CC" w:rsidRPr="007A0C5A">
        <w:rPr>
          <w:szCs w:val="24"/>
        </w:rPr>
        <w:t xml:space="preserve">multilineage </w:t>
      </w:r>
      <w:r w:rsidRPr="007A0C5A">
        <w:rPr>
          <w:szCs w:val="24"/>
        </w:rPr>
        <w:t>potential of the reprogrammed cells that adopt hematopoietic function</w:t>
      </w:r>
      <w:r w:rsidR="00E01859" w:rsidRPr="007A0C5A">
        <w:rPr>
          <w:szCs w:val="24"/>
        </w:rPr>
        <w:t xml:space="preserve"> after transduction with this minimal set of TFs</w:t>
      </w:r>
      <w:r w:rsidR="00C820CE" w:rsidRPr="007A0C5A">
        <w:rPr>
          <w:szCs w:val="24"/>
        </w:rPr>
        <w:t>.</w:t>
      </w:r>
      <w:r w:rsidR="00B17A6A" w:rsidRPr="007A0C5A">
        <w:rPr>
          <w:szCs w:val="24"/>
        </w:rPr>
        <w:t xml:space="preserve"> The s</w:t>
      </w:r>
      <w:r w:rsidR="00B728E0" w:rsidRPr="007A0C5A">
        <w:rPr>
          <w:szCs w:val="24"/>
        </w:rPr>
        <w:t>cale bar represents 100 μM.</w:t>
      </w:r>
    </w:p>
    <w:p w14:paraId="7375EEFD" w14:textId="77777777" w:rsidR="00747AC2" w:rsidRPr="007A0C5A" w:rsidRDefault="00747AC2" w:rsidP="00E17621">
      <w:pPr>
        <w:spacing w:after="0"/>
        <w:jc w:val="both"/>
        <w:rPr>
          <w:b/>
          <w:szCs w:val="24"/>
        </w:rPr>
      </w:pPr>
    </w:p>
    <w:p w14:paraId="0E5E6789" w14:textId="77777777" w:rsidR="00386DDA" w:rsidRPr="007A0C5A" w:rsidRDefault="00386DDA" w:rsidP="00E17621">
      <w:pPr>
        <w:spacing w:after="0"/>
        <w:jc w:val="both"/>
        <w:rPr>
          <w:b/>
          <w:szCs w:val="24"/>
        </w:rPr>
      </w:pPr>
      <w:r w:rsidRPr="007A0C5A">
        <w:rPr>
          <w:rFonts w:ascii="Times New Roman Bold" w:hAnsi="Times New Roman Bold"/>
          <w:b/>
          <w:caps/>
          <w:szCs w:val="24"/>
        </w:rPr>
        <w:t>Discussion</w:t>
      </w:r>
      <w:r w:rsidR="00D32EE2" w:rsidRPr="007A0C5A">
        <w:rPr>
          <w:b/>
          <w:szCs w:val="24"/>
        </w:rPr>
        <w:t>:</w:t>
      </w:r>
    </w:p>
    <w:p w14:paraId="56B69D8D" w14:textId="77777777" w:rsidR="00DF5AE8" w:rsidRPr="007A0C5A" w:rsidRDefault="00621A4E" w:rsidP="00E17621">
      <w:pPr>
        <w:spacing w:after="0"/>
        <w:jc w:val="both"/>
        <w:rPr>
          <w:szCs w:val="24"/>
        </w:rPr>
      </w:pPr>
      <w:r w:rsidRPr="007A0C5A">
        <w:rPr>
          <w:szCs w:val="24"/>
        </w:rPr>
        <w:t>Generating HS</w:t>
      </w:r>
      <w:r w:rsidR="00C06AD3" w:rsidRPr="007A0C5A">
        <w:rPr>
          <w:szCs w:val="24"/>
        </w:rPr>
        <w:t>P</w:t>
      </w:r>
      <w:r w:rsidRPr="007A0C5A">
        <w:rPr>
          <w:szCs w:val="24"/>
        </w:rPr>
        <w:t xml:space="preserve">Cs </w:t>
      </w:r>
      <w:r w:rsidRPr="007A0C5A">
        <w:rPr>
          <w:i/>
          <w:szCs w:val="24"/>
        </w:rPr>
        <w:t>de novo</w:t>
      </w:r>
      <w:r w:rsidRPr="007A0C5A">
        <w:rPr>
          <w:szCs w:val="24"/>
        </w:rPr>
        <w:t xml:space="preserve"> from easily attainable somatic cells offers a unique method to study hematopoiesis </w:t>
      </w:r>
      <w:r w:rsidRPr="007A0C5A">
        <w:rPr>
          <w:i/>
          <w:szCs w:val="24"/>
        </w:rPr>
        <w:t>in vitro</w:t>
      </w:r>
      <w:r w:rsidRPr="007A0C5A">
        <w:rPr>
          <w:szCs w:val="24"/>
        </w:rPr>
        <w:t xml:space="preserve">, and </w:t>
      </w:r>
      <w:r w:rsidR="00FC6135" w:rsidRPr="007A0C5A">
        <w:rPr>
          <w:szCs w:val="24"/>
        </w:rPr>
        <w:t xml:space="preserve">the opportunity to </w:t>
      </w:r>
      <w:r w:rsidRPr="007A0C5A">
        <w:rPr>
          <w:szCs w:val="24"/>
        </w:rPr>
        <w:t xml:space="preserve">potentially apply </w:t>
      </w:r>
      <w:r w:rsidR="00FC6135" w:rsidRPr="007A0C5A">
        <w:rPr>
          <w:szCs w:val="24"/>
        </w:rPr>
        <w:t xml:space="preserve">this </w:t>
      </w:r>
      <w:r w:rsidRPr="007A0C5A">
        <w:rPr>
          <w:szCs w:val="24"/>
        </w:rPr>
        <w:t xml:space="preserve">technology to the human system. This translation would generate a new tool to study human hematologic disease in a dish, as well as provide drug testing </w:t>
      </w:r>
      <w:r w:rsidR="00C20A37" w:rsidRPr="007A0C5A">
        <w:rPr>
          <w:szCs w:val="24"/>
        </w:rPr>
        <w:t xml:space="preserve">platforms </w:t>
      </w:r>
      <w:r w:rsidRPr="007A0C5A">
        <w:rPr>
          <w:szCs w:val="24"/>
        </w:rPr>
        <w:t>and gene targeting opportunities to treat numerous disorders with novel therapeutics or HSC transplant</w:t>
      </w:r>
      <w:r w:rsidR="00943A29" w:rsidRPr="007A0C5A">
        <w:rPr>
          <w:szCs w:val="24"/>
        </w:rPr>
        <w:t>s</w:t>
      </w:r>
      <w:r w:rsidRPr="007A0C5A">
        <w:rPr>
          <w:szCs w:val="24"/>
        </w:rPr>
        <w:t xml:space="preserve">. </w:t>
      </w:r>
      <w:r w:rsidR="00917A06" w:rsidRPr="007A0C5A">
        <w:rPr>
          <w:szCs w:val="24"/>
        </w:rPr>
        <w:t>I</w:t>
      </w:r>
      <w:r w:rsidRPr="007A0C5A">
        <w:rPr>
          <w:szCs w:val="24"/>
        </w:rPr>
        <w:t>n the field</w:t>
      </w:r>
      <w:r w:rsidR="00C20A37" w:rsidRPr="007A0C5A">
        <w:rPr>
          <w:szCs w:val="24"/>
        </w:rPr>
        <w:t>,</w:t>
      </w:r>
      <w:r w:rsidRPr="007A0C5A">
        <w:rPr>
          <w:szCs w:val="24"/>
        </w:rPr>
        <w:t xml:space="preserve"> </w:t>
      </w:r>
      <w:r w:rsidR="00917A06" w:rsidRPr="007A0C5A">
        <w:rPr>
          <w:szCs w:val="24"/>
        </w:rPr>
        <w:t xml:space="preserve">recent </w:t>
      </w:r>
      <w:r w:rsidRPr="007A0C5A">
        <w:rPr>
          <w:szCs w:val="24"/>
        </w:rPr>
        <w:t>studies have expanded on the ability to generate HS</w:t>
      </w:r>
      <w:r w:rsidR="00F27F12" w:rsidRPr="007A0C5A">
        <w:rPr>
          <w:szCs w:val="24"/>
        </w:rPr>
        <w:t>P</w:t>
      </w:r>
      <w:r w:rsidRPr="007A0C5A">
        <w:rPr>
          <w:szCs w:val="24"/>
        </w:rPr>
        <w:t xml:space="preserve">Cs </w:t>
      </w:r>
      <w:r w:rsidRPr="007A0C5A">
        <w:rPr>
          <w:i/>
          <w:szCs w:val="24"/>
        </w:rPr>
        <w:t>de novo</w:t>
      </w:r>
      <w:r w:rsidRPr="007A0C5A">
        <w:rPr>
          <w:szCs w:val="24"/>
        </w:rPr>
        <w:t>, demonstrating the importance of several features of the reprogramming process</w:t>
      </w:r>
      <w:r w:rsidR="00AC309E" w:rsidRPr="007A0C5A">
        <w:rPr>
          <w:szCs w:val="24"/>
        </w:rPr>
        <w:t>. These include</w:t>
      </w:r>
      <w:r w:rsidRPr="007A0C5A">
        <w:rPr>
          <w:szCs w:val="24"/>
        </w:rPr>
        <w:t xml:space="preserve"> </w:t>
      </w:r>
      <w:r w:rsidR="00AC309E" w:rsidRPr="007A0C5A">
        <w:rPr>
          <w:szCs w:val="24"/>
        </w:rPr>
        <w:t>the choice of the</w:t>
      </w:r>
      <w:r w:rsidRPr="007A0C5A">
        <w:rPr>
          <w:szCs w:val="24"/>
        </w:rPr>
        <w:t xml:space="preserve"> starting cell population</w:t>
      </w:r>
      <w:r w:rsidR="00AC309E" w:rsidRPr="007A0C5A">
        <w:rPr>
          <w:szCs w:val="24"/>
        </w:rPr>
        <w:t xml:space="preserve">s and </w:t>
      </w:r>
      <w:r w:rsidRPr="007A0C5A">
        <w:rPr>
          <w:szCs w:val="24"/>
        </w:rPr>
        <w:t xml:space="preserve">TF cocktails, </w:t>
      </w:r>
      <w:r w:rsidR="00AC309E" w:rsidRPr="007A0C5A">
        <w:rPr>
          <w:szCs w:val="24"/>
        </w:rPr>
        <w:t xml:space="preserve">as well as </w:t>
      </w:r>
      <w:r w:rsidR="00C820CE" w:rsidRPr="007A0C5A">
        <w:rPr>
          <w:szCs w:val="24"/>
        </w:rPr>
        <w:t xml:space="preserve">how </w:t>
      </w:r>
      <w:r w:rsidRPr="007A0C5A">
        <w:rPr>
          <w:szCs w:val="24"/>
        </w:rPr>
        <w:t>culture conditions (co-culture niche) and supplementation (cytokines, small molecules, etc.) significantly impact the efficiency of reprogramming</w:t>
      </w:r>
      <w:hyperlink w:anchor="_ENREF_24" w:tooltip="Martinez-Agosto, 2007 #21" w:history="1">
        <w:r w:rsidR="00DB5F40" w:rsidRPr="007A0C5A">
          <w:rPr>
            <w:szCs w:val="24"/>
          </w:rPr>
          <w:fldChar w:fldCharType="begin">
            <w:fldData xml:space="preserve">PEVuZE5vdGU+PENpdGU+PEF1dGhvcj5NYXJ0aW5lei1BZ29zdG88L0F1dGhvcj48WWVhcj4yMDA3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TM0NC03PC9wYWdlcz48dm9sdW1lPjEyMDwv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EyNDMtNTQ8L3BhZ2VzPjx2b2x1bWU+MTI1PC92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</w:fldData>
          </w:fldChar>
        </w:r>
        <w:r w:rsidR="00DB5F40" w:rsidRPr="007A0C5A">
          <w:rPr>
            <w:szCs w:val="24"/>
          </w:rPr>
          <w:instrText xml:space="preserve"> ADDIN EN.CITE </w:instrText>
        </w:r>
        <w:r w:rsidR="00DB5F40" w:rsidRPr="007A0C5A">
          <w:rPr>
            <w:szCs w:val="24"/>
          </w:rPr>
          <w:fldChar w:fldCharType="begin">
            <w:fldData xml:space="preserve">PEVuZE5vdGU+PENpdGU+PEF1dGhvcj5NYXJ0aW5lei1BZ29zdG88L0F1dGhvcj48WWVhcj4yMDA3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TM0NC03PC9wYWdlcz48dm9sdW1lPjEyMDwv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EyNDMtNTQ8L3BhZ2VzPjx2b2x1bWU+MTI1PC92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</w:fldData>
          </w:fldChar>
        </w:r>
        <w:r w:rsidR="00DB5F40" w:rsidRPr="007A0C5A">
          <w:rPr>
            <w:szCs w:val="24"/>
          </w:rPr>
          <w:instrText xml:space="preserve"> ADDIN EN.CITE.DATA </w:instrText>
        </w:r>
        <w:r w:rsidR="00DB5F40" w:rsidRPr="007A0C5A">
          <w:rPr>
            <w:szCs w:val="24"/>
          </w:rPr>
        </w:r>
        <w:r w:rsidR="00DB5F40" w:rsidRPr="007A0C5A">
          <w:rPr>
            <w:szCs w:val="24"/>
          </w:rPr>
          <w:fldChar w:fldCharType="end"/>
        </w:r>
        <w:r w:rsidR="00DB5F40" w:rsidRPr="007A0C5A">
          <w:rPr>
            <w:szCs w:val="24"/>
          </w:rPr>
        </w:r>
        <w:r w:rsidR="00DB5F40" w:rsidRPr="007A0C5A">
          <w:rPr>
            <w:szCs w:val="24"/>
          </w:rPr>
          <w:fldChar w:fldCharType="separate"/>
        </w:r>
        <w:r w:rsidR="00DB5F40" w:rsidRPr="007A0C5A">
          <w:rPr>
            <w:noProof/>
            <w:szCs w:val="24"/>
            <w:vertAlign w:val="superscript"/>
          </w:rPr>
          <w:t>24-26</w:t>
        </w:r>
        <w:r w:rsidR="00DB5F40" w:rsidRPr="007A0C5A">
          <w:rPr>
            <w:szCs w:val="24"/>
          </w:rPr>
          <w:fldChar w:fldCharType="end"/>
        </w:r>
      </w:hyperlink>
      <w:r w:rsidRPr="007A0C5A">
        <w:rPr>
          <w:szCs w:val="24"/>
        </w:rPr>
        <w:t>. Several studies are applying reprogramming technology to the human system without traveling through a pluripotent intermediate</w:t>
      </w:r>
      <w:r w:rsidR="00C820CE" w:rsidRPr="007A0C5A">
        <w:rPr>
          <w:szCs w:val="24"/>
        </w:rPr>
        <w:t>,</w:t>
      </w:r>
      <w:r w:rsidR="006B76AE" w:rsidRPr="00B45FE6">
        <w:rPr>
          <w:szCs w:val="24"/>
        </w:rPr>
        <w:fldChar w:fldCharType="begin">
          <w:fldData xml:space="preserve">PEVuZE5vdGU+PENpdGU+PEF1dGhvcj5CYXItTnVyPC9BdXRob3I+PFllYXI+MjAxNTwvWWVhcj48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3NjEtODwvcGFnZXM+PHZvbHVtZT4zMzwvdm9sdW1lPjxudW1iZXI+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</w:fldData>
        </w:fldChar>
      </w:r>
      <w:r w:rsidR="00C95D47" w:rsidRPr="00B45FE6">
        <w:rPr>
          <w:szCs w:val="24"/>
        </w:rPr>
        <w:instrText xml:space="preserve"> ADDIN EN.CITE </w:instrText>
      </w:r>
      <w:r w:rsidR="00C95D47" w:rsidRPr="00B45FE6">
        <w:rPr>
          <w:szCs w:val="24"/>
        </w:rPr>
        <w:fldChar w:fldCharType="begin">
          <w:fldData xml:space="preserve">PEVuZE5vdGU+PENpdGU+PEF1dGhvcj5CYXItTnVyPC9BdXRob3I+PFllYXI+MjAxNTwvWWVhcj48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3NjEtODwvcGFnZXM+PHZvbHVtZT4zMzwvdm9sdW1lPjxudW1iZXI+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</w:fldData>
        </w:fldChar>
      </w:r>
      <w:r w:rsidR="00C95D47" w:rsidRPr="00B45FE6">
        <w:rPr>
          <w:szCs w:val="24"/>
        </w:rPr>
        <w:instrText xml:space="preserve"> ADDIN EN.CITE.DATA </w:instrText>
      </w:r>
      <w:r w:rsidR="00C95D47" w:rsidRPr="00B45FE6">
        <w:rPr>
          <w:szCs w:val="24"/>
        </w:rPr>
      </w:r>
      <w:r w:rsidR="00C95D47" w:rsidRPr="00B45FE6">
        <w:rPr>
          <w:szCs w:val="24"/>
        </w:rPr>
        <w:fldChar w:fldCharType="end"/>
      </w:r>
      <w:r w:rsidR="006B76AE" w:rsidRPr="00B45FE6">
        <w:rPr>
          <w:szCs w:val="24"/>
        </w:rPr>
      </w:r>
      <w:r w:rsidR="006B76AE" w:rsidRPr="00B45FE6">
        <w:rPr>
          <w:szCs w:val="24"/>
        </w:rPr>
        <w:fldChar w:fldCharType="separate"/>
      </w:r>
      <w:hyperlink w:anchor="_ENREF_27" w:tooltip="Bar-Nur, 2015 #22" w:history="1">
        <w:r w:rsidR="00DB5F40" w:rsidRPr="00B45FE6">
          <w:rPr>
            <w:noProof/>
            <w:szCs w:val="24"/>
            <w:vertAlign w:val="superscript"/>
          </w:rPr>
          <w:t>27</w:t>
        </w:r>
      </w:hyperlink>
      <w:r w:rsidR="00C95D47" w:rsidRPr="00B45FE6">
        <w:rPr>
          <w:noProof/>
          <w:szCs w:val="24"/>
          <w:vertAlign w:val="superscript"/>
        </w:rPr>
        <w:t>,</w:t>
      </w:r>
      <w:hyperlink w:anchor="_ENREF_28" w:tooltip="Maza, 2015 #23" w:history="1">
        <w:r w:rsidR="00DB5F40" w:rsidRPr="00B45FE6">
          <w:rPr>
            <w:noProof/>
            <w:szCs w:val="24"/>
            <w:vertAlign w:val="superscript"/>
          </w:rPr>
          <w:t>28</w:t>
        </w:r>
      </w:hyperlink>
      <w:r w:rsidR="006B76AE" w:rsidRPr="00B45FE6">
        <w:rPr>
          <w:szCs w:val="24"/>
        </w:rPr>
        <w:fldChar w:fldCharType="end"/>
      </w:r>
      <w:r w:rsidR="00F27F12" w:rsidRPr="007A0C5A">
        <w:rPr>
          <w:szCs w:val="24"/>
        </w:rPr>
        <w:t xml:space="preserve"> an undesirable step in these processes. </w:t>
      </w:r>
    </w:p>
    <w:p w14:paraId="36C71F90" w14:textId="77777777" w:rsidR="00621A4E" w:rsidRPr="007A0C5A" w:rsidRDefault="00621A4E" w:rsidP="00E17621">
      <w:pPr>
        <w:spacing w:after="0"/>
        <w:jc w:val="both"/>
        <w:rPr>
          <w:szCs w:val="24"/>
        </w:rPr>
      </w:pPr>
    </w:p>
    <w:p w14:paraId="10129C06" w14:textId="77777777" w:rsidR="00621A4E" w:rsidRPr="007A0C5A" w:rsidRDefault="00621A4E" w:rsidP="00E17621">
      <w:pPr>
        <w:spacing w:after="0"/>
        <w:jc w:val="both"/>
        <w:rPr>
          <w:szCs w:val="24"/>
        </w:rPr>
      </w:pPr>
      <w:r w:rsidRPr="007A0C5A">
        <w:rPr>
          <w:szCs w:val="24"/>
        </w:rPr>
        <w:t>Here is a protocol that was the first to generate HSC-like cells from somatic cells</w:t>
      </w:r>
      <w:r w:rsidR="00FC6135" w:rsidRPr="007A0C5A">
        <w:rPr>
          <w:szCs w:val="24"/>
        </w:rPr>
        <w:t xml:space="preserve"> via a developmental process</w:t>
      </w:r>
      <w:r w:rsidR="00EB0D56" w:rsidRPr="007A0C5A">
        <w:rPr>
          <w:szCs w:val="24"/>
        </w:rPr>
        <w:t xml:space="preserve"> while avoiding the use of the pluripotency factors</w:t>
      </w:r>
      <w:r w:rsidR="00C20A37" w:rsidRPr="007A0C5A">
        <w:rPr>
          <w:szCs w:val="24"/>
        </w:rPr>
        <w:t xml:space="preserve"> and the formation of pluripotent intermediates</w:t>
      </w:r>
      <w:r w:rsidR="00EB0D56" w:rsidRPr="007A0C5A">
        <w:rPr>
          <w:szCs w:val="24"/>
        </w:rPr>
        <w:t xml:space="preserve">. </w:t>
      </w:r>
      <w:r w:rsidR="00DC0C36" w:rsidRPr="007A0C5A">
        <w:rPr>
          <w:szCs w:val="24"/>
        </w:rPr>
        <w:t>T</w:t>
      </w:r>
      <w:r w:rsidRPr="007A0C5A">
        <w:rPr>
          <w:szCs w:val="24"/>
        </w:rPr>
        <w:t>he generated HSC-like cells appear to develop via a developmental process, first requ</w:t>
      </w:r>
      <w:r w:rsidR="002F2917" w:rsidRPr="007A0C5A">
        <w:rPr>
          <w:szCs w:val="24"/>
        </w:rPr>
        <w:t>iring cells to travel through a</w:t>
      </w:r>
      <w:r w:rsidRPr="007A0C5A">
        <w:rPr>
          <w:szCs w:val="24"/>
        </w:rPr>
        <w:t xml:space="preserve"> </w:t>
      </w:r>
      <w:r w:rsidR="00EB0D56" w:rsidRPr="007A0C5A">
        <w:rPr>
          <w:szCs w:val="24"/>
        </w:rPr>
        <w:t>hemogenic endothelial</w:t>
      </w:r>
      <w:r w:rsidRPr="007A0C5A">
        <w:rPr>
          <w:szCs w:val="24"/>
        </w:rPr>
        <w:t xml:space="preserve"> intermediate </w:t>
      </w:r>
      <w:r w:rsidR="0081113B" w:rsidRPr="007A0C5A">
        <w:rPr>
          <w:szCs w:val="24"/>
        </w:rPr>
        <w:t xml:space="preserve">similar to an </w:t>
      </w:r>
      <w:r w:rsidR="009E7201" w:rsidRPr="007A0C5A">
        <w:rPr>
          <w:szCs w:val="24"/>
        </w:rPr>
        <w:t>EHT</w:t>
      </w:r>
      <w:r w:rsidRPr="007A0C5A">
        <w:rPr>
          <w:szCs w:val="24"/>
        </w:rPr>
        <w:t xml:space="preserve">. </w:t>
      </w:r>
      <w:r w:rsidR="002F2917" w:rsidRPr="007A0C5A">
        <w:rPr>
          <w:szCs w:val="24"/>
        </w:rPr>
        <w:t xml:space="preserve">At </w:t>
      </w:r>
      <w:r w:rsidR="00943A29" w:rsidRPr="007A0C5A">
        <w:rPr>
          <w:szCs w:val="24"/>
        </w:rPr>
        <w:t>D</w:t>
      </w:r>
      <w:r w:rsidR="002F2917" w:rsidRPr="007A0C5A">
        <w:rPr>
          <w:szCs w:val="24"/>
        </w:rPr>
        <w:t xml:space="preserve">ay </w:t>
      </w:r>
      <w:r w:rsidR="00EB0D56" w:rsidRPr="007A0C5A">
        <w:rPr>
          <w:szCs w:val="24"/>
        </w:rPr>
        <w:t>20 of reprogramming endotheli</w:t>
      </w:r>
      <w:r w:rsidR="00AC309E" w:rsidRPr="007A0C5A">
        <w:rPr>
          <w:szCs w:val="24"/>
        </w:rPr>
        <w:t>al</w:t>
      </w:r>
      <w:r w:rsidR="00EB0D56" w:rsidRPr="007A0C5A">
        <w:rPr>
          <w:szCs w:val="24"/>
        </w:rPr>
        <w:t>-like intermediates form that contain endothelial and hematopoietic gene expression profiles. HSC-like cells emerge</w:t>
      </w:r>
      <w:r w:rsidR="00C820CE" w:rsidRPr="007A0C5A">
        <w:rPr>
          <w:szCs w:val="24"/>
        </w:rPr>
        <w:t xml:space="preserve"> from these intermediate cells</w:t>
      </w:r>
      <w:r w:rsidR="00EB0D56" w:rsidRPr="007A0C5A">
        <w:rPr>
          <w:szCs w:val="24"/>
        </w:rPr>
        <w:t xml:space="preserve"> at </w:t>
      </w:r>
      <w:r w:rsidR="00943A29" w:rsidRPr="007A0C5A">
        <w:rPr>
          <w:szCs w:val="24"/>
        </w:rPr>
        <w:t>D</w:t>
      </w:r>
      <w:r w:rsidR="00EB0D56" w:rsidRPr="007A0C5A">
        <w:rPr>
          <w:szCs w:val="24"/>
        </w:rPr>
        <w:t>ay 35 that contain cell surface immuno-phenotypes and gene expression profiles highly similar to HSCs and can produce erythroid and myeloid colonies</w:t>
      </w:r>
      <w:r w:rsidR="00C820CE" w:rsidRPr="007A0C5A">
        <w:rPr>
          <w:szCs w:val="24"/>
        </w:rPr>
        <w:t xml:space="preserve"> in CFU assays</w:t>
      </w:r>
      <w:r w:rsidR="00EB0D56" w:rsidRPr="007A0C5A">
        <w:rPr>
          <w:szCs w:val="24"/>
        </w:rPr>
        <w:t xml:space="preserve">. </w:t>
      </w:r>
      <w:r w:rsidRPr="007A0C5A">
        <w:rPr>
          <w:szCs w:val="24"/>
        </w:rPr>
        <w:t>This suggests that</w:t>
      </w:r>
      <w:r w:rsidR="005922A6" w:rsidRPr="007A0C5A">
        <w:rPr>
          <w:szCs w:val="24"/>
        </w:rPr>
        <w:t>, unlike most other studies,</w:t>
      </w:r>
      <w:r w:rsidRPr="007A0C5A">
        <w:rPr>
          <w:szCs w:val="24"/>
        </w:rPr>
        <w:t xml:space="preserve"> </w:t>
      </w:r>
      <w:r w:rsidR="00D4359B" w:rsidRPr="007A0C5A">
        <w:rPr>
          <w:szCs w:val="24"/>
        </w:rPr>
        <w:t xml:space="preserve">this </w:t>
      </w:r>
      <w:r w:rsidRPr="007A0C5A">
        <w:rPr>
          <w:szCs w:val="24"/>
        </w:rPr>
        <w:t xml:space="preserve">reprogramming protocol recapitulates a complex developmental process </w:t>
      </w:r>
      <w:r w:rsidRPr="007A0C5A">
        <w:rPr>
          <w:i/>
          <w:szCs w:val="24"/>
        </w:rPr>
        <w:t>in vitro</w:t>
      </w:r>
      <w:r w:rsidRPr="007A0C5A">
        <w:rPr>
          <w:szCs w:val="24"/>
        </w:rPr>
        <w:t xml:space="preserve">, and can permit further study of hematopoiesis and hematologic disease processes that involve embryonic hematopoiesis. </w:t>
      </w:r>
      <w:r w:rsidR="00DC0C36" w:rsidRPr="007A0C5A">
        <w:rPr>
          <w:szCs w:val="24"/>
        </w:rPr>
        <w:t xml:space="preserve">These studies allow </w:t>
      </w:r>
      <w:r w:rsidR="00D4359B" w:rsidRPr="007A0C5A">
        <w:rPr>
          <w:szCs w:val="24"/>
        </w:rPr>
        <w:t>further research on</w:t>
      </w:r>
      <w:r w:rsidR="00DC0C36" w:rsidRPr="007A0C5A">
        <w:rPr>
          <w:szCs w:val="24"/>
        </w:rPr>
        <w:t xml:space="preserve"> how to treat and cure </w:t>
      </w:r>
      <w:r w:rsidR="006B76AE" w:rsidRPr="007A0C5A">
        <w:rPr>
          <w:szCs w:val="24"/>
        </w:rPr>
        <w:t>the multitude</w:t>
      </w:r>
      <w:r w:rsidR="00DC0C36" w:rsidRPr="007A0C5A">
        <w:rPr>
          <w:szCs w:val="24"/>
        </w:rPr>
        <w:t xml:space="preserve"> of hematologic disorders that exist, and how to manipulate hematopoiesis to this end.</w:t>
      </w:r>
      <w:r w:rsidR="0081113B" w:rsidRPr="007A0C5A">
        <w:rPr>
          <w:szCs w:val="24"/>
        </w:rPr>
        <w:t xml:space="preserve"> </w:t>
      </w:r>
      <w:r w:rsidR="00050A5B" w:rsidRPr="007A0C5A">
        <w:rPr>
          <w:szCs w:val="24"/>
        </w:rPr>
        <w:t xml:space="preserve">This can be done by </w:t>
      </w:r>
      <w:r w:rsidR="00C820CE" w:rsidRPr="007A0C5A">
        <w:rPr>
          <w:szCs w:val="24"/>
        </w:rPr>
        <w:t xml:space="preserve">inducing a hemogenic program in </w:t>
      </w:r>
      <w:r w:rsidR="00AC309E" w:rsidRPr="007A0C5A">
        <w:rPr>
          <w:szCs w:val="24"/>
        </w:rPr>
        <w:t>patient-</w:t>
      </w:r>
      <w:r w:rsidR="00050A5B" w:rsidRPr="007A0C5A">
        <w:rPr>
          <w:szCs w:val="24"/>
        </w:rPr>
        <w:t xml:space="preserve">specific fibroblasts to establish </w:t>
      </w:r>
      <w:r w:rsidR="00050A5B" w:rsidRPr="007A0C5A">
        <w:rPr>
          <w:i/>
          <w:szCs w:val="24"/>
        </w:rPr>
        <w:t>in vitro</w:t>
      </w:r>
      <w:r w:rsidR="00050A5B" w:rsidRPr="007A0C5A">
        <w:rPr>
          <w:szCs w:val="24"/>
        </w:rPr>
        <w:t xml:space="preserve"> disease models. With these models</w:t>
      </w:r>
      <w:r w:rsidR="00C20A37" w:rsidRPr="007A0C5A">
        <w:rPr>
          <w:szCs w:val="24"/>
        </w:rPr>
        <w:t>,</w:t>
      </w:r>
      <w:r w:rsidR="00050A5B" w:rsidRPr="007A0C5A">
        <w:rPr>
          <w:szCs w:val="24"/>
        </w:rPr>
        <w:t xml:space="preserve"> normal and diseased hematopoiesis can be finely dissected and studied, as well as subjected to drug screens and gene editing to treat/correct </w:t>
      </w:r>
      <w:r w:rsidR="00C20A37" w:rsidRPr="007A0C5A">
        <w:rPr>
          <w:szCs w:val="24"/>
        </w:rPr>
        <w:t>hematopoietic</w:t>
      </w:r>
      <w:r w:rsidR="00050A5B" w:rsidRPr="007A0C5A">
        <w:rPr>
          <w:szCs w:val="24"/>
        </w:rPr>
        <w:t xml:space="preserve"> defects </w:t>
      </w:r>
      <w:r w:rsidR="00C20A37" w:rsidRPr="007A0C5A">
        <w:rPr>
          <w:szCs w:val="24"/>
        </w:rPr>
        <w:t>associated with the disease of interest.</w:t>
      </w:r>
    </w:p>
    <w:p w14:paraId="34F85B50" w14:textId="77777777" w:rsidR="009E7201" w:rsidRPr="007A0C5A" w:rsidRDefault="009E7201" w:rsidP="00E17621">
      <w:pPr>
        <w:spacing w:after="0"/>
        <w:jc w:val="both"/>
        <w:rPr>
          <w:szCs w:val="24"/>
        </w:rPr>
      </w:pPr>
    </w:p>
    <w:p w14:paraId="36D3CA54" w14:textId="77777777" w:rsidR="007640A8" w:rsidRPr="007A0C5A" w:rsidRDefault="009506F6" w:rsidP="00E17621">
      <w:pPr>
        <w:spacing w:after="0"/>
        <w:jc w:val="both"/>
        <w:rPr>
          <w:szCs w:val="24"/>
        </w:rPr>
      </w:pPr>
      <w:r w:rsidRPr="007A0C5A">
        <w:rPr>
          <w:szCs w:val="24"/>
        </w:rPr>
        <w:t>U</w:t>
      </w:r>
      <w:r w:rsidR="00051429" w:rsidRPr="007A0C5A">
        <w:rPr>
          <w:szCs w:val="24"/>
        </w:rPr>
        <w:t xml:space="preserve">sing mouse fibroblasts supports various </w:t>
      </w:r>
      <w:r w:rsidR="00EB0D56" w:rsidRPr="007A0C5A">
        <w:rPr>
          <w:szCs w:val="24"/>
        </w:rPr>
        <w:t>beneficial qualities</w:t>
      </w:r>
      <w:r w:rsidR="00051429" w:rsidRPr="007A0C5A">
        <w:rPr>
          <w:szCs w:val="24"/>
        </w:rPr>
        <w:t xml:space="preserve"> </w:t>
      </w:r>
      <w:r w:rsidR="00EB0D56" w:rsidRPr="007A0C5A">
        <w:rPr>
          <w:szCs w:val="24"/>
        </w:rPr>
        <w:t>of</w:t>
      </w:r>
      <w:r w:rsidR="00051429" w:rsidRPr="007A0C5A">
        <w:rPr>
          <w:szCs w:val="24"/>
        </w:rPr>
        <w:t xml:space="preserve"> this reprogramming process. The fibroblasts themselves are easy to obtain from donor mice, making cell acquisition simple. Translating this technology to humans would </w:t>
      </w:r>
      <w:r w:rsidR="00EB0D56" w:rsidRPr="007A0C5A">
        <w:rPr>
          <w:szCs w:val="24"/>
        </w:rPr>
        <w:t xml:space="preserve">thus </w:t>
      </w:r>
      <w:r w:rsidR="00051429" w:rsidRPr="007A0C5A">
        <w:rPr>
          <w:szCs w:val="24"/>
        </w:rPr>
        <w:t xml:space="preserve">only necessitate patient skin samples, making </w:t>
      </w:r>
      <w:r w:rsidR="00A96D40" w:rsidRPr="007A0C5A">
        <w:rPr>
          <w:szCs w:val="24"/>
        </w:rPr>
        <w:t xml:space="preserve">acquisition of </w:t>
      </w:r>
      <w:r w:rsidR="00051429" w:rsidRPr="007A0C5A">
        <w:rPr>
          <w:szCs w:val="24"/>
        </w:rPr>
        <w:t xml:space="preserve">patient-specific blood products and </w:t>
      </w:r>
      <w:r w:rsidR="00943A29" w:rsidRPr="007A0C5A">
        <w:rPr>
          <w:szCs w:val="24"/>
        </w:rPr>
        <w:t xml:space="preserve">subsequent </w:t>
      </w:r>
      <w:r w:rsidR="00051429" w:rsidRPr="007A0C5A">
        <w:rPr>
          <w:szCs w:val="24"/>
        </w:rPr>
        <w:t xml:space="preserve">cell testing a viable option for hematologic disease treatment. Additionally, fibroblasts are very epigenetically distinct from hematopoietic cells, demonstrating the ability of </w:t>
      </w:r>
      <w:r w:rsidR="00D4359B" w:rsidRPr="007A0C5A">
        <w:rPr>
          <w:szCs w:val="24"/>
        </w:rPr>
        <w:t xml:space="preserve">the </w:t>
      </w:r>
      <w:r w:rsidR="00051429" w:rsidRPr="007A0C5A">
        <w:rPr>
          <w:szCs w:val="24"/>
        </w:rPr>
        <w:t>chosen TFs</w:t>
      </w:r>
      <w:r w:rsidR="00C20A37" w:rsidRPr="007A0C5A">
        <w:rPr>
          <w:szCs w:val="24"/>
        </w:rPr>
        <w:t xml:space="preserve"> in this reprogramming protocol</w:t>
      </w:r>
      <w:r w:rsidR="00051429" w:rsidRPr="007A0C5A">
        <w:rPr>
          <w:szCs w:val="24"/>
        </w:rPr>
        <w:t xml:space="preserve"> to both epigen</w:t>
      </w:r>
      <w:r w:rsidR="00DD2831">
        <w:rPr>
          <w:szCs w:val="24"/>
        </w:rPr>
        <w:t>e</w:t>
      </w:r>
      <w:r w:rsidR="00051429" w:rsidRPr="007A0C5A">
        <w:rPr>
          <w:szCs w:val="24"/>
        </w:rPr>
        <w:t xml:space="preserve">tically repress fibroblast identity, </w:t>
      </w:r>
      <w:r w:rsidR="00EB0D56" w:rsidRPr="007A0C5A">
        <w:rPr>
          <w:szCs w:val="24"/>
        </w:rPr>
        <w:t>and</w:t>
      </w:r>
      <w:r w:rsidR="00051429" w:rsidRPr="007A0C5A">
        <w:rPr>
          <w:szCs w:val="24"/>
        </w:rPr>
        <w:t xml:space="preserve"> also to instigate a hemogenic program </w:t>
      </w:r>
      <w:r w:rsidR="006B76AE" w:rsidRPr="007A0C5A">
        <w:rPr>
          <w:szCs w:val="24"/>
        </w:rPr>
        <w:t xml:space="preserve">by altering the epigenetic memory of </w:t>
      </w:r>
      <w:r w:rsidR="00D4359B" w:rsidRPr="007A0C5A">
        <w:rPr>
          <w:szCs w:val="24"/>
        </w:rPr>
        <w:t xml:space="preserve">the </w:t>
      </w:r>
      <w:r w:rsidR="006B76AE" w:rsidRPr="007A0C5A">
        <w:rPr>
          <w:szCs w:val="24"/>
        </w:rPr>
        <w:t>starting cells</w:t>
      </w:r>
      <w:r w:rsidR="006B76AE" w:rsidRPr="007A0C5A">
        <w:rPr>
          <w:szCs w:val="24"/>
        </w:rPr>
        <w:fldChar w:fldCharType="begin">
          <w:fldData xml:space="preserve">PEVuZE5vdGU+PENpdGU+PEF1dGhvcj5LaW08L0F1dGhvcj48WWVhcj4yMDEwPC9ZZWFyPjxSZWNO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ODUtOTA8L3BhZ2VzPjx2b2x1bWU+NDY3PC92b2x1bWU+PG51bWJlcj43MzEz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</w:fldData>
        </w:fldChar>
      </w:r>
      <w:r w:rsidR="00C95D47" w:rsidRPr="007A0C5A">
        <w:rPr>
          <w:szCs w:val="24"/>
        </w:rPr>
        <w:instrText xml:space="preserve"> ADDIN EN.CITE </w:instrText>
      </w:r>
      <w:r w:rsidR="00C95D47" w:rsidRPr="007A0C5A">
        <w:rPr>
          <w:szCs w:val="24"/>
        </w:rPr>
        <w:fldChar w:fldCharType="begin">
          <w:fldData xml:space="preserve">PEVuZE5vdGU+PENpdGU+PEF1dGhvcj5LaW08L0F1dGhvcj48WWVhcj4yMDEwPC9ZZWFyPjxSZWNO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ODUtOTA8L3BhZ2VzPjx2b2x1bWU+NDY3PC92b2x1bWU+PG51bWJlcj43MzEz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</w:fldData>
        </w:fldChar>
      </w:r>
      <w:r w:rsidR="00C95D47" w:rsidRPr="007A0C5A">
        <w:rPr>
          <w:szCs w:val="24"/>
        </w:rPr>
        <w:instrText xml:space="preserve"> ADDIN EN.CITE.DATA </w:instrText>
      </w:r>
      <w:r w:rsidR="00C95D47" w:rsidRPr="007A0C5A">
        <w:rPr>
          <w:szCs w:val="24"/>
        </w:rPr>
      </w:r>
      <w:r w:rsidR="00C95D47" w:rsidRPr="007A0C5A">
        <w:rPr>
          <w:szCs w:val="24"/>
        </w:rPr>
        <w:fldChar w:fldCharType="end"/>
      </w:r>
      <w:r w:rsidR="006B76AE" w:rsidRPr="007A0C5A">
        <w:rPr>
          <w:szCs w:val="24"/>
        </w:rPr>
      </w:r>
      <w:r w:rsidR="006B76AE" w:rsidRPr="007A0C5A">
        <w:rPr>
          <w:szCs w:val="24"/>
        </w:rPr>
        <w:fldChar w:fldCharType="separate"/>
      </w:r>
      <w:hyperlink w:anchor="_ENREF_29" w:tooltip="Kim, 2010 #25" w:history="1">
        <w:r w:rsidR="00DB5F40" w:rsidRPr="007A0C5A">
          <w:rPr>
            <w:noProof/>
            <w:szCs w:val="24"/>
            <w:vertAlign w:val="superscript"/>
          </w:rPr>
          <w:t>29</w:t>
        </w:r>
      </w:hyperlink>
      <w:r w:rsidR="00C95D47" w:rsidRPr="007A0C5A">
        <w:rPr>
          <w:noProof/>
          <w:szCs w:val="24"/>
          <w:vertAlign w:val="superscript"/>
        </w:rPr>
        <w:t>,</w:t>
      </w:r>
      <w:hyperlink w:anchor="_ENREF_30" w:tooltip="Vaskova, 2013 #24" w:history="1">
        <w:r w:rsidR="00DB5F40" w:rsidRPr="007A0C5A">
          <w:rPr>
            <w:noProof/>
            <w:szCs w:val="24"/>
            <w:vertAlign w:val="superscript"/>
          </w:rPr>
          <w:t>30</w:t>
        </w:r>
      </w:hyperlink>
      <w:r w:rsidR="006B76AE" w:rsidRPr="007A0C5A">
        <w:rPr>
          <w:szCs w:val="24"/>
        </w:rPr>
        <w:fldChar w:fldCharType="end"/>
      </w:r>
      <w:r w:rsidR="00051429" w:rsidRPr="007A0C5A">
        <w:rPr>
          <w:szCs w:val="24"/>
        </w:rPr>
        <w:t xml:space="preserve">. </w:t>
      </w:r>
      <w:r w:rsidR="005922A6" w:rsidRPr="007A0C5A">
        <w:rPr>
          <w:szCs w:val="24"/>
        </w:rPr>
        <w:t xml:space="preserve">Although transplantation studies do not </w:t>
      </w:r>
      <w:r w:rsidR="00C20A37" w:rsidRPr="007A0C5A">
        <w:rPr>
          <w:szCs w:val="24"/>
        </w:rPr>
        <w:t xml:space="preserve">yet </w:t>
      </w:r>
      <w:r w:rsidR="005922A6" w:rsidRPr="007A0C5A">
        <w:rPr>
          <w:szCs w:val="24"/>
        </w:rPr>
        <w:t>demonstrate full multilineage engraftment function of these derived cells, s</w:t>
      </w:r>
      <w:r w:rsidR="00051429" w:rsidRPr="007A0C5A">
        <w:rPr>
          <w:szCs w:val="24"/>
        </w:rPr>
        <w:t xml:space="preserve">eeing if these factors </w:t>
      </w:r>
      <w:r w:rsidR="005922A6" w:rsidRPr="007A0C5A">
        <w:rPr>
          <w:szCs w:val="24"/>
        </w:rPr>
        <w:t xml:space="preserve">induce a hemogenic program that generates fully functional hematopoietic cells in the </w:t>
      </w:r>
      <w:r w:rsidR="00051429" w:rsidRPr="007A0C5A">
        <w:rPr>
          <w:szCs w:val="24"/>
        </w:rPr>
        <w:t xml:space="preserve">human </w:t>
      </w:r>
      <w:r w:rsidR="005922A6" w:rsidRPr="007A0C5A">
        <w:rPr>
          <w:szCs w:val="24"/>
        </w:rPr>
        <w:t>system</w:t>
      </w:r>
      <w:r w:rsidR="00051429" w:rsidRPr="007A0C5A">
        <w:rPr>
          <w:szCs w:val="24"/>
        </w:rPr>
        <w:t xml:space="preserve"> will be of great interest.</w:t>
      </w:r>
      <w:r w:rsidR="0081113B" w:rsidRPr="007A0C5A">
        <w:rPr>
          <w:szCs w:val="24"/>
        </w:rPr>
        <w:t xml:space="preserve"> </w:t>
      </w:r>
    </w:p>
    <w:p w14:paraId="7605D02E" w14:textId="77777777" w:rsidR="00050A5B" w:rsidRPr="007A0C5A" w:rsidRDefault="00050A5B" w:rsidP="00E17621">
      <w:pPr>
        <w:spacing w:after="0"/>
        <w:jc w:val="both"/>
        <w:rPr>
          <w:szCs w:val="24"/>
        </w:rPr>
      </w:pPr>
    </w:p>
    <w:p w14:paraId="5810627B" w14:textId="77777777" w:rsidR="00BB0AC4" w:rsidRPr="007A0C5A" w:rsidRDefault="00050A5B" w:rsidP="00E17621">
      <w:pPr>
        <w:spacing w:after="0"/>
        <w:jc w:val="both"/>
        <w:rPr>
          <w:szCs w:val="24"/>
        </w:rPr>
      </w:pPr>
      <w:r w:rsidRPr="007A0C5A">
        <w:rPr>
          <w:szCs w:val="24"/>
        </w:rPr>
        <w:t>Several steps within this protocol can be modified in case of difficulty during the reprogramming, such as the number of cells plated prior to transduction and</w:t>
      </w:r>
      <w:r w:rsidR="00C20A37" w:rsidRPr="007A0C5A">
        <w:rPr>
          <w:szCs w:val="24"/>
        </w:rPr>
        <w:t xml:space="preserve"> the</w:t>
      </w:r>
      <w:r w:rsidRPr="007A0C5A">
        <w:rPr>
          <w:szCs w:val="24"/>
        </w:rPr>
        <w:t xml:space="preserve"> amount of virus used for transduction. Optimal results were seen using 150,000 cells per 6-well plate </w:t>
      </w:r>
      <w:r w:rsidR="00C20A37" w:rsidRPr="007A0C5A">
        <w:rPr>
          <w:szCs w:val="24"/>
        </w:rPr>
        <w:t xml:space="preserve">(step 3.2) </w:t>
      </w:r>
      <w:r w:rsidRPr="007A0C5A">
        <w:rPr>
          <w:szCs w:val="24"/>
        </w:rPr>
        <w:t xml:space="preserve">with the </w:t>
      </w:r>
      <w:r w:rsidR="00C20A37" w:rsidRPr="007A0C5A">
        <w:rPr>
          <w:szCs w:val="24"/>
        </w:rPr>
        <w:t xml:space="preserve">previously </w:t>
      </w:r>
      <w:r w:rsidRPr="007A0C5A">
        <w:rPr>
          <w:szCs w:val="24"/>
        </w:rPr>
        <w:t xml:space="preserve">described </w:t>
      </w:r>
      <w:r w:rsidR="00C20A37" w:rsidRPr="007A0C5A">
        <w:rPr>
          <w:szCs w:val="24"/>
        </w:rPr>
        <w:t>volume</w:t>
      </w:r>
      <w:r w:rsidRPr="007A0C5A">
        <w:rPr>
          <w:szCs w:val="24"/>
        </w:rPr>
        <w:t xml:space="preserve"> of virus</w:t>
      </w:r>
      <w:r w:rsidR="00C20A37" w:rsidRPr="007A0C5A">
        <w:rPr>
          <w:szCs w:val="24"/>
        </w:rPr>
        <w:t xml:space="preserve"> (step</w:t>
      </w:r>
      <w:r w:rsidR="00DD1105" w:rsidRPr="007A0C5A">
        <w:rPr>
          <w:szCs w:val="24"/>
        </w:rPr>
        <w:t>s</w:t>
      </w:r>
      <w:r w:rsidR="00C20A37" w:rsidRPr="007A0C5A">
        <w:rPr>
          <w:szCs w:val="24"/>
        </w:rPr>
        <w:t xml:space="preserve"> 3.3 </w:t>
      </w:r>
      <w:r w:rsidR="00DD1105" w:rsidRPr="007A0C5A">
        <w:rPr>
          <w:szCs w:val="24"/>
        </w:rPr>
        <w:t xml:space="preserve">and </w:t>
      </w:r>
      <w:r w:rsidR="00C20A37" w:rsidRPr="007A0C5A">
        <w:rPr>
          <w:szCs w:val="24"/>
        </w:rPr>
        <w:t>3.5)</w:t>
      </w:r>
      <w:r w:rsidRPr="007A0C5A">
        <w:rPr>
          <w:szCs w:val="24"/>
        </w:rPr>
        <w:t>, but more cells can be used in case of cell death upon exposure to the virus. Similarly, smaller volumes of virus can be used should cell death be an issue, as long as reprogramming proceeds as described (that can be checked via FACS analysis, CFU assays, and gene profiling). Ensuring that step</w:t>
      </w:r>
      <w:r w:rsidR="00136A8D" w:rsidRPr="007A0C5A">
        <w:rPr>
          <w:szCs w:val="24"/>
        </w:rPr>
        <w:t>s</w:t>
      </w:r>
      <w:r w:rsidRPr="007A0C5A">
        <w:rPr>
          <w:szCs w:val="24"/>
        </w:rPr>
        <w:t xml:space="preserve"> 2.13</w:t>
      </w:r>
      <w:r w:rsidR="00136A8D" w:rsidRPr="007A0C5A">
        <w:rPr>
          <w:szCs w:val="24"/>
        </w:rPr>
        <w:t xml:space="preserve"> – 2.19</w:t>
      </w:r>
      <w:r w:rsidRPr="007A0C5A">
        <w:rPr>
          <w:szCs w:val="24"/>
        </w:rPr>
        <w:t xml:space="preserve"> yield proper amounts of virus is </w:t>
      </w:r>
      <w:r w:rsidR="00DD1105" w:rsidRPr="007A0C5A">
        <w:rPr>
          <w:szCs w:val="24"/>
        </w:rPr>
        <w:t xml:space="preserve">required </w:t>
      </w:r>
      <w:r w:rsidRPr="007A0C5A">
        <w:rPr>
          <w:szCs w:val="24"/>
        </w:rPr>
        <w:t>for the success of the rest of the protocol. Steps 3.5 – 3.7 are also critical, as successful transduction of cells is crucial for inducing this hemogenic program.</w:t>
      </w:r>
      <w:r w:rsidR="00DD1105" w:rsidRPr="007A0C5A">
        <w:rPr>
          <w:szCs w:val="24"/>
        </w:rPr>
        <w:t xml:space="preserve"> The appropriate amount of DOX per well of transduced cells must be kept consistent and fresh to ensure expression of the transgenes (thus necessitating the frequent media changes). Though not absolutely necessary, cell culture in the dark when using DOX may help prevent loss of DOX function.</w:t>
      </w:r>
      <w:r w:rsidRPr="007A0C5A">
        <w:rPr>
          <w:szCs w:val="24"/>
        </w:rPr>
        <w:t xml:space="preserve"> After transduction</w:t>
      </w:r>
      <w:r w:rsidR="00C20A37" w:rsidRPr="007A0C5A">
        <w:rPr>
          <w:szCs w:val="24"/>
        </w:rPr>
        <w:t>,</w:t>
      </w:r>
      <w:r w:rsidRPr="007A0C5A">
        <w:rPr>
          <w:szCs w:val="24"/>
        </w:rPr>
        <w:t xml:space="preserve"> </w:t>
      </w:r>
      <w:r w:rsidR="00C820CE" w:rsidRPr="007A0C5A">
        <w:rPr>
          <w:szCs w:val="24"/>
        </w:rPr>
        <w:t>cells</w:t>
      </w:r>
      <w:r w:rsidR="00C20A37" w:rsidRPr="007A0C5A">
        <w:rPr>
          <w:szCs w:val="24"/>
        </w:rPr>
        <w:t xml:space="preserve"> should be closely monitored</w:t>
      </w:r>
      <w:r w:rsidR="00C820CE" w:rsidRPr="007A0C5A">
        <w:rPr>
          <w:szCs w:val="24"/>
        </w:rPr>
        <w:t xml:space="preserve"> </w:t>
      </w:r>
      <w:r w:rsidR="00943A29" w:rsidRPr="007A0C5A">
        <w:rPr>
          <w:szCs w:val="24"/>
        </w:rPr>
        <w:t xml:space="preserve">under the microscope </w:t>
      </w:r>
      <w:r w:rsidR="00905CFE" w:rsidRPr="007A0C5A">
        <w:rPr>
          <w:szCs w:val="24"/>
        </w:rPr>
        <w:t xml:space="preserve">by morphology </w:t>
      </w:r>
      <w:r w:rsidR="00C820CE" w:rsidRPr="007A0C5A">
        <w:rPr>
          <w:szCs w:val="24"/>
        </w:rPr>
        <w:t>and assayed</w:t>
      </w:r>
      <w:r w:rsidRPr="007A0C5A">
        <w:rPr>
          <w:szCs w:val="24"/>
        </w:rPr>
        <w:t xml:space="preserve"> </w:t>
      </w:r>
      <w:r w:rsidR="00905CFE" w:rsidRPr="007A0C5A">
        <w:rPr>
          <w:szCs w:val="24"/>
        </w:rPr>
        <w:t xml:space="preserve">by various analytical methods (such as FACS and CFU assays) </w:t>
      </w:r>
      <w:r w:rsidRPr="007A0C5A">
        <w:rPr>
          <w:szCs w:val="24"/>
        </w:rPr>
        <w:t>to ensure successful viral transduction</w:t>
      </w:r>
      <w:r w:rsidR="00C20A37" w:rsidRPr="007A0C5A">
        <w:rPr>
          <w:szCs w:val="24"/>
        </w:rPr>
        <w:t xml:space="preserve"> and reprogramming</w:t>
      </w:r>
      <w:r w:rsidRPr="007A0C5A">
        <w:rPr>
          <w:szCs w:val="24"/>
        </w:rPr>
        <w:t>.</w:t>
      </w:r>
      <w:r w:rsidR="00905CFE" w:rsidRPr="007A0C5A">
        <w:rPr>
          <w:szCs w:val="24"/>
        </w:rPr>
        <w:t xml:space="preserve"> </w:t>
      </w:r>
      <w:r w:rsidR="00943A29" w:rsidRPr="007A0C5A">
        <w:rPr>
          <w:szCs w:val="24"/>
        </w:rPr>
        <w:t>Reprogrammed</w:t>
      </w:r>
      <w:r w:rsidR="00905CFE" w:rsidRPr="007A0C5A">
        <w:rPr>
          <w:szCs w:val="24"/>
        </w:rPr>
        <w:t xml:space="preserve"> cells </w:t>
      </w:r>
      <w:r w:rsidR="002E1611" w:rsidRPr="007A0C5A">
        <w:rPr>
          <w:szCs w:val="24"/>
        </w:rPr>
        <w:t>may</w:t>
      </w:r>
      <w:r w:rsidR="00905CFE" w:rsidRPr="007A0C5A">
        <w:rPr>
          <w:szCs w:val="24"/>
        </w:rPr>
        <w:t xml:space="preserve"> not adopt as many morphological changes as expected</w:t>
      </w:r>
      <w:r w:rsidR="00943A29" w:rsidRPr="007A0C5A">
        <w:rPr>
          <w:szCs w:val="24"/>
        </w:rPr>
        <w:t xml:space="preserve">, requiring the previously mentioned </w:t>
      </w:r>
      <w:r w:rsidR="00905CFE" w:rsidRPr="007A0C5A">
        <w:rPr>
          <w:szCs w:val="24"/>
        </w:rPr>
        <w:t xml:space="preserve">analytical methods </w:t>
      </w:r>
      <w:r w:rsidR="00943A29" w:rsidRPr="007A0C5A">
        <w:rPr>
          <w:szCs w:val="24"/>
        </w:rPr>
        <w:t>to</w:t>
      </w:r>
      <w:r w:rsidR="00905CFE" w:rsidRPr="007A0C5A">
        <w:rPr>
          <w:szCs w:val="24"/>
        </w:rPr>
        <w:t xml:space="preserve"> serve as the best indicators of proper reprogramming.</w:t>
      </w:r>
      <w:r w:rsidR="002E1611" w:rsidRPr="007A0C5A">
        <w:rPr>
          <w:szCs w:val="24"/>
        </w:rPr>
        <w:t xml:space="preserve"> </w:t>
      </w:r>
    </w:p>
    <w:p w14:paraId="079EE693" w14:textId="77777777" w:rsidR="007640A8" w:rsidRPr="007A0C5A" w:rsidRDefault="007640A8" w:rsidP="00E17621">
      <w:pPr>
        <w:spacing w:after="0"/>
        <w:jc w:val="both"/>
        <w:rPr>
          <w:szCs w:val="24"/>
        </w:rPr>
      </w:pPr>
    </w:p>
    <w:p w14:paraId="7600395D" w14:textId="77777777" w:rsidR="00027BC9" w:rsidRPr="007A0C5A" w:rsidRDefault="00027BC9" w:rsidP="00E17621">
      <w:pPr>
        <w:spacing w:after="0"/>
        <w:jc w:val="both"/>
        <w:rPr>
          <w:szCs w:val="24"/>
        </w:rPr>
      </w:pPr>
      <w:r w:rsidRPr="007A0C5A">
        <w:rPr>
          <w:szCs w:val="24"/>
        </w:rPr>
        <w:t xml:space="preserve">Recent studies </w:t>
      </w:r>
      <w:r w:rsidR="00C20A37" w:rsidRPr="007A0C5A">
        <w:rPr>
          <w:szCs w:val="24"/>
        </w:rPr>
        <w:t xml:space="preserve">have </w:t>
      </w:r>
      <w:r w:rsidRPr="007A0C5A">
        <w:rPr>
          <w:szCs w:val="24"/>
        </w:rPr>
        <w:t>utilize</w:t>
      </w:r>
      <w:r w:rsidR="00C20A37" w:rsidRPr="007A0C5A">
        <w:rPr>
          <w:szCs w:val="24"/>
        </w:rPr>
        <w:t>d</w:t>
      </w:r>
      <w:r w:rsidRPr="007A0C5A">
        <w:rPr>
          <w:szCs w:val="24"/>
        </w:rPr>
        <w:t xml:space="preserve"> different features of </w:t>
      </w:r>
      <w:r w:rsidR="00D4359B" w:rsidRPr="007A0C5A">
        <w:rPr>
          <w:szCs w:val="24"/>
        </w:rPr>
        <w:t xml:space="preserve">this </w:t>
      </w:r>
      <w:r w:rsidRPr="007A0C5A">
        <w:rPr>
          <w:szCs w:val="24"/>
        </w:rPr>
        <w:t>reprogramming protocol, such as Gata2 in the TF cocktail or fibroblasts as the starting cell population</w:t>
      </w:r>
      <w:hyperlink w:anchor="_ENREF_31" w:tooltip="Elcheva, 2014 #26" w:history="1">
        <w:r w:rsidR="00DB5F40" w:rsidRPr="007A0C5A">
          <w:rPr>
            <w:szCs w:val="24"/>
          </w:rPr>
          <w:fldChar w:fldCharType="begin">
            <w:fldData xml:space="preserve">PEVuZE5vdGU+PENpdGU+PEF1dGhvcj5FbGNoZXZhPC9BdXRob3I+PFllYXI+MjAxNDwvWWVhcj48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</w:fldData>
          </w:fldChar>
        </w:r>
        <w:r w:rsidR="00DB5F40" w:rsidRPr="007A0C5A">
          <w:rPr>
            <w:szCs w:val="24"/>
          </w:rPr>
          <w:instrText xml:space="preserve"> ADDIN EN.CITE </w:instrText>
        </w:r>
        <w:r w:rsidR="00DB5F40" w:rsidRPr="007A0C5A">
          <w:rPr>
            <w:szCs w:val="24"/>
          </w:rPr>
          <w:fldChar w:fldCharType="begin">
            <w:fldData xml:space="preserve">PEVuZE5vdGU+PENpdGU+PEF1dGhvcj5FbGNoZXZhPC9BdXRob3I+PFllYXI+MjAxNDwvWWVhcj48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</w:fldData>
          </w:fldChar>
        </w:r>
        <w:r w:rsidR="00DB5F40" w:rsidRPr="007A0C5A">
          <w:rPr>
            <w:szCs w:val="24"/>
          </w:rPr>
          <w:instrText xml:space="preserve"> ADDIN EN.CITE.DATA </w:instrText>
        </w:r>
        <w:r w:rsidR="00DB5F40" w:rsidRPr="007A0C5A">
          <w:rPr>
            <w:szCs w:val="24"/>
          </w:rPr>
        </w:r>
        <w:r w:rsidR="00DB5F40" w:rsidRPr="007A0C5A">
          <w:rPr>
            <w:szCs w:val="24"/>
          </w:rPr>
          <w:fldChar w:fldCharType="end"/>
        </w:r>
        <w:r w:rsidR="00DB5F40" w:rsidRPr="007A0C5A">
          <w:rPr>
            <w:szCs w:val="24"/>
          </w:rPr>
        </w:r>
        <w:r w:rsidR="00DB5F40" w:rsidRPr="007A0C5A">
          <w:rPr>
            <w:szCs w:val="24"/>
          </w:rPr>
          <w:fldChar w:fldCharType="separate"/>
        </w:r>
        <w:r w:rsidR="00DB5F40" w:rsidRPr="007A0C5A">
          <w:rPr>
            <w:noProof/>
            <w:szCs w:val="24"/>
            <w:vertAlign w:val="superscript"/>
          </w:rPr>
          <w:t>31-33</w:t>
        </w:r>
        <w:r w:rsidR="00DB5F40" w:rsidRPr="007A0C5A">
          <w:rPr>
            <w:szCs w:val="24"/>
          </w:rPr>
          <w:fldChar w:fldCharType="end"/>
        </w:r>
      </w:hyperlink>
      <w:r w:rsidR="00A97602" w:rsidRPr="007A0C5A">
        <w:rPr>
          <w:szCs w:val="24"/>
        </w:rPr>
        <w:t>.</w:t>
      </w:r>
      <w:r w:rsidRPr="007A0C5A">
        <w:rPr>
          <w:szCs w:val="24"/>
        </w:rPr>
        <w:t xml:space="preserve"> These methodologies also appear to induce developmental programs during the reprogramming process. Other </w:t>
      </w:r>
      <w:r w:rsidR="00C820CE" w:rsidRPr="007A0C5A">
        <w:rPr>
          <w:szCs w:val="24"/>
        </w:rPr>
        <w:t>strategies</w:t>
      </w:r>
      <w:r w:rsidR="00C20A37" w:rsidRPr="007A0C5A">
        <w:rPr>
          <w:szCs w:val="24"/>
        </w:rPr>
        <w:t xml:space="preserve"> </w:t>
      </w:r>
      <w:r w:rsidRPr="007A0C5A">
        <w:rPr>
          <w:szCs w:val="24"/>
        </w:rPr>
        <w:t xml:space="preserve">have </w:t>
      </w:r>
      <w:r w:rsidR="00C20A37" w:rsidRPr="007A0C5A">
        <w:rPr>
          <w:szCs w:val="24"/>
        </w:rPr>
        <w:t xml:space="preserve">shown </w:t>
      </w:r>
      <w:r w:rsidRPr="007A0C5A">
        <w:rPr>
          <w:szCs w:val="24"/>
        </w:rPr>
        <w:t xml:space="preserve">the importance of the hematopoietic </w:t>
      </w:r>
      <w:r w:rsidR="000727BC" w:rsidRPr="007A0C5A">
        <w:rPr>
          <w:szCs w:val="24"/>
        </w:rPr>
        <w:t xml:space="preserve">niche </w:t>
      </w:r>
      <w:r w:rsidRPr="007A0C5A">
        <w:rPr>
          <w:szCs w:val="24"/>
        </w:rPr>
        <w:t>during reprogramming</w:t>
      </w:r>
      <w:r w:rsidR="00A97602" w:rsidRPr="007A0C5A">
        <w:rPr>
          <w:szCs w:val="24"/>
        </w:rPr>
        <w:fldChar w:fldCharType="begin">
          <w:fldData xml:space="preserve">PEVuZE5vdGU+PENpdGU+PEF1dGhvcj5SaWRkZWxsPC9BdXRob3I+PFllYXI+MjAxNDwvWWVhcj48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1NDktNjQ8L3BhZ2VzPjx2b2x1bWU+MTU3PC92b2x1bWU+PG51bWJl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TM0NC03PC9wYWdlcz48dm9sdW1lPjEyMDwvdm9sdW1lPjxudW1iZXI+NjwvbnVt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EyNDMtNTQ8L3BhZ2VzPjx2b2x1bWU+MTI1PC92b2x1bWU+PG51bWJlcj4zPC9udW1i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zEyLTg8L3BhZ2VzPjx2b2x1bWU+NTExPC92b2x1bWU+PG51bWJlcj43NTA5PC9udW1i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</w:fldData>
        </w:fldChar>
      </w:r>
      <w:r w:rsidR="00C95D47" w:rsidRPr="007A0C5A">
        <w:rPr>
          <w:szCs w:val="24"/>
        </w:rPr>
        <w:instrText xml:space="preserve"> ADDIN EN.CITE </w:instrText>
      </w:r>
      <w:r w:rsidR="00C95D47" w:rsidRPr="007A0C5A">
        <w:rPr>
          <w:szCs w:val="24"/>
        </w:rPr>
        <w:fldChar w:fldCharType="begin">
          <w:fldData xml:space="preserve">PEVuZE5vdGU+PENpdGU+PEF1dGhvcj5SaWRkZWxsPC9BdXRob3I+PFllYXI+MjAxNDwvWWVhcj48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1NDktNjQ8L3BhZ2VzPjx2b2x1bWU+MTU3PC92b2x1bWU+PG51bWJl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TM0NC03PC9wYWdlcz48dm9sdW1lPjEyMDwvdm9sdW1lPjxudW1iZXI+NjwvbnVt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EyNDMtNTQ8L3BhZ2VzPjx2b2x1bWU+MTI1PC92b2x1bWU+PG51bWJlcj4zPC9udW1i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zEyLTg8L3BhZ2VzPjx2b2x1bWU+NTExPC92b2x1bWU+PG51bWJlcj43NTA5PC9udW1i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</w:fldData>
        </w:fldChar>
      </w:r>
      <w:r w:rsidR="00C95D47" w:rsidRPr="007A0C5A">
        <w:rPr>
          <w:szCs w:val="24"/>
        </w:rPr>
        <w:instrText xml:space="preserve"> ADDIN EN.CITE.DATA </w:instrText>
      </w:r>
      <w:r w:rsidR="00C95D47" w:rsidRPr="007A0C5A">
        <w:rPr>
          <w:szCs w:val="24"/>
        </w:rPr>
      </w:r>
      <w:r w:rsidR="00C95D47" w:rsidRPr="007A0C5A">
        <w:rPr>
          <w:szCs w:val="24"/>
        </w:rPr>
        <w:fldChar w:fldCharType="end"/>
      </w:r>
      <w:r w:rsidR="00A97602" w:rsidRPr="007A0C5A">
        <w:rPr>
          <w:szCs w:val="24"/>
        </w:rPr>
      </w:r>
      <w:r w:rsidR="00A97602" w:rsidRPr="007A0C5A">
        <w:rPr>
          <w:szCs w:val="24"/>
        </w:rPr>
        <w:fldChar w:fldCharType="separate"/>
      </w:r>
      <w:hyperlink w:anchor="_ENREF_9" w:tooltip="Riddell, 2014 #14" w:history="1">
        <w:r w:rsidR="00DB5F40" w:rsidRPr="007A0C5A">
          <w:rPr>
            <w:noProof/>
            <w:szCs w:val="24"/>
            <w:vertAlign w:val="superscript"/>
          </w:rPr>
          <w:t>9</w:t>
        </w:r>
      </w:hyperlink>
      <w:r w:rsidR="00C95D47" w:rsidRPr="007A0C5A">
        <w:rPr>
          <w:noProof/>
          <w:szCs w:val="24"/>
          <w:vertAlign w:val="superscript"/>
        </w:rPr>
        <w:t>,</w:t>
      </w:r>
      <w:hyperlink w:anchor="_ENREF_10" w:tooltip="Sandler, 2014 #15" w:history="1">
        <w:r w:rsidR="00DB5F40" w:rsidRPr="007A0C5A">
          <w:rPr>
            <w:noProof/>
            <w:szCs w:val="24"/>
            <w:vertAlign w:val="superscript"/>
          </w:rPr>
          <w:t>10</w:t>
        </w:r>
      </w:hyperlink>
      <w:r w:rsidR="00C95D47" w:rsidRPr="007A0C5A">
        <w:rPr>
          <w:noProof/>
          <w:szCs w:val="24"/>
          <w:vertAlign w:val="superscript"/>
        </w:rPr>
        <w:t>,</w:t>
      </w:r>
      <w:hyperlink w:anchor="_ENREF_25" w:tooltip="Butler, 2012 #19" w:history="1">
        <w:r w:rsidR="00DB5F40" w:rsidRPr="007A0C5A">
          <w:rPr>
            <w:noProof/>
            <w:szCs w:val="24"/>
            <w:vertAlign w:val="superscript"/>
          </w:rPr>
          <w:t>25</w:t>
        </w:r>
      </w:hyperlink>
      <w:r w:rsidR="00C95D47" w:rsidRPr="007A0C5A">
        <w:rPr>
          <w:noProof/>
          <w:szCs w:val="24"/>
          <w:vertAlign w:val="superscript"/>
        </w:rPr>
        <w:t>,</w:t>
      </w:r>
      <w:hyperlink w:anchor="_ENREF_26" w:tooltip="Gori, 2015 #20" w:history="1">
        <w:r w:rsidR="00DB5F40" w:rsidRPr="007A0C5A">
          <w:rPr>
            <w:noProof/>
            <w:szCs w:val="24"/>
            <w:vertAlign w:val="superscript"/>
          </w:rPr>
          <w:t>26</w:t>
        </w:r>
      </w:hyperlink>
      <w:r w:rsidR="00A97602" w:rsidRPr="007A0C5A">
        <w:rPr>
          <w:szCs w:val="24"/>
        </w:rPr>
        <w:fldChar w:fldCharType="end"/>
      </w:r>
      <w:r w:rsidRPr="007A0C5A">
        <w:rPr>
          <w:szCs w:val="24"/>
        </w:rPr>
        <w:t xml:space="preserve">. </w:t>
      </w:r>
      <w:r w:rsidR="000727BC" w:rsidRPr="007A0C5A">
        <w:rPr>
          <w:szCs w:val="24"/>
        </w:rPr>
        <w:t xml:space="preserve">Identifying all the factors that assist in reprogramming will be essential to develop the protocol that generates </w:t>
      </w:r>
      <w:r w:rsidR="000727BC" w:rsidRPr="007A0C5A">
        <w:rPr>
          <w:i/>
          <w:szCs w:val="24"/>
        </w:rPr>
        <w:t>bona fide</w:t>
      </w:r>
      <w:r w:rsidR="000727BC" w:rsidRPr="007A0C5A">
        <w:rPr>
          <w:szCs w:val="24"/>
        </w:rPr>
        <w:t xml:space="preserve"> HSCs </w:t>
      </w:r>
      <w:r w:rsidR="00FC6135" w:rsidRPr="007A0C5A">
        <w:rPr>
          <w:szCs w:val="24"/>
        </w:rPr>
        <w:t xml:space="preserve">from </w:t>
      </w:r>
      <w:r w:rsidR="000727BC" w:rsidRPr="007A0C5A">
        <w:rPr>
          <w:szCs w:val="24"/>
        </w:rPr>
        <w:t xml:space="preserve">easily attainable patient-specific cells. In summary, here we describe a strategy to generate HSC-like cells from an induced developmental process in mouse fibroblasts via </w:t>
      </w:r>
      <w:r w:rsidR="005F580D">
        <w:rPr>
          <w:szCs w:val="24"/>
        </w:rPr>
        <w:t xml:space="preserve">inducible </w:t>
      </w:r>
      <w:r w:rsidR="000727BC" w:rsidRPr="007A0C5A">
        <w:rPr>
          <w:szCs w:val="24"/>
        </w:rPr>
        <w:t xml:space="preserve">Gata2, Gfi1b, cFos, and Etv6 overexpression. This technology will be </w:t>
      </w:r>
      <w:r w:rsidR="00291EA4" w:rsidRPr="007A0C5A">
        <w:rPr>
          <w:szCs w:val="24"/>
        </w:rPr>
        <w:t>translated to the human system, where, in combination with other published studies, will allow generat</w:t>
      </w:r>
      <w:r w:rsidR="00D4359B" w:rsidRPr="007A0C5A">
        <w:rPr>
          <w:szCs w:val="24"/>
        </w:rPr>
        <w:t>ion of</w:t>
      </w:r>
      <w:r w:rsidR="00291EA4" w:rsidRPr="007A0C5A">
        <w:rPr>
          <w:szCs w:val="24"/>
        </w:rPr>
        <w:t xml:space="preserve"> patient-specific blood products </w:t>
      </w:r>
      <w:r w:rsidR="00F034A6" w:rsidRPr="007A0C5A">
        <w:rPr>
          <w:szCs w:val="24"/>
        </w:rPr>
        <w:t>suitable for a variety of clinical applications.</w:t>
      </w:r>
    </w:p>
    <w:p w14:paraId="01A5AC2F" w14:textId="77777777" w:rsidR="00386DDA" w:rsidRPr="007A0C5A" w:rsidRDefault="00386DDA" w:rsidP="00E17621">
      <w:pPr>
        <w:spacing w:after="0"/>
        <w:jc w:val="both"/>
        <w:rPr>
          <w:b/>
          <w:szCs w:val="24"/>
        </w:rPr>
      </w:pPr>
    </w:p>
    <w:p w14:paraId="4BCB433E" w14:textId="77777777" w:rsidR="00386DDA" w:rsidRPr="007A0C5A" w:rsidRDefault="00386DDA" w:rsidP="00E17621">
      <w:pPr>
        <w:spacing w:after="0"/>
        <w:jc w:val="both"/>
        <w:rPr>
          <w:b/>
          <w:szCs w:val="24"/>
        </w:rPr>
      </w:pPr>
      <w:r w:rsidRPr="007A0C5A">
        <w:rPr>
          <w:rFonts w:ascii="Times New Roman Bold" w:hAnsi="Times New Roman Bold"/>
          <w:b/>
          <w:caps/>
          <w:szCs w:val="24"/>
        </w:rPr>
        <w:t>Acknowledgements</w:t>
      </w:r>
      <w:r w:rsidR="00D32EE2" w:rsidRPr="007A0C5A">
        <w:rPr>
          <w:b/>
          <w:szCs w:val="24"/>
        </w:rPr>
        <w:t>:</w:t>
      </w:r>
    </w:p>
    <w:p w14:paraId="4FDF75E5" w14:textId="77777777" w:rsidR="002F2917" w:rsidRPr="007A0C5A" w:rsidRDefault="00E103D3" w:rsidP="00E17621">
      <w:pPr>
        <w:spacing w:after="0"/>
        <w:jc w:val="both"/>
        <w:rPr>
          <w:szCs w:val="24"/>
        </w:rPr>
      </w:pPr>
      <w:r w:rsidRPr="007A0C5A">
        <w:rPr>
          <w:szCs w:val="24"/>
        </w:rPr>
        <w:t xml:space="preserve">This work was supported by an NHLBI grant to K.M. and I.R.L. (1RO1HL119404). </w:t>
      </w:r>
      <w:r w:rsidR="00614575" w:rsidRPr="007A0C5A">
        <w:rPr>
          <w:szCs w:val="24"/>
        </w:rPr>
        <w:t xml:space="preserve">Carlos-Filipe Pereira was the recipient of </w:t>
      </w:r>
      <w:r w:rsidRPr="007A0C5A">
        <w:rPr>
          <w:szCs w:val="24"/>
        </w:rPr>
        <w:t>a Revson Senior Biomedical Fellowship</w:t>
      </w:r>
      <w:r w:rsidR="00614575" w:rsidRPr="007A0C5A">
        <w:rPr>
          <w:szCs w:val="24"/>
        </w:rPr>
        <w:t xml:space="preserve">. We gratefully acknowledge the Mount Sinai hESC/iPSC Shared Resource Facility and S. D’Souza for assistance with materials and protocols. We also thank the Mount Sinai Flow Cytometry, Genomics, and Mouse facilities. </w:t>
      </w:r>
    </w:p>
    <w:p w14:paraId="4ABAA55D" w14:textId="77777777" w:rsidR="00D32EE2" w:rsidRPr="007A0C5A" w:rsidRDefault="00D32EE2" w:rsidP="00E17621">
      <w:pPr>
        <w:spacing w:after="0"/>
        <w:jc w:val="both"/>
        <w:rPr>
          <w:b/>
          <w:szCs w:val="24"/>
        </w:rPr>
      </w:pPr>
    </w:p>
    <w:p w14:paraId="7566AC16" w14:textId="77777777" w:rsidR="00D32EE2" w:rsidRPr="007A0C5A" w:rsidRDefault="00D32EE2" w:rsidP="00E17621">
      <w:pPr>
        <w:spacing w:after="0"/>
        <w:jc w:val="both"/>
        <w:rPr>
          <w:b/>
          <w:szCs w:val="24"/>
        </w:rPr>
      </w:pPr>
      <w:r w:rsidRPr="007A0C5A">
        <w:rPr>
          <w:rFonts w:ascii="Times New Roman Bold" w:hAnsi="Times New Roman Bold"/>
          <w:b/>
          <w:caps/>
          <w:szCs w:val="24"/>
        </w:rPr>
        <w:t>Disclosures</w:t>
      </w:r>
      <w:r w:rsidRPr="007A0C5A">
        <w:rPr>
          <w:b/>
          <w:szCs w:val="24"/>
        </w:rPr>
        <w:t>:</w:t>
      </w:r>
    </w:p>
    <w:p w14:paraId="7EE4B6E2" w14:textId="77777777" w:rsidR="00D32EE2" w:rsidRPr="007A0C5A" w:rsidRDefault="00D32EE2" w:rsidP="00E17621">
      <w:pPr>
        <w:spacing w:after="0"/>
        <w:jc w:val="both"/>
        <w:rPr>
          <w:szCs w:val="24"/>
        </w:rPr>
      </w:pPr>
      <w:r w:rsidRPr="007A0C5A">
        <w:rPr>
          <w:szCs w:val="24"/>
        </w:rPr>
        <w:t>The authors have no conflict of interest to disclose.</w:t>
      </w:r>
    </w:p>
    <w:p w14:paraId="2748F5B6" w14:textId="77777777" w:rsidR="002F2917" w:rsidRPr="007A0C5A" w:rsidRDefault="002F2917" w:rsidP="00E17621">
      <w:pPr>
        <w:spacing w:after="0"/>
        <w:jc w:val="both"/>
        <w:rPr>
          <w:b/>
          <w:szCs w:val="24"/>
        </w:rPr>
      </w:pPr>
    </w:p>
    <w:p w14:paraId="35071977" w14:textId="77777777" w:rsidR="007547AD" w:rsidRPr="007A0C5A" w:rsidRDefault="00386DDA" w:rsidP="00E17621">
      <w:pPr>
        <w:spacing w:after="0"/>
        <w:jc w:val="both"/>
        <w:rPr>
          <w:rFonts w:ascii="Times New Roman Bold" w:hAnsi="Times New Roman Bold"/>
          <w:b/>
          <w:caps/>
          <w:szCs w:val="24"/>
        </w:rPr>
      </w:pPr>
      <w:r w:rsidRPr="007A0C5A">
        <w:rPr>
          <w:rFonts w:ascii="Times New Roman Bold" w:hAnsi="Times New Roman Bold"/>
          <w:b/>
          <w:caps/>
          <w:szCs w:val="24"/>
        </w:rPr>
        <w:t>References</w:t>
      </w:r>
      <w:r w:rsidR="00D32EE2" w:rsidRPr="007A0C5A">
        <w:rPr>
          <w:rFonts w:ascii="Times New Roman Bold" w:hAnsi="Times New Roman Bold"/>
          <w:b/>
          <w:caps/>
          <w:szCs w:val="24"/>
        </w:rPr>
        <w:t>:</w:t>
      </w:r>
    </w:p>
    <w:p w14:paraId="6C68B59B" w14:textId="1EC4F23B" w:rsidR="00DB5F40" w:rsidRPr="007A0C5A" w:rsidRDefault="007547AD" w:rsidP="00E17621">
      <w:pPr>
        <w:pStyle w:val="EndNoteBibliography"/>
        <w:spacing w:after="0"/>
        <w:jc w:val="both"/>
        <w:rPr>
          <w:szCs w:val="24"/>
        </w:rPr>
      </w:pPr>
      <w:r w:rsidRPr="007A0C5A">
        <w:rPr>
          <w:b/>
          <w:szCs w:val="24"/>
        </w:rPr>
        <w:fldChar w:fldCharType="begin"/>
      </w:r>
      <w:r w:rsidRPr="007A0C5A">
        <w:rPr>
          <w:b/>
          <w:szCs w:val="24"/>
        </w:rPr>
        <w:instrText xml:space="preserve"> ADDIN EN.REFLIST </w:instrText>
      </w:r>
      <w:r w:rsidRPr="007A0C5A">
        <w:rPr>
          <w:b/>
          <w:szCs w:val="24"/>
        </w:rPr>
        <w:fldChar w:fldCharType="separate"/>
      </w:r>
      <w:bookmarkStart w:id="1" w:name="_ENREF_1"/>
      <w:r w:rsidR="00DB5F40" w:rsidRPr="007A0C5A">
        <w:rPr>
          <w:szCs w:val="24"/>
        </w:rPr>
        <w:t>1</w:t>
      </w:r>
      <w:r w:rsidR="00DB5F40" w:rsidRPr="007A0C5A">
        <w:rPr>
          <w:szCs w:val="24"/>
        </w:rPr>
        <w:tab/>
        <w:t>Zovein, A. C.</w:t>
      </w:r>
      <w:r w:rsidR="00DB5F40" w:rsidRPr="007A0C5A">
        <w:rPr>
          <w:i/>
          <w:szCs w:val="24"/>
        </w:rPr>
        <w:t xml:space="preserve"> et al.</w:t>
      </w:r>
      <w:r w:rsidR="00DB5F40" w:rsidRPr="007A0C5A">
        <w:rPr>
          <w:szCs w:val="24"/>
        </w:rPr>
        <w:t xml:space="preserve"> Fate tracing reveals th</w:t>
      </w:r>
      <w:r w:rsidR="00DB5F40" w:rsidRPr="00F32B58">
        <w:rPr>
          <w:szCs w:val="24"/>
        </w:rPr>
        <w:t xml:space="preserve">e endothelial origin of hematopoietic stem cells. </w:t>
      </w:r>
      <w:r w:rsidR="00DB5F40" w:rsidRPr="00F32B58">
        <w:rPr>
          <w:i/>
          <w:szCs w:val="24"/>
        </w:rPr>
        <w:t>Cell Stem Cell.</w:t>
      </w:r>
      <w:r w:rsidR="00DB5F40" w:rsidRPr="00F32B58">
        <w:rPr>
          <w:szCs w:val="24"/>
        </w:rPr>
        <w:t xml:space="preserve"> </w:t>
      </w:r>
      <w:r w:rsidR="00DB5F40" w:rsidRPr="00F32B58">
        <w:rPr>
          <w:b/>
          <w:szCs w:val="24"/>
        </w:rPr>
        <w:t>3</w:t>
      </w:r>
      <w:r w:rsidR="00DB5F40" w:rsidRPr="00F32B58">
        <w:rPr>
          <w:szCs w:val="24"/>
        </w:rPr>
        <w:t xml:space="preserve"> (6), 625-636, doi:10.1016/j.stem.2008.09.01</w:t>
      </w:r>
      <w:r w:rsidR="007E4C98" w:rsidRPr="00F32B58">
        <w:rPr>
          <w:szCs w:val="24"/>
        </w:rPr>
        <w:t>8</w:t>
      </w:r>
      <w:r w:rsidR="00DB5F40" w:rsidRPr="00F32B58">
        <w:rPr>
          <w:szCs w:val="24"/>
        </w:rPr>
        <w:t xml:space="preserve"> (2008).</w:t>
      </w:r>
      <w:bookmarkEnd w:id="1"/>
    </w:p>
    <w:p w14:paraId="080BF12D" w14:textId="71961B34" w:rsidR="00DB5F40" w:rsidRPr="007A0C5A" w:rsidRDefault="00DB5F40" w:rsidP="00E17621">
      <w:pPr>
        <w:pStyle w:val="EndNoteBibliography"/>
        <w:spacing w:after="0"/>
        <w:jc w:val="both"/>
        <w:rPr>
          <w:szCs w:val="24"/>
        </w:rPr>
      </w:pPr>
      <w:bookmarkStart w:id="2" w:name="_ENREF_2"/>
      <w:r w:rsidRPr="007A0C5A">
        <w:rPr>
          <w:szCs w:val="24"/>
        </w:rPr>
        <w:t>2</w:t>
      </w:r>
      <w:r w:rsidRPr="007A0C5A">
        <w:rPr>
          <w:szCs w:val="24"/>
        </w:rPr>
        <w:tab/>
        <w:t>Bertrand, J. Y.</w:t>
      </w:r>
      <w:r w:rsidRPr="007A0C5A">
        <w:rPr>
          <w:i/>
          <w:szCs w:val="24"/>
        </w:rPr>
        <w:t xml:space="preserve"> et al.</w:t>
      </w:r>
      <w:r w:rsidRPr="007A0C5A">
        <w:rPr>
          <w:szCs w:val="24"/>
        </w:rPr>
        <w:t xml:space="preserve"> Haematopoietic stem cells derive directly from aortic endothelium during development. </w:t>
      </w:r>
      <w:r w:rsidRPr="007A0C5A">
        <w:rPr>
          <w:i/>
          <w:szCs w:val="24"/>
        </w:rPr>
        <w:t>Nature.</w:t>
      </w:r>
      <w:r w:rsidRPr="007A0C5A">
        <w:rPr>
          <w:szCs w:val="24"/>
        </w:rPr>
        <w:t xml:space="preserve"> </w:t>
      </w:r>
      <w:r w:rsidRPr="007A0C5A">
        <w:rPr>
          <w:b/>
          <w:szCs w:val="24"/>
        </w:rPr>
        <w:t>464</w:t>
      </w:r>
      <w:r w:rsidRPr="007A0C5A">
        <w:rPr>
          <w:szCs w:val="24"/>
        </w:rPr>
        <w:t xml:space="preserve"> (7285), 1</w:t>
      </w:r>
      <w:r w:rsidR="007E4C98">
        <w:rPr>
          <w:szCs w:val="24"/>
        </w:rPr>
        <w:t>08-111, doi:10.1038/nature08738</w:t>
      </w:r>
      <w:r w:rsidRPr="007A0C5A">
        <w:rPr>
          <w:szCs w:val="24"/>
        </w:rPr>
        <w:t xml:space="preserve"> (2010).</w:t>
      </w:r>
      <w:bookmarkEnd w:id="2"/>
    </w:p>
    <w:p w14:paraId="4D2FF42F" w14:textId="5B9BCD62" w:rsidR="00DB5F40" w:rsidRPr="007A0C5A" w:rsidRDefault="00DB5F40" w:rsidP="00E17621">
      <w:pPr>
        <w:pStyle w:val="EndNoteBibliography"/>
        <w:spacing w:after="0"/>
        <w:jc w:val="both"/>
        <w:rPr>
          <w:szCs w:val="24"/>
        </w:rPr>
      </w:pPr>
      <w:bookmarkStart w:id="3" w:name="_ENREF_3"/>
      <w:r w:rsidRPr="007A0C5A">
        <w:rPr>
          <w:szCs w:val="24"/>
        </w:rPr>
        <w:t>3</w:t>
      </w:r>
      <w:r w:rsidRPr="007A0C5A">
        <w:rPr>
          <w:szCs w:val="24"/>
        </w:rPr>
        <w:tab/>
        <w:t xml:space="preserve">Papapetrou, E. P. &amp; Sadelain, M. Reconstructing blood from induced pluripotent stem cells. </w:t>
      </w:r>
      <w:r w:rsidRPr="007A0C5A">
        <w:rPr>
          <w:i/>
          <w:szCs w:val="24"/>
        </w:rPr>
        <w:t>F1000 Med Rep.</w:t>
      </w:r>
      <w:r w:rsidRPr="007A0C5A">
        <w:rPr>
          <w:szCs w:val="24"/>
        </w:rPr>
        <w:t xml:space="preserve"> </w:t>
      </w:r>
      <w:r w:rsidRPr="007A0C5A">
        <w:rPr>
          <w:b/>
          <w:szCs w:val="24"/>
        </w:rPr>
        <w:t>2</w:t>
      </w:r>
      <w:r w:rsidR="007E4C98">
        <w:rPr>
          <w:szCs w:val="24"/>
        </w:rPr>
        <w:t>, doi:10.3410/M2-44</w:t>
      </w:r>
      <w:r w:rsidRPr="007A0C5A">
        <w:rPr>
          <w:szCs w:val="24"/>
        </w:rPr>
        <w:t xml:space="preserve"> (2010).</w:t>
      </w:r>
      <w:bookmarkEnd w:id="3"/>
    </w:p>
    <w:p w14:paraId="43B788B0" w14:textId="70A817AE" w:rsidR="00DB5F40" w:rsidRPr="007A0C5A" w:rsidRDefault="00DB5F40" w:rsidP="00E17621">
      <w:pPr>
        <w:pStyle w:val="EndNoteBibliography"/>
        <w:spacing w:after="0"/>
        <w:jc w:val="both"/>
        <w:rPr>
          <w:szCs w:val="24"/>
        </w:rPr>
      </w:pPr>
      <w:bookmarkStart w:id="4" w:name="_ENREF_4"/>
      <w:r w:rsidRPr="007A0C5A">
        <w:rPr>
          <w:szCs w:val="24"/>
        </w:rPr>
        <w:t>4</w:t>
      </w:r>
      <w:r w:rsidRPr="007A0C5A">
        <w:rPr>
          <w:szCs w:val="24"/>
        </w:rPr>
        <w:tab/>
        <w:t>Szabo, E.</w:t>
      </w:r>
      <w:r w:rsidRPr="007A0C5A">
        <w:rPr>
          <w:i/>
          <w:szCs w:val="24"/>
        </w:rPr>
        <w:t xml:space="preserve"> et al.</w:t>
      </w:r>
      <w:r w:rsidRPr="007A0C5A">
        <w:rPr>
          <w:szCs w:val="24"/>
        </w:rPr>
        <w:t xml:space="preserve"> Direct conversion of human fibroblasts to multilineage blood progenitors. </w:t>
      </w:r>
      <w:r w:rsidRPr="007A0C5A">
        <w:rPr>
          <w:i/>
          <w:szCs w:val="24"/>
        </w:rPr>
        <w:t>Nature.</w:t>
      </w:r>
      <w:r w:rsidRPr="007A0C5A">
        <w:rPr>
          <w:szCs w:val="24"/>
        </w:rPr>
        <w:t xml:space="preserve"> </w:t>
      </w:r>
      <w:r w:rsidRPr="007A0C5A">
        <w:rPr>
          <w:b/>
          <w:szCs w:val="24"/>
        </w:rPr>
        <w:t>468</w:t>
      </w:r>
      <w:r w:rsidRPr="007A0C5A">
        <w:rPr>
          <w:szCs w:val="24"/>
        </w:rPr>
        <w:t xml:space="preserve"> (7323), 5</w:t>
      </w:r>
      <w:r w:rsidR="007E4C98">
        <w:rPr>
          <w:szCs w:val="24"/>
        </w:rPr>
        <w:t>21-526, doi:10.1038/nature09591</w:t>
      </w:r>
      <w:r w:rsidRPr="007A0C5A">
        <w:rPr>
          <w:szCs w:val="24"/>
        </w:rPr>
        <w:t xml:space="preserve"> (2010).</w:t>
      </w:r>
      <w:bookmarkEnd w:id="4"/>
    </w:p>
    <w:p w14:paraId="7303AB11" w14:textId="16AC8092" w:rsidR="00DB5F40" w:rsidRPr="007A0C5A" w:rsidRDefault="00DB5F40" w:rsidP="00E17621">
      <w:pPr>
        <w:pStyle w:val="EndNoteBibliography"/>
        <w:spacing w:after="0"/>
        <w:jc w:val="both"/>
        <w:rPr>
          <w:szCs w:val="24"/>
        </w:rPr>
      </w:pPr>
      <w:bookmarkStart w:id="5" w:name="_ENREF_5"/>
      <w:r w:rsidRPr="007A0C5A">
        <w:rPr>
          <w:szCs w:val="24"/>
        </w:rPr>
        <w:t>5</w:t>
      </w:r>
      <w:r w:rsidRPr="007A0C5A">
        <w:rPr>
          <w:szCs w:val="24"/>
        </w:rPr>
        <w:tab/>
        <w:t>Mitchell, R.</w:t>
      </w:r>
      <w:r w:rsidRPr="007A0C5A">
        <w:rPr>
          <w:i/>
          <w:szCs w:val="24"/>
        </w:rPr>
        <w:t xml:space="preserve"> et al.</w:t>
      </w:r>
      <w:r w:rsidRPr="007A0C5A">
        <w:rPr>
          <w:szCs w:val="24"/>
        </w:rPr>
        <w:t xml:space="preserve"> Molecular evidence for OCT4-induced plasticity in adult human fibroblasts required for direct cell fate conversion to lineage specific progenitors. </w:t>
      </w:r>
      <w:r w:rsidRPr="007A0C5A">
        <w:rPr>
          <w:i/>
          <w:szCs w:val="24"/>
        </w:rPr>
        <w:t>Stem Cells.</w:t>
      </w:r>
      <w:r w:rsidRPr="007A0C5A">
        <w:rPr>
          <w:szCs w:val="24"/>
        </w:rPr>
        <w:t xml:space="preserve"> </w:t>
      </w:r>
      <w:r w:rsidRPr="007A0C5A">
        <w:rPr>
          <w:b/>
          <w:szCs w:val="24"/>
        </w:rPr>
        <w:t>32</w:t>
      </w:r>
      <w:r w:rsidRPr="007A0C5A">
        <w:rPr>
          <w:szCs w:val="24"/>
        </w:rPr>
        <w:t xml:space="preserve"> (8), 2</w:t>
      </w:r>
      <w:r w:rsidR="007E4C98">
        <w:rPr>
          <w:szCs w:val="24"/>
        </w:rPr>
        <w:t>178-2187, doi:10.1002/stem.1721</w:t>
      </w:r>
      <w:r w:rsidRPr="007A0C5A">
        <w:rPr>
          <w:szCs w:val="24"/>
        </w:rPr>
        <w:t xml:space="preserve"> (2014).</w:t>
      </w:r>
      <w:bookmarkEnd w:id="5"/>
    </w:p>
    <w:p w14:paraId="6EC690ED" w14:textId="71AFD190" w:rsidR="00DB5F40" w:rsidRPr="007A0C5A" w:rsidRDefault="00DB5F40" w:rsidP="00E17621">
      <w:pPr>
        <w:pStyle w:val="EndNoteBibliography"/>
        <w:spacing w:after="0"/>
        <w:jc w:val="both"/>
        <w:rPr>
          <w:szCs w:val="24"/>
        </w:rPr>
      </w:pPr>
      <w:bookmarkStart w:id="6" w:name="_ENREF_6"/>
      <w:r w:rsidRPr="007A0C5A">
        <w:rPr>
          <w:szCs w:val="24"/>
        </w:rPr>
        <w:t>6</w:t>
      </w:r>
      <w:r w:rsidRPr="007A0C5A">
        <w:rPr>
          <w:szCs w:val="24"/>
        </w:rPr>
        <w:tab/>
        <w:t xml:space="preserve">Takahashi, K. &amp; Yamanaka, S. Induction of pluripotent stem cells from mouse embryonic and adult fibroblast cultures by defined factors. </w:t>
      </w:r>
      <w:r w:rsidRPr="007A0C5A">
        <w:rPr>
          <w:i/>
          <w:szCs w:val="24"/>
        </w:rPr>
        <w:t>Cell.</w:t>
      </w:r>
      <w:r w:rsidRPr="007A0C5A">
        <w:rPr>
          <w:szCs w:val="24"/>
        </w:rPr>
        <w:t xml:space="preserve"> </w:t>
      </w:r>
      <w:r w:rsidRPr="007A0C5A">
        <w:rPr>
          <w:b/>
          <w:szCs w:val="24"/>
        </w:rPr>
        <w:t>126</w:t>
      </w:r>
      <w:r w:rsidRPr="007A0C5A">
        <w:rPr>
          <w:szCs w:val="24"/>
        </w:rPr>
        <w:t xml:space="preserve"> (4), 663-676,</w:t>
      </w:r>
      <w:r w:rsidR="007E4C98">
        <w:rPr>
          <w:szCs w:val="24"/>
        </w:rPr>
        <w:t xml:space="preserve"> doi:10.1016/j.cell.2006.07.024</w:t>
      </w:r>
      <w:r w:rsidRPr="007A0C5A">
        <w:rPr>
          <w:szCs w:val="24"/>
        </w:rPr>
        <w:t xml:space="preserve"> (2006).</w:t>
      </w:r>
      <w:bookmarkEnd w:id="6"/>
    </w:p>
    <w:p w14:paraId="52B2C7B6" w14:textId="027D3267" w:rsidR="00DB5F40" w:rsidRPr="007A0C5A" w:rsidRDefault="00DB5F40" w:rsidP="00E17621">
      <w:pPr>
        <w:pStyle w:val="EndNoteBibliography"/>
        <w:spacing w:after="0"/>
        <w:jc w:val="both"/>
        <w:rPr>
          <w:szCs w:val="24"/>
        </w:rPr>
      </w:pPr>
      <w:bookmarkStart w:id="7" w:name="_ENREF_7"/>
      <w:r w:rsidRPr="007A0C5A">
        <w:rPr>
          <w:szCs w:val="24"/>
        </w:rPr>
        <w:t>7</w:t>
      </w:r>
      <w:r w:rsidRPr="007A0C5A">
        <w:rPr>
          <w:szCs w:val="24"/>
        </w:rPr>
        <w:tab/>
        <w:t>Takahashi, K.</w:t>
      </w:r>
      <w:r w:rsidRPr="007A0C5A">
        <w:rPr>
          <w:i/>
          <w:szCs w:val="24"/>
        </w:rPr>
        <w:t xml:space="preserve"> et al.</w:t>
      </w:r>
      <w:r w:rsidRPr="007A0C5A">
        <w:rPr>
          <w:szCs w:val="24"/>
        </w:rPr>
        <w:t xml:space="preserve"> Induction of pluripotent stem cells from adult human fibroblasts by defined factors. </w:t>
      </w:r>
      <w:r w:rsidRPr="007A0C5A">
        <w:rPr>
          <w:i/>
          <w:szCs w:val="24"/>
        </w:rPr>
        <w:t>Cell.</w:t>
      </w:r>
      <w:r w:rsidRPr="007A0C5A">
        <w:rPr>
          <w:szCs w:val="24"/>
        </w:rPr>
        <w:t xml:space="preserve"> </w:t>
      </w:r>
      <w:r w:rsidRPr="007A0C5A">
        <w:rPr>
          <w:b/>
          <w:szCs w:val="24"/>
        </w:rPr>
        <w:t>131</w:t>
      </w:r>
      <w:r w:rsidRPr="007A0C5A">
        <w:rPr>
          <w:szCs w:val="24"/>
        </w:rPr>
        <w:t xml:space="preserve"> (5), 861-872,</w:t>
      </w:r>
      <w:r w:rsidR="007E4C98">
        <w:rPr>
          <w:szCs w:val="24"/>
        </w:rPr>
        <w:t xml:space="preserve"> doi:10.1016/j.cell.2007.11.019</w:t>
      </w:r>
      <w:r w:rsidRPr="007A0C5A">
        <w:rPr>
          <w:szCs w:val="24"/>
        </w:rPr>
        <w:t xml:space="preserve"> (2007).</w:t>
      </w:r>
      <w:bookmarkEnd w:id="7"/>
    </w:p>
    <w:p w14:paraId="2FA47573" w14:textId="24C8870C" w:rsidR="00DB5F40" w:rsidRPr="007A0C5A" w:rsidRDefault="00DB5F40" w:rsidP="00E17621">
      <w:pPr>
        <w:pStyle w:val="EndNoteBibliography"/>
        <w:spacing w:after="0"/>
        <w:jc w:val="both"/>
        <w:rPr>
          <w:szCs w:val="24"/>
        </w:rPr>
      </w:pPr>
      <w:bookmarkStart w:id="8" w:name="_ENREF_8"/>
      <w:r w:rsidRPr="007A0C5A">
        <w:rPr>
          <w:szCs w:val="24"/>
        </w:rPr>
        <w:t>8</w:t>
      </w:r>
      <w:r w:rsidRPr="007A0C5A">
        <w:rPr>
          <w:szCs w:val="24"/>
        </w:rPr>
        <w:tab/>
        <w:t xml:space="preserve">Qiu, J., Papatsenko, D., Niu, X., Schaniel, C. &amp; Moore, K. Divisional history and hematopoietic stem cell function during homeostasis. </w:t>
      </w:r>
      <w:r w:rsidRPr="007A0C5A">
        <w:rPr>
          <w:i/>
          <w:szCs w:val="24"/>
        </w:rPr>
        <w:t>Stem Cell Reports.</w:t>
      </w:r>
      <w:r w:rsidRPr="007A0C5A">
        <w:rPr>
          <w:szCs w:val="24"/>
        </w:rPr>
        <w:t xml:space="preserve"> </w:t>
      </w:r>
      <w:r w:rsidRPr="007A0C5A">
        <w:rPr>
          <w:b/>
          <w:szCs w:val="24"/>
        </w:rPr>
        <w:t>2</w:t>
      </w:r>
      <w:r w:rsidRPr="007A0C5A">
        <w:rPr>
          <w:szCs w:val="24"/>
        </w:rPr>
        <w:t xml:space="preserve"> (4), 473-490, doi:10.1016</w:t>
      </w:r>
      <w:r w:rsidR="007E4C98">
        <w:rPr>
          <w:szCs w:val="24"/>
        </w:rPr>
        <w:t>/j.stemcr.2014.01.016</w:t>
      </w:r>
      <w:r w:rsidRPr="007A0C5A">
        <w:rPr>
          <w:szCs w:val="24"/>
        </w:rPr>
        <w:t xml:space="preserve"> (2014).</w:t>
      </w:r>
      <w:bookmarkEnd w:id="8"/>
    </w:p>
    <w:p w14:paraId="533A7892" w14:textId="181AA01E" w:rsidR="00DB5F40" w:rsidRPr="007A0C5A" w:rsidRDefault="00DB5F40" w:rsidP="00E17621">
      <w:pPr>
        <w:pStyle w:val="EndNoteBibliography"/>
        <w:spacing w:after="0"/>
        <w:jc w:val="both"/>
        <w:rPr>
          <w:szCs w:val="24"/>
        </w:rPr>
      </w:pPr>
      <w:bookmarkStart w:id="9" w:name="_ENREF_9"/>
      <w:r w:rsidRPr="007A0C5A">
        <w:rPr>
          <w:szCs w:val="24"/>
        </w:rPr>
        <w:t>9</w:t>
      </w:r>
      <w:r w:rsidRPr="007A0C5A">
        <w:rPr>
          <w:szCs w:val="24"/>
        </w:rPr>
        <w:tab/>
        <w:t>Riddell, J.</w:t>
      </w:r>
      <w:r w:rsidRPr="007A0C5A">
        <w:rPr>
          <w:i/>
          <w:szCs w:val="24"/>
        </w:rPr>
        <w:t xml:space="preserve"> et al.</w:t>
      </w:r>
      <w:r w:rsidRPr="007A0C5A">
        <w:rPr>
          <w:szCs w:val="24"/>
        </w:rPr>
        <w:t xml:space="preserve"> Reprogramming committed murine blood cells to induced hematopoietic stem cells with defined factors. </w:t>
      </w:r>
      <w:r w:rsidRPr="007A0C5A">
        <w:rPr>
          <w:i/>
          <w:szCs w:val="24"/>
        </w:rPr>
        <w:t>Cell.</w:t>
      </w:r>
      <w:r w:rsidRPr="007A0C5A">
        <w:rPr>
          <w:szCs w:val="24"/>
        </w:rPr>
        <w:t xml:space="preserve"> </w:t>
      </w:r>
      <w:r w:rsidRPr="007A0C5A">
        <w:rPr>
          <w:b/>
          <w:szCs w:val="24"/>
        </w:rPr>
        <w:t>157</w:t>
      </w:r>
      <w:r w:rsidRPr="007A0C5A">
        <w:rPr>
          <w:szCs w:val="24"/>
        </w:rPr>
        <w:t xml:space="preserve"> (3), 549-564,</w:t>
      </w:r>
      <w:r w:rsidR="007E4C98">
        <w:rPr>
          <w:szCs w:val="24"/>
        </w:rPr>
        <w:t xml:space="preserve"> doi:10.1016/j.cell.2014.04.006</w:t>
      </w:r>
      <w:r w:rsidRPr="007A0C5A">
        <w:rPr>
          <w:szCs w:val="24"/>
        </w:rPr>
        <w:t xml:space="preserve"> (2014).</w:t>
      </w:r>
      <w:bookmarkEnd w:id="9"/>
    </w:p>
    <w:p w14:paraId="053050EF" w14:textId="351F1FD9" w:rsidR="00DB5F40" w:rsidRPr="007A0C5A" w:rsidRDefault="00DB5F40" w:rsidP="00E17621">
      <w:pPr>
        <w:pStyle w:val="EndNoteBibliography"/>
        <w:spacing w:after="0"/>
        <w:jc w:val="both"/>
        <w:rPr>
          <w:szCs w:val="24"/>
        </w:rPr>
      </w:pPr>
      <w:bookmarkStart w:id="10" w:name="_ENREF_10"/>
      <w:r w:rsidRPr="007A0C5A">
        <w:rPr>
          <w:szCs w:val="24"/>
        </w:rPr>
        <w:t>10</w:t>
      </w:r>
      <w:r w:rsidRPr="007A0C5A">
        <w:rPr>
          <w:szCs w:val="24"/>
        </w:rPr>
        <w:tab/>
        <w:t>Sandler, V. M.</w:t>
      </w:r>
      <w:r w:rsidRPr="007A0C5A">
        <w:rPr>
          <w:i/>
          <w:szCs w:val="24"/>
        </w:rPr>
        <w:t xml:space="preserve"> et al.</w:t>
      </w:r>
      <w:r w:rsidRPr="007A0C5A">
        <w:rPr>
          <w:szCs w:val="24"/>
        </w:rPr>
        <w:t xml:space="preserve"> Reprogramming human endothelial cells to haematopoietic cells requires vascular induction. </w:t>
      </w:r>
      <w:r w:rsidRPr="007A0C5A">
        <w:rPr>
          <w:i/>
          <w:szCs w:val="24"/>
        </w:rPr>
        <w:t>Nature.</w:t>
      </w:r>
      <w:r w:rsidRPr="007A0C5A">
        <w:rPr>
          <w:szCs w:val="24"/>
        </w:rPr>
        <w:t xml:space="preserve"> </w:t>
      </w:r>
      <w:r w:rsidRPr="007A0C5A">
        <w:rPr>
          <w:b/>
          <w:szCs w:val="24"/>
        </w:rPr>
        <w:t>511</w:t>
      </w:r>
      <w:r w:rsidRPr="007A0C5A">
        <w:rPr>
          <w:szCs w:val="24"/>
        </w:rPr>
        <w:t xml:space="preserve"> (7509), 3</w:t>
      </w:r>
      <w:r w:rsidR="007E4C98">
        <w:rPr>
          <w:szCs w:val="24"/>
        </w:rPr>
        <w:t>12-318, doi:10.1038/nature13547</w:t>
      </w:r>
      <w:r w:rsidRPr="007A0C5A">
        <w:rPr>
          <w:szCs w:val="24"/>
        </w:rPr>
        <w:t xml:space="preserve"> (2014).</w:t>
      </w:r>
      <w:bookmarkEnd w:id="10"/>
    </w:p>
    <w:p w14:paraId="299D96C6" w14:textId="502B5BB3" w:rsidR="00DB5F40" w:rsidRPr="007A0C5A" w:rsidRDefault="00DB5F40" w:rsidP="00E17621">
      <w:pPr>
        <w:pStyle w:val="EndNoteBibliography"/>
        <w:spacing w:after="0"/>
        <w:jc w:val="both"/>
        <w:rPr>
          <w:szCs w:val="24"/>
        </w:rPr>
      </w:pPr>
      <w:bookmarkStart w:id="11" w:name="_ENREF_11"/>
      <w:r w:rsidRPr="007A0C5A">
        <w:rPr>
          <w:szCs w:val="24"/>
        </w:rPr>
        <w:t>11</w:t>
      </w:r>
      <w:r w:rsidRPr="007A0C5A">
        <w:rPr>
          <w:szCs w:val="24"/>
        </w:rPr>
        <w:tab/>
        <w:t xml:space="preserve">Daniel, M. G., Pereira, C. F., Lemischka, I. R. &amp; Moore, K. A. Making a Hematopoietic Stem Cell. </w:t>
      </w:r>
      <w:r w:rsidRPr="007A0C5A">
        <w:rPr>
          <w:i/>
          <w:szCs w:val="24"/>
        </w:rPr>
        <w:t>Trends Cell Biol.</w:t>
      </w:r>
      <w:r w:rsidR="007E4C98">
        <w:rPr>
          <w:szCs w:val="24"/>
        </w:rPr>
        <w:t xml:space="preserve"> doi:10.1016/j.tcb.2015.10.002</w:t>
      </w:r>
      <w:r w:rsidRPr="007A0C5A">
        <w:rPr>
          <w:szCs w:val="24"/>
        </w:rPr>
        <w:t xml:space="preserve"> (2015).</w:t>
      </w:r>
      <w:bookmarkEnd w:id="11"/>
    </w:p>
    <w:p w14:paraId="1DADFB61" w14:textId="79C6F362" w:rsidR="00DB5F40" w:rsidRPr="007A0C5A" w:rsidRDefault="00DB5F40" w:rsidP="00E17621">
      <w:pPr>
        <w:pStyle w:val="EndNoteBibliography"/>
        <w:spacing w:after="0"/>
        <w:jc w:val="both"/>
        <w:rPr>
          <w:szCs w:val="24"/>
        </w:rPr>
      </w:pPr>
      <w:bookmarkStart w:id="12" w:name="_ENREF_12"/>
      <w:r w:rsidRPr="007A0C5A">
        <w:rPr>
          <w:szCs w:val="24"/>
        </w:rPr>
        <w:t>12</w:t>
      </w:r>
      <w:r w:rsidRPr="007A0C5A">
        <w:rPr>
          <w:szCs w:val="24"/>
        </w:rPr>
        <w:tab/>
        <w:t>Pereira, C. F.</w:t>
      </w:r>
      <w:r w:rsidRPr="007A0C5A">
        <w:rPr>
          <w:i/>
          <w:szCs w:val="24"/>
        </w:rPr>
        <w:t xml:space="preserve"> et al.</w:t>
      </w:r>
      <w:r w:rsidRPr="007A0C5A">
        <w:rPr>
          <w:szCs w:val="24"/>
        </w:rPr>
        <w:t xml:space="preserve"> Induction of a hemogenic program in mouse fibroblasts. </w:t>
      </w:r>
      <w:r w:rsidRPr="007A0C5A">
        <w:rPr>
          <w:i/>
          <w:szCs w:val="24"/>
        </w:rPr>
        <w:t>Cell Stem Cell.</w:t>
      </w:r>
      <w:r w:rsidRPr="007A0C5A">
        <w:rPr>
          <w:szCs w:val="24"/>
        </w:rPr>
        <w:t xml:space="preserve"> </w:t>
      </w:r>
      <w:r w:rsidRPr="007A0C5A">
        <w:rPr>
          <w:b/>
          <w:szCs w:val="24"/>
        </w:rPr>
        <w:t>13</w:t>
      </w:r>
      <w:r w:rsidRPr="007A0C5A">
        <w:rPr>
          <w:szCs w:val="24"/>
        </w:rPr>
        <w:t xml:space="preserve"> (2), 205-218,</w:t>
      </w:r>
      <w:r w:rsidR="007E4C98">
        <w:rPr>
          <w:szCs w:val="24"/>
        </w:rPr>
        <w:t xml:space="preserve"> doi:10.1016/j.stem.2013.05.024</w:t>
      </w:r>
      <w:r w:rsidRPr="007A0C5A">
        <w:rPr>
          <w:szCs w:val="24"/>
        </w:rPr>
        <w:t xml:space="preserve"> (2013).</w:t>
      </w:r>
      <w:bookmarkEnd w:id="12"/>
    </w:p>
    <w:p w14:paraId="36917CB9" w14:textId="6B1598BB" w:rsidR="00DB5F40" w:rsidRPr="007A0C5A" w:rsidRDefault="00DB5F40" w:rsidP="00E17621">
      <w:pPr>
        <w:pStyle w:val="EndNoteBibliography"/>
        <w:spacing w:after="0"/>
        <w:jc w:val="both"/>
        <w:rPr>
          <w:szCs w:val="24"/>
        </w:rPr>
      </w:pPr>
      <w:bookmarkStart w:id="13" w:name="_ENREF_13"/>
      <w:r w:rsidRPr="007A0C5A">
        <w:rPr>
          <w:szCs w:val="24"/>
        </w:rPr>
        <w:t>13</w:t>
      </w:r>
      <w:r w:rsidRPr="007A0C5A">
        <w:rPr>
          <w:szCs w:val="24"/>
        </w:rPr>
        <w:tab/>
        <w:t xml:space="preserve">Mader, S. L., Libal, N. L., Pritchett-Corning, K., Yang, R. &amp; Murphy, S. J. Refining timed pregnancies in two strains of genetically engineered mice. </w:t>
      </w:r>
      <w:r w:rsidRPr="007A0C5A">
        <w:rPr>
          <w:i/>
          <w:szCs w:val="24"/>
        </w:rPr>
        <w:t>Lab Anim (NY).</w:t>
      </w:r>
      <w:r w:rsidRPr="007A0C5A">
        <w:rPr>
          <w:szCs w:val="24"/>
        </w:rPr>
        <w:t xml:space="preserve"> </w:t>
      </w:r>
      <w:r w:rsidRPr="007A0C5A">
        <w:rPr>
          <w:b/>
          <w:szCs w:val="24"/>
        </w:rPr>
        <w:t>38</w:t>
      </w:r>
      <w:r w:rsidRPr="007A0C5A">
        <w:rPr>
          <w:szCs w:val="24"/>
        </w:rPr>
        <w:t xml:space="preserve"> (9), 305</w:t>
      </w:r>
      <w:r w:rsidR="007E4C98">
        <w:rPr>
          <w:szCs w:val="24"/>
        </w:rPr>
        <w:t>-310, doi:10.1038/laban0909-305</w:t>
      </w:r>
      <w:r w:rsidRPr="007A0C5A">
        <w:rPr>
          <w:szCs w:val="24"/>
        </w:rPr>
        <w:t xml:space="preserve"> (2009).</w:t>
      </w:r>
      <w:bookmarkEnd w:id="13"/>
    </w:p>
    <w:p w14:paraId="066A9FCD" w14:textId="583D45D5" w:rsidR="00DB5F40" w:rsidRPr="007A0C5A" w:rsidRDefault="00DB5F40" w:rsidP="00E17621">
      <w:pPr>
        <w:pStyle w:val="EndNoteBibliography"/>
        <w:spacing w:after="0"/>
        <w:jc w:val="both"/>
        <w:rPr>
          <w:szCs w:val="24"/>
        </w:rPr>
      </w:pPr>
      <w:bookmarkStart w:id="14" w:name="_ENREF_14"/>
      <w:r w:rsidRPr="007A0C5A">
        <w:rPr>
          <w:szCs w:val="24"/>
        </w:rPr>
        <w:t>14</w:t>
      </w:r>
      <w:r w:rsidRPr="007A0C5A">
        <w:rPr>
          <w:szCs w:val="24"/>
        </w:rPr>
        <w:tab/>
        <w:t xml:space="preserve">Jain, K., Verma, P. J. &amp; Liu, J. Isolation and handling of mouse embryonic fibroblasts. </w:t>
      </w:r>
      <w:r w:rsidRPr="007A0C5A">
        <w:rPr>
          <w:i/>
          <w:szCs w:val="24"/>
        </w:rPr>
        <w:t>Methods Mol Biol.</w:t>
      </w:r>
      <w:r w:rsidRPr="007A0C5A">
        <w:rPr>
          <w:szCs w:val="24"/>
        </w:rPr>
        <w:t xml:space="preserve"> </w:t>
      </w:r>
      <w:r w:rsidRPr="007A0C5A">
        <w:rPr>
          <w:b/>
          <w:szCs w:val="24"/>
        </w:rPr>
        <w:t>1194</w:t>
      </w:r>
      <w:r w:rsidRPr="007A0C5A">
        <w:rPr>
          <w:szCs w:val="24"/>
        </w:rPr>
        <w:t xml:space="preserve"> 247-252, d</w:t>
      </w:r>
      <w:r w:rsidR="007E4C98">
        <w:rPr>
          <w:szCs w:val="24"/>
        </w:rPr>
        <w:t>oi:10.1007/978-1-4939-1215-5_13</w:t>
      </w:r>
      <w:r w:rsidRPr="007A0C5A">
        <w:rPr>
          <w:szCs w:val="24"/>
        </w:rPr>
        <w:t xml:space="preserve"> (2014).</w:t>
      </w:r>
      <w:bookmarkEnd w:id="14"/>
    </w:p>
    <w:p w14:paraId="43811FBD" w14:textId="49C5F265" w:rsidR="00DB5F40" w:rsidRPr="007A0C5A" w:rsidRDefault="00DB5F40" w:rsidP="00E17621">
      <w:pPr>
        <w:pStyle w:val="EndNoteBibliography"/>
        <w:spacing w:after="0"/>
        <w:jc w:val="both"/>
        <w:rPr>
          <w:szCs w:val="24"/>
        </w:rPr>
      </w:pPr>
      <w:bookmarkStart w:id="15" w:name="_ENREF_15"/>
      <w:r w:rsidRPr="007A0C5A">
        <w:rPr>
          <w:szCs w:val="24"/>
        </w:rPr>
        <w:t>15</w:t>
      </w:r>
      <w:r w:rsidRPr="007A0C5A">
        <w:rPr>
          <w:szCs w:val="24"/>
        </w:rPr>
        <w:tab/>
        <w:t xml:space="preserve">Bryja, V., Bonilla, S. &amp; Arenas, E. Derivation of mouse embryonic stem cells. </w:t>
      </w:r>
      <w:r w:rsidRPr="007A0C5A">
        <w:rPr>
          <w:i/>
          <w:szCs w:val="24"/>
        </w:rPr>
        <w:t>Nat Protoc.</w:t>
      </w:r>
      <w:r w:rsidRPr="007A0C5A">
        <w:rPr>
          <w:szCs w:val="24"/>
        </w:rPr>
        <w:t xml:space="preserve"> </w:t>
      </w:r>
      <w:r w:rsidRPr="007A0C5A">
        <w:rPr>
          <w:b/>
          <w:szCs w:val="24"/>
        </w:rPr>
        <w:t>1</w:t>
      </w:r>
      <w:r w:rsidRPr="007A0C5A">
        <w:rPr>
          <w:szCs w:val="24"/>
        </w:rPr>
        <w:t xml:space="preserve"> (4), 2082-2</w:t>
      </w:r>
      <w:r w:rsidR="007E4C98">
        <w:rPr>
          <w:szCs w:val="24"/>
        </w:rPr>
        <w:t>087, doi:10.1038/nprot.2006.355</w:t>
      </w:r>
      <w:r w:rsidRPr="007A0C5A">
        <w:rPr>
          <w:szCs w:val="24"/>
        </w:rPr>
        <w:t xml:space="preserve"> (2006).</w:t>
      </w:r>
      <w:bookmarkEnd w:id="15"/>
    </w:p>
    <w:p w14:paraId="4BAB6C34" w14:textId="0B4B92FB" w:rsidR="00DB5F40" w:rsidRPr="007A0C5A" w:rsidRDefault="00DB5F40" w:rsidP="00E17621">
      <w:pPr>
        <w:pStyle w:val="EndNoteBibliography"/>
        <w:spacing w:after="0"/>
        <w:jc w:val="both"/>
        <w:rPr>
          <w:szCs w:val="24"/>
        </w:rPr>
      </w:pPr>
      <w:bookmarkStart w:id="16" w:name="_ENREF_16"/>
      <w:r w:rsidRPr="007A0C5A">
        <w:rPr>
          <w:szCs w:val="24"/>
        </w:rPr>
        <w:t>16</w:t>
      </w:r>
      <w:r w:rsidRPr="007A0C5A">
        <w:rPr>
          <w:szCs w:val="24"/>
        </w:rPr>
        <w:tab/>
        <w:t>Carey, B. W.</w:t>
      </w:r>
      <w:r w:rsidRPr="007A0C5A">
        <w:rPr>
          <w:i/>
          <w:szCs w:val="24"/>
        </w:rPr>
        <w:t xml:space="preserve"> et al.</w:t>
      </w:r>
      <w:r w:rsidRPr="007A0C5A">
        <w:rPr>
          <w:szCs w:val="24"/>
        </w:rPr>
        <w:t xml:space="preserve"> Reprogramming of murine and human somatic cells using a single polycistronic vector. </w:t>
      </w:r>
      <w:r w:rsidRPr="007A0C5A">
        <w:rPr>
          <w:i/>
          <w:szCs w:val="24"/>
        </w:rPr>
        <w:t>Proc Natl Acad Sci U S A.</w:t>
      </w:r>
      <w:r w:rsidRPr="007A0C5A">
        <w:rPr>
          <w:szCs w:val="24"/>
        </w:rPr>
        <w:t xml:space="preserve"> </w:t>
      </w:r>
      <w:r w:rsidRPr="007A0C5A">
        <w:rPr>
          <w:b/>
          <w:szCs w:val="24"/>
        </w:rPr>
        <w:t>106</w:t>
      </w:r>
      <w:r w:rsidRPr="007A0C5A">
        <w:rPr>
          <w:szCs w:val="24"/>
        </w:rPr>
        <w:t xml:space="preserve"> (1), 157-1</w:t>
      </w:r>
      <w:r w:rsidR="007E4C98">
        <w:rPr>
          <w:szCs w:val="24"/>
        </w:rPr>
        <w:t>62, doi:10.1073/pnas.0811426106</w:t>
      </w:r>
      <w:r w:rsidRPr="007A0C5A">
        <w:rPr>
          <w:szCs w:val="24"/>
        </w:rPr>
        <w:t xml:space="preserve"> (2009).</w:t>
      </w:r>
      <w:bookmarkEnd w:id="16"/>
    </w:p>
    <w:p w14:paraId="0A62D8DE" w14:textId="6B33B1F7" w:rsidR="00DB5F40" w:rsidRPr="007A0C5A" w:rsidRDefault="00DB5F40" w:rsidP="00E17621">
      <w:pPr>
        <w:pStyle w:val="EndNoteBibliography"/>
        <w:spacing w:after="0"/>
        <w:jc w:val="both"/>
        <w:rPr>
          <w:szCs w:val="24"/>
        </w:rPr>
      </w:pPr>
      <w:bookmarkStart w:id="17" w:name="_ENREF_17"/>
      <w:r w:rsidRPr="007A0C5A">
        <w:rPr>
          <w:szCs w:val="24"/>
        </w:rPr>
        <w:t>17</w:t>
      </w:r>
      <w:r w:rsidRPr="007A0C5A">
        <w:rPr>
          <w:szCs w:val="24"/>
        </w:rPr>
        <w:tab/>
        <w:t>Hockemeyer, D.</w:t>
      </w:r>
      <w:r w:rsidRPr="007A0C5A">
        <w:rPr>
          <w:i/>
          <w:szCs w:val="24"/>
        </w:rPr>
        <w:t xml:space="preserve"> et al.</w:t>
      </w:r>
      <w:r w:rsidRPr="007A0C5A">
        <w:rPr>
          <w:szCs w:val="24"/>
        </w:rPr>
        <w:t xml:space="preserve"> A drug-inducible system for direct reprogramming of human somatic cells to pluripotency. </w:t>
      </w:r>
      <w:r w:rsidRPr="007A0C5A">
        <w:rPr>
          <w:i/>
          <w:szCs w:val="24"/>
        </w:rPr>
        <w:t>Cell Stem Cell.</w:t>
      </w:r>
      <w:r w:rsidRPr="007A0C5A">
        <w:rPr>
          <w:szCs w:val="24"/>
        </w:rPr>
        <w:t xml:space="preserve"> </w:t>
      </w:r>
      <w:r w:rsidRPr="007A0C5A">
        <w:rPr>
          <w:b/>
          <w:szCs w:val="24"/>
        </w:rPr>
        <w:t>3</w:t>
      </w:r>
      <w:r w:rsidRPr="007A0C5A">
        <w:rPr>
          <w:szCs w:val="24"/>
        </w:rPr>
        <w:t xml:space="preserve"> (3), 346-353,</w:t>
      </w:r>
      <w:r w:rsidR="007E4C98">
        <w:rPr>
          <w:szCs w:val="24"/>
        </w:rPr>
        <w:t xml:space="preserve"> doi:10.1016/j.stem.2008.08.014</w:t>
      </w:r>
      <w:r w:rsidRPr="007A0C5A">
        <w:rPr>
          <w:szCs w:val="24"/>
        </w:rPr>
        <w:t xml:space="preserve"> (2008).</w:t>
      </w:r>
      <w:bookmarkEnd w:id="17"/>
    </w:p>
    <w:p w14:paraId="0D266530" w14:textId="27860A80" w:rsidR="00DB5F40" w:rsidRPr="007A0C5A" w:rsidRDefault="00DB5F40" w:rsidP="00E17621">
      <w:pPr>
        <w:pStyle w:val="EndNoteBibliography"/>
        <w:spacing w:after="0"/>
        <w:jc w:val="both"/>
        <w:rPr>
          <w:szCs w:val="24"/>
        </w:rPr>
      </w:pPr>
      <w:bookmarkStart w:id="18" w:name="_ENREF_18"/>
      <w:r w:rsidRPr="007A0C5A">
        <w:rPr>
          <w:szCs w:val="24"/>
        </w:rPr>
        <w:t>18</w:t>
      </w:r>
      <w:r w:rsidRPr="007A0C5A">
        <w:rPr>
          <w:szCs w:val="24"/>
        </w:rPr>
        <w:tab/>
        <w:t>Taoudi, S.</w:t>
      </w:r>
      <w:r w:rsidRPr="007A0C5A">
        <w:rPr>
          <w:i/>
          <w:szCs w:val="24"/>
        </w:rPr>
        <w:t xml:space="preserve"> et al.</w:t>
      </w:r>
      <w:r w:rsidRPr="007A0C5A">
        <w:rPr>
          <w:szCs w:val="24"/>
        </w:rPr>
        <w:t xml:space="preserve"> Extensive hematopoietic stem cell generation in the AGM region via maturation of VE-cadherin+CD45+ pre-definitive HSCs. </w:t>
      </w:r>
      <w:r w:rsidRPr="007A0C5A">
        <w:rPr>
          <w:i/>
          <w:szCs w:val="24"/>
        </w:rPr>
        <w:t>Cell Stem Cell.</w:t>
      </w:r>
      <w:r w:rsidRPr="007A0C5A">
        <w:rPr>
          <w:szCs w:val="24"/>
        </w:rPr>
        <w:t xml:space="preserve"> </w:t>
      </w:r>
      <w:r w:rsidRPr="007A0C5A">
        <w:rPr>
          <w:b/>
          <w:szCs w:val="24"/>
        </w:rPr>
        <w:t>3</w:t>
      </w:r>
      <w:r w:rsidRPr="007A0C5A">
        <w:rPr>
          <w:szCs w:val="24"/>
        </w:rPr>
        <w:t xml:space="preserve"> (1), 99-108, doi:10.1</w:t>
      </w:r>
      <w:r w:rsidR="007E4C98">
        <w:rPr>
          <w:szCs w:val="24"/>
        </w:rPr>
        <w:t>016/j.stem.2008.06.004</w:t>
      </w:r>
      <w:r w:rsidRPr="007A0C5A">
        <w:rPr>
          <w:szCs w:val="24"/>
        </w:rPr>
        <w:t xml:space="preserve"> (2008).</w:t>
      </w:r>
      <w:bookmarkEnd w:id="18"/>
    </w:p>
    <w:p w14:paraId="1504A02E" w14:textId="037A70EF" w:rsidR="00DB5F40" w:rsidRPr="007A0C5A" w:rsidRDefault="00DB5F40" w:rsidP="00E17621">
      <w:pPr>
        <w:pStyle w:val="EndNoteBibliography"/>
        <w:spacing w:after="0"/>
        <w:jc w:val="both"/>
        <w:rPr>
          <w:szCs w:val="24"/>
        </w:rPr>
      </w:pPr>
      <w:bookmarkStart w:id="19" w:name="_ENREF_19"/>
      <w:r w:rsidRPr="007A0C5A">
        <w:rPr>
          <w:szCs w:val="24"/>
        </w:rPr>
        <w:t>19</w:t>
      </w:r>
      <w:r w:rsidRPr="007A0C5A">
        <w:rPr>
          <w:szCs w:val="24"/>
        </w:rPr>
        <w:tab/>
        <w:t xml:space="preserve">Gekas, C., K, E. R. &amp; H, K. A. M. Isolation and analysis of hematopoietic stem cells from the placenta. </w:t>
      </w:r>
      <w:r w:rsidRPr="007A0C5A">
        <w:rPr>
          <w:i/>
          <w:szCs w:val="24"/>
        </w:rPr>
        <w:t>J Vis Exp.</w:t>
      </w:r>
      <w:r w:rsidR="007E4C98">
        <w:rPr>
          <w:szCs w:val="24"/>
        </w:rPr>
        <w:t xml:space="preserve"> (16), doi:10.3791/742</w:t>
      </w:r>
      <w:r w:rsidRPr="007A0C5A">
        <w:rPr>
          <w:szCs w:val="24"/>
        </w:rPr>
        <w:t xml:space="preserve"> (2008).</w:t>
      </w:r>
      <w:bookmarkEnd w:id="19"/>
    </w:p>
    <w:p w14:paraId="6D81D1F6" w14:textId="07035D8D" w:rsidR="00DB5F40" w:rsidRPr="007A0C5A" w:rsidRDefault="00DB5F40" w:rsidP="00E17621">
      <w:pPr>
        <w:pStyle w:val="EndNoteBibliography"/>
        <w:spacing w:after="0"/>
        <w:jc w:val="both"/>
        <w:rPr>
          <w:szCs w:val="24"/>
        </w:rPr>
      </w:pPr>
      <w:bookmarkStart w:id="20" w:name="_ENREF_20"/>
      <w:r w:rsidRPr="007A0C5A">
        <w:rPr>
          <w:szCs w:val="24"/>
        </w:rPr>
        <w:t>20</w:t>
      </w:r>
      <w:r w:rsidRPr="007A0C5A">
        <w:rPr>
          <w:szCs w:val="24"/>
        </w:rPr>
        <w:tab/>
        <w:t>Lewis, I. D.</w:t>
      </w:r>
      <w:r w:rsidRPr="007A0C5A">
        <w:rPr>
          <w:i/>
          <w:szCs w:val="24"/>
        </w:rPr>
        <w:t xml:space="preserve"> et al.</w:t>
      </w:r>
      <w:r w:rsidRPr="007A0C5A">
        <w:rPr>
          <w:szCs w:val="24"/>
        </w:rPr>
        <w:t xml:space="preserve"> Umbilical cord blood cells capable of engrafting in primary, secondary, and tertiary xenogeneic hosts are preserved after ex vivo culture in a noncontact system. </w:t>
      </w:r>
      <w:r w:rsidRPr="007A0C5A">
        <w:rPr>
          <w:i/>
          <w:szCs w:val="24"/>
        </w:rPr>
        <w:t>Blood.</w:t>
      </w:r>
      <w:r w:rsidRPr="007A0C5A">
        <w:rPr>
          <w:szCs w:val="24"/>
        </w:rPr>
        <w:t xml:space="preserve"> </w:t>
      </w:r>
      <w:r w:rsidRPr="007A0C5A">
        <w:rPr>
          <w:b/>
          <w:szCs w:val="24"/>
        </w:rPr>
        <w:t>97</w:t>
      </w:r>
      <w:r w:rsidRPr="007A0C5A">
        <w:rPr>
          <w:szCs w:val="24"/>
        </w:rPr>
        <w:t xml:space="preserve"> (11), 3441-3449</w:t>
      </w:r>
      <w:r w:rsidR="00120321">
        <w:rPr>
          <w:szCs w:val="24"/>
        </w:rPr>
        <w:t>,</w:t>
      </w:r>
      <w:r w:rsidRPr="007A0C5A">
        <w:rPr>
          <w:szCs w:val="24"/>
        </w:rPr>
        <w:t xml:space="preserve"> </w:t>
      </w:r>
      <w:r w:rsidR="00120321">
        <w:rPr>
          <w:szCs w:val="24"/>
        </w:rPr>
        <w:t xml:space="preserve">doi: </w:t>
      </w:r>
      <w:r w:rsidR="007E4C98">
        <w:t>10.1182/blood.V97.11.3441</w:t>
      </w:r>
      <w:r w:rsidR="00120321" w:rsidRPr="007A0C5A">
        <w:rPr>
          <w:szCs w:val="24"/>
        </w:rPr>
        <w:t xml:space="preserve"> </w:t>
      </w:r>
      <w:r w:rsidRPr="007A0C5A">
        <w:rPr>
          <w:szCs w:val="24"/>
        </w:rPr>
        <w:t>(2001).</w:t>
      </w:r>
      <w:bookmarkEnd w:id="20"/>
    </w:p>
    <w:p w14:paraId="2860AE9F" w14:textId="5B297355" w:rsidR="00DB5F40" w:rsidRPr="007A0C5A" w:rsidRDefault="00DB5F40" w:rsidP="00E17621">
      <w:pPr>
        <w:pStyle w:val="EndNoteBibliography"/>
        <w:spacing w:after="0"/>
        <w:jc w:val="both"/>
        <w:rPr>
          <w:szCs w:val="24"/>
        </w:rPr>
      </w:pPr>
      <w:bookmarkStart w:id="21" w:name="_ENREF_21"/>
      <w:r w:rsidRPr="007A0C5A">
        <w:rPr>
          <w:szCs w:val="24"/>
        </w:rPr>
        <w:t>21</w:t>
      </w:r>
      <w:r w:rsidRPr="007A0C5A">
        <w:rPr>
          <w:szCs w:val="24"/>
        </w:rPr>
        <w:tab/>
        <w:t xml:space="preserve">Sheridan, J. M., Taoudi, S., Medvinsky, A. &amp; Blackburn, C. C. A novel method for the generation of reaggregated organotypic cultures that permits juxtaposition of defined cell populations. </w:t>
      </w:r>
      <w:r w:rsidRPr="007A0C5A">
        <w:rPr>
          <w:i/>
          <w:szCs w:val="24"/>
        </w:rPr>
        <w:t>Genesis.</w:t>
      </w:r>
      <w:r w:rsidRPr="007A0C5A">
        <w:rPr>
          <w:szCs w:val="24"/>
        </w:rPr>
        <w:t xml:space="preserve"> </w:t>
      </w:r>
      <w:r w:rsidRPr="007A0C5A">
        <w:rPr>
          <w:b/>
          <w:szCs w:val="24"/>
        </w:rPr>
        <w:t>47</w:t>
      </w:r>
      <w:r w:rsidRPr="007A0C5A">
        <w:rPr>
          <w:szCs w:val="24"/>
        </w:rPr>
        <w:t xml:space="preserve"> (5),</w:t>
      </w:r>
      <w:r w:rsidR="007E4C98">
        <w:rPr>
          <w:szCs w:val="24"/>
        </w:rPr>
        <w:t xml:space="preserve"> 346-351, doi:10.1002/dvg.20505</w:t>
      </w:r>
      <w:r w:rsidRPr="007A0C5A">
        <w:rPr>
          <w:szCs w:val="24"/>
        </w:rPr>
        <w:t xml:space="preserve"> (2009).</w:t>
      </w:r>
      <w:bookmarkEnd w:id="21"/>
    </w:p>
    <w:p w14:paraId="2017E51A" w14:textId="158FD51B" w:rsidR="00DB5F40" w:rsidRPr="007A0C5A" w:rsidRDefault="00DB5F40" w:rsidP="00E17621">
      <w:pPr>
        <w:pStyle w:val="EndNoteBibliography"/>
        <w:spacing w:after="0"/>
        <w:jc w:val="both"/>
        <w:rPr>
          <w:szCs w:val="24"/>
        </w:rPr>
      </w:pPr>
      <w:bookmarkStart w:id="22" w:name="_ENREF_22"/>
      <w:r w:rsidRPr="007A0C5A">
        <w:rPr>
          <w:szCs w:val="24"/>
        </w:rPr>
        <w:t>22</w:t>
      </w:r>
      <w:r w:rsidRPr="007A0C5A">
        <w:rPr>
          <w:szCs w:val="24"/>
        </w:rPr>
        <w:tab/>
        <w:t xml:space="preserve">Koh, C. M. Preparation of cells for microscopy using cytospin. </w:t>
      </w:r>
      <w:r w:rsidRPr="007A0C5A">
        <w:rPr>
          <w:i/>
          <w:szCs w:val="24"/>
        </w:rPr>
        <w:t>Methods Enzymol.</w:t>
      </w:r>
      <w:r w:rsidRPr="007A0C5A">
        <w:rPr>
          <w:szCs w:val="24"/>
        </w:rPr>
        <w:t xml:space="preserve"> </w:t>
      </w:r>
      <w:r w:rsidRPr="007A0C5A">
        <w:rPr>
          <w:b/>
          <w:szCs w:val="24"/>
        </w:rPr>
        <w:t>533</w:t>
      </w:r>
      <w:r w:rsidRPr="007A0C5A">
        <w:rPr>
          <w:szCs w:val="24"/>
        </w:rPr>
        <w:t xml:space="preserve"> 235-240, doi:10.</w:t>
      </w:r>
      <w:r w:rsidR="007E4C98">
        <w:rPr>
          <w:szCs w:val="24"/>
        </w:rPr>
        <w:t>1016/B978-0-12-420067-8.00016-7</w:t>
      </w:r>
      <w:r w:rsidRPr="007A0C5A">
        <w:rPr>
          <w:szCs w:val="24"/>
        </w:rPr>
        <w:t xml:space="preserve"> (2013).</w:t>
      </w:r>
      <w:bookmarkEnd w:id="22"/>
    </w:p>
    <w:p w14:paraId="4FBCDA08" w14:textId="50C537BF" w:rsidR="00DB5F40" w:rsidRPr="007A0C5A" w:rsidRDefault="00DB5F40" w:rsidP="00E17621">
      <w:pPr>
        <w:pStyle w:val="EndNoteBibliography"/>
        <w:spacing w:after="0"/>
        <w:jc w:val="both"/>
        <w:rPr>
          <w:szCs w:val="24"/>
        </w:rPr>
      </w:pPr>
      <w:bookmarkStart w:id="23" w:name="_ENREF_23"/>
      <w:r w:rsidRPr="007A0C5A">
        <w:rPr>
          <w:szCs w:val="24"/>
        </w:rPr>
        <w:t>23</w:t>
      </w:r>
      <w:r w:rsidRPr="007A0C5A">
        <w:rPr>
          <w:szCs w:val="24"/>
        </w:rPr>
        <w:tab/>
        <w:t xml:space="preserve">Orkin, S. H. &amp; Zon, L. I. Hematopoiesis: an evolving paradigm for stem cell biology. </w:t>
      </w:r>
      <w:r w:rsidRPr="007A0C5A">
        <w:rPr>
          <w:i/>
          <w:szCs w:val="24"/>
        </w:rPr>
        <w:t>Cell.</w:t>
      </w:r>
      <w:r w:rsidRPr="007A0C5A">
        <w:rPr>
          <w:szCs w:val="24"/>
        </w:rPr>
        <w:t xml:space="preserve"> </w:t>
      </w:r>
      <w:r w:rsidRPr="007A0C5A">
        <w:rPr>
          <w:b/>
          <w:szCs w:val="24"/>
        </w:rPr>
        <w:t>132</w:t>
      </w:r>
      <w:r w:rsidRPr="007A0C5A">
        <w:rPr>
          <w:szCs w:val="24"/>
        </w:rPr>
        <w:t xml:space="preserve"> (4), 631-644,</w:t>
      </w:r>
      <w:r w:rsidR="007E4C98">
        <w:rPr>
          <w:szCs w:val="24"/>
        </w:rPr>
        <w:t xml:space="preserve"> doi:10.1016/j.cell.2008.01.025</w:t>
      </w:r>
      <w:r w:rsidRPr="007A0C5A">
        <w:rPr>
          <w:szCs w:val="24"/>
        </w:rPr>
        <w:t xml:space="preserve"> (2008).</w:t>
      </w:r>
      <w:bookmarkEnd w:id="23"/>
    </w:p>
    <w:p w14:paraId="1B05389B" w14:textId="5E4295DC" w:rsidR="00DB5F40" w:rsidRPr="007A0C5A" w:rsidRDefault="00DB5F40" w:rsidP="00E17621">
      <w:pPr>
        <w:pStyle w:val="EndNoteBibliography"/>
        <w:spacing w:after="0"/>
        <w:jc w:val="both"/>
        <w:rPr>
          <w:szCs w:val="24"/>
        </w:rPr>
      </w:pPr>
      <w:bookmarkStart w:id="24" w:name="_ENREF_24"/>
      <w:r w:rsidRPr="007A0C5A">
        <w:rPr>
          <w:szCs w:val="24"/>
        </w:rPr>
        <w:t>24</w:t>
      </w:r>
      <w:r w:rsidRPr="007A0C5A">
        <w:rPr>
          <w:szCs w:val="24"/>
        </w:rPr>
        <w:tab/>
        <w:t xml:space="preserve">Martinez-Agosto, J. A., Mikkola, H. K., Hartenstein, V. &amp; Banerjee, U. The hematopoietic stem cell and its niche: a comparative view. </w:t>
      </w:r>
      <w:r w:rsidRPr="007A0C5A">
        <w:rPr>
          <w:i/>
          <w:szCs w:val="24"/>
        </w:rPr>
        <w:t>Genes Dev.</w:t>
      </w:r>
      <w:r w:rsidRPr="007A0C5A">
        <w:rPr>
          <w:szCs w:val="24"/>
        </w:rPr>
        <w:t xml:space="preserve"> </w:t>
      </w:r>
      <w:r w:rsidRPr="007A0C5A">
        <w:rPr>
          <w:b/>
          <w:szCs w:val="24"/>
        </w:rPr>
        <w:t>21</w:t>
      </w:r>
      <w:r w:rsidRPr="007A0C5A">
        <w:rPr>
          <w:szCs w:val="24"/>
        </w:rPr>
        <w:t xml:space="preserve"> (23), 304</w:t>
      </w:r>
      <w:r w:rsidR="007E4C98">
        <w:rPr>
          <w:szCs w:val="24"/>
        </w:rPr>
        <w:t>4-3060, doi:10.1101/gad.1602607</w:t>
      </w:r>
      <w:r w:rsidRPr="007A0C5A">
        <w:rPr>
          <w:szCs w:val="24"/>
        </w:rPr>
        <w:t xml:space="preserve"> (2007).</w:t>
      </w:r>
      <w:bookmarkEnd w:id="24"/>
    </w:p>
    <w:p w14:paraId="325941AA" w14:textId="2F490764" w:rsidR="00DB5F40" w:rsidRPr="007A0C5A" w:rsidRDefault="00DB5F40" w:rsidP="00E17621">
      <w:pPr>
        <w:pStyle w:val="EndNoteBibliography"/>
        <w:spacing w:after="0"/>
        <w:jc w:val="both"/>
        <w:rPr>
          <w:szCs w:val="24"/>
        </w:rPr>
      </w:pPr>
      <w:bookmarkStart w:id="25" w:name="_ENREF_25"/>
      <w:r w:rsidRPr="007A0C5A">
        <w:rPr>
          <w:szCs w:val="24"/>
        </w:rPr>
        <w:t>25</w:t>
      </w:r>
      <w:r w:rsidRPr="007A0C5A">
        <w:rPr>
          <w:szCs w:val="24"/>
        </w:rPr>
        <w:tab/>
        <w:t>Butler, J. M.</w:t>
      </w:r>
      <w:r w:rsidRPr="007A0C5A">
        <w:rPr>
          <w:i/>
          <w:szCs w:val="24"/>
        </w:rPr>
        <w:t xml:space="preserve"> et al.</w:t>
      </w:r>
      <w:r w:rsidRPr="007A0C5A">
        <w:rPr>
          <w:szCs w:val="24"/>
        </w:rPr>
        <w:t xml:space="preserve"> Development of a vascular niche platform for expansion of repopulating human cord blood stem and progenitor cells. </w:t>
      </w:r>
      <w:r w:rsidRPr="007A0C5A">
        <w:rPr>
          <w:i/>
          <w:szCs w:val="24"/>
        </w:rPr>
        <w:t>Blood.</w:t>
      </w:r>
      <w:r w:rsidRPr="007A0C5A">
        <w:rPr>
          <w:szCs w:val="24"/>
        </w:rPr>
        <w:t xml:space="preserve"> </w:t>
      </w:r>
      <w:r w:rsidRPr="007A0C5A">
        <w:rPr>
          <w:b/>
          <w:szCs w:val="24"/>
        </w:rPr>
        <w:t>120</w:t>
      </w:r>
      <w:r w:rsidRPr="007A0C5A">
        <w:rPr>
          <w:szCs w:val="24"/>
        </w:rPr>
        <w:t xml:space="preserve"> (6), 1344-1347, d</w:t>
      </w:r>
      <w:r w:rsidR="007E4C98">
        <w:rPr>
          <w:szCs w:val="24"/>
        </w:rPr>
        <w:t>oi:10.1182/blood-2011-12-398115</w:t>
      </w:r>
      <w:r w:rsidRPr="007A0C5A">
        <w:rPr>
          <w:szCs w:val="24"/>
        </w:rPr>
        <w:t xml:space="preserve"> (2012).</w:t>
      </w:r>
      <w:bookmarkEnd w:id="25"/>
    </w:p>
    <w:p w14:paraId="2538E8CE" w14:textId="16D6A1B8" w:rsidR="00DB5F40" w:rsidRPr="007A0C5A" w:rsidRDefault="00DB5F40" w:rsidP="00E17621">
      <w:pPr>
        <w:pStyle w:val="EndNoteBibliography"/>
        <w:spacing w:after="0"/>
        <w:jc w:val="both"/>
        <w:rPr>
          <w:szCs w:val="24"/>
        </w:rPr>
      </w:pPr>
      <w:bookmarkStart w:id="26" w:name="_ENREF_26"/>
      <w:r w:rsidRPr="007A0C5A">
        <w:rPr>
          <w:szCs w:val="24"/>
        </w:rPr>
        <w:t>26</w:t>
      </w:r>
      <w:r w:rsidRPr="007A0C5A">
        <w:rPr>
          <w:szCs w:val="24"/>
        </w:rPr>
        <w:tab/>
        <w:t>Gori, J. L.</w:t>
      </w:r>
      <w:r w:rsidRPr="007A0C5A">
        <w:rPr>
          <w:i/>
          <w:szCs w:val="24"/>
        </w:rPr>
        <w:t xml:space="preserve"> et al.</w:t>
      </w:r>
      <w:r w:rsidRPr="007A0C5A">
        <w:rPr>
          <w:szCs w:val="24"/>
        </w:rPr>
        <w:t xml:space="preserve"> Vascular niche promotes hematopoietic multipotent progenitor formation from pluripotent stem cells. </w:t>
      </w:r>
      <w:r w:rsidRPr="007A0C5A">
        <w:rPr>
          <w:i/>
          <w:szCs w:val="24"/>
        </w:rPr>
        <w:t>J Clin Invest.</w:t>
      </w:r>
      <w:r w:rsidRPr="007A0C5A">
        <w:rPr>
          <w:szCs w:val="24"/>
        </w:rPr>
        <w:t xml:space="preserve"> </w:t>
      </w:r>
      <w:r w:rsidRPr="007A0C5A">
        <w:rPr>
          <w:b/>
          <w:szCs w:val="24"/>
        </w:rPr>
        <w:t>125</w:t>
      </w:r>
      <w:r w:rsidRPr="007A0C5A">
        <w:rPr>
          <w:szCs w:val="24"/>
        </w:rPr>
        <w:t xml:space="preserve"> (3), 124</w:t>
      </w:r>
      <w:r w:rsidR="007E4C98">
        <w:rPr>
          <w:szCs w:val="24"/>
        </w:rPr>
        <w:t>3-1254, doi:10.1172/JCI79328</w:t>
      </w:r>
      <w:r w:rsidRPr="007A0C5A">
        <w:rPr>
          <w:szCs w:val="24"/>
        </w:rPr>
        <w:t xml:space="preserve"> (2015).</w:t>
      </w:r>
      <w:bookmarkEnd w:id="26"/>
    </w:p>
    <w:p w14:paraId="1347FCB5" w14:textId="4F78A9A1" w:rsidR="00DB5F40" w:rsidRPr="007A0C5A" w:rsidRDefault="00DB5F40" w:rsidP="00E17621">
      <w:pPr>
        <w:pStyle w:val="EndNoteBibliography"/>
        <w:spacing w:after="0"/>
        <w:jc w:val="both"/>
        <w:rPr>
          <w:szCs w:val="24"/>
        </w:rPr>
      </w:pPr>
      <w:bookmarkStart w:id="27" w:name="_ENREF_27"/>
      <w:r w:rsidRPr="007A0C5A">
        <w:rPr>
          <w:szCs w:val="24"/>
        </w:rPr>
        <w:t>27</w:t>
      </w:r>
      <w:r w:rsidRPr="007A0C5A">
        <w:rPr>
          <w:szCs w:val="24"/>
        </w:rPr>
        <w:tab/>
        <w:t>Bar-Nur, O.</w:t>
      </w:r>
      <w:r w:rsidRPr="007A0C5A">
        <w:rPr>
          <w:i/>
          <w:szCs w:val="24"/>
        </w:rPr>
        <w:t xml:space="preserve"> et al.</w:t>
      </w:r>
      <w:r w:rsidRPr="007A0C5A">
        <w:rPr>
          <w:szCs w:val="24"/>
        </w:rPr>
        <w:t xml:space="preserve"> Lineage conversion induced by pluripotency factors involves transient passage through an iPSC stage. </w:t>
      </w:r>
      <w:r w:rsidRPr="007A0C5A">
        <w:rPr>
          <w:i/>
          <w:szCs w:val="24"/>
        </w:rPr>
        <w:t>Nat Biotechnol.</w:t>
      </w:r>
      <w:r w:rsidRPr="007A0C5A">
        <w:rPr>
          <w:szCs w:val="24"/>
        </w:rPr>
        <w:t xml:space="preserve"> </w:t>
      </w:r>
      <w:r w:rsidRPr="007A0C5A">
        <w:rPr>
          <w:b/>
          <w:szCs w:val="24"/>
        </w:rPr>
        <w:t>33</w:t>
      </w:r>
      <w:r w:rsidRPr="007A0C5A">
        <w:rPr>
          <w:szCs w:val="24"/>
        </w:rPr>
        <w:t xml:space="preserve"> (7)</w:t>
      </w:r>
      <w:r w:rsidR="007E4C98">
        <w:rPr>
          <w:szCs w:val="24"/>
        </w:rPr>
        <w:t>, 761-768, doi:10.1038/nbt.3247</w:t>
      </w:r>
      <w:r w:rsidRPr="007A0C5A">
        <w:rPr>
          <w:szCs w:val="24"/>
        </w:rPr>
        <w:t xml:space="preserve"> (2015).</w:t>
      </w:r>
      <w:bookmarkEnd w:id="27"/>
    </w:p>
    <w:p w14:paraId="4BB66560" w14:textId="7BA8694B" w:rsidR="00DB5F40" w:rsidRPr="007A0C5A" w:rsidRDefault="00DB5F40" w:rsidP="00E17621">
      <w:pPr>
        <w:pStyle w:val="EndNoteBibliography"/>
        <w:spacing w:after="0"/>
        <w:jc w:val="both"/>
        <w:rPr>
          <w:szCs w:val="24"/>
        </w:rPr>
      </w:pPr>
      <w:bookmarkStart w:id="28" w:name="_ENREF_28"/>
      <w:r w:rsidRPr="007A0C5A">
        <w:rPr>
          <w:szCs w:val="24"/>
        </w:rPr>
        <w:t>28</w:t>
      </w:r>
      <w:r w:rsidRPr="007A0C5A">
        <w:rPr>
          <w:szCs w:val="24"/>
        </w:rPr>
        <w:tab/>
        <w:t>Maza, I.</w:t>
      </w:r>
      <w:r w:rsidRPr="007A0C5A">
        <w:rPr>
          <w:i/>
          <w:szCs w:val="24"/>
        </w:rPr>
        <w:t xml:space="preserve"> et al.</w:t>
      </w:r>
      <w:r w:rsidRPr="007A0C5A">
        <w:rPr>
          <w:szCs w:val="24"/>
        </w:rPr>
        <w:t xml:space="preserve"> Transient acquisition of pluripotency during somatic cell transdifferentiation with iPSC reprogramming factors. </w:t>
      </w:r>
      <w:r w:rsidRPr="007A0C5A">
        <w:rPr>
          <w:i/>
          <w:szCs w:val="24"/>
        </w:rPr>
        <w:t>Nat Biotechnol.</w:t>
      </w:r>
      <w:r w:rsidRPr="007A0C5A">
        <w:rPr>
          <w:szCs w:val="24"/>
        </w:rPr>
        <w:t xml:space="preserve"> </w:t>
      </w:r>
      <w:r w:rsidRPr="007A0C5A">
        <w:rPr>
          <w:b/>
          <w:szCs w:val="24"/>
        </w:rPr>
        <w:t>33</w:t>
      </w:r>
      <w:r w:rsidRPr="007A0C5A">
        <w:rPr>
          <w:szCs w:val="24"/>
        </w:rPr>
        <w:t xml:space="preserve"> (7)</w:t>
      </w:r>
      <w:r w:rsidR="000B667E">
        <w:rPr>
          <w:szCs w:val="24"/>
        </w:rPr>
        <w:t>, 769-774, doi:10.1038/nbt.3270</w:t>
      </w:r>
      <w:r w:rsidRPr="007A0C5A">
        <w:rPr>
          <w:szCs w:val="24"/>
        </w:rPr>
        <w:t xml:space="preserve"> (2015).</w:t>
      </w:r>
      <w:bookmarkEnd w:id="28"/>
    </w:p>
    <w:p w14:paraId="2F5BE181" w14:textId="2042BFE0" w:rsidR="00DB5F40" w:rsidRPr="007A0C5A" w:rsidRDefault="00DB5F40" w:rsidP="00E17621">
      <w:pPr>
        <w:pStyle w:val="EndNoteBibliography"/>
        <w:spacing w:after="0"/>
        <w:jc w:val="both"/>
        <w:rPr>
          <w:szCs w:val="24"/>
        </w:rPr>
      </w:pPr>
      <w:bookmarkStart w:id="29" w:name="_ENREF_29"/>
      <w:r w:rsidRPr="007A0C5A">
        <w:rPr>
          <w:szCs w:val="24"/>
        </w:rPr>
        <w:t>29</w:t>
      </w:r>
      <w:r w:rsidRPr="007A0C5A">
        <w:rPr>
          <w:szCs w:val="24"/>
        </w:rPr>
        <w:tab/>
        <w:t>Kim, K.</w:t>
      </w:r>
      <w:r w:rsidRPr="007A0C5A">
        <w:rPr>
          <w:i/>
          <w:szCs w:val="24"/>
        </w:rPr>
        <w:t xml:space="preserve"> et al.</w:t>
      </w:r>
      <w:r w:rsidRPr="007A0C5A">
        <w:rPr>
          <w:szCs w:val="24"/>
        </w:rPr>
        <w:t xml:space="preserve"> Epigenetic memory in induced pluripotent stem cells. </w:t>
      </w:r>
      <w:r w:rsidRPr="007A0C5A">
        <w:rPr>
          <w:i/>
          <w:szCs w:val="24"/>
        </w:rPr>
        <w:t>Nature.</w:t>
      </w:r>
      <w:r w:rsidRPr="007A0C5A">
        <w:rPr>
          <w:szCs w:val="24"/>
        </w:rPr>
        <w:t xml:space="preserve"> </w:t>
      </w:r>
      <w:r w:rsidRPr="007A0C5A">
        <w:rPr>
          <w:b/>
          <w:szCs w:val="24"/>
        </w:rPr>
        <w:t>467</w:t>
      </w:r>
      <w:r w:rsidRPr="007A0C5A">
        <w:rPr>
          <w:szCs w:val="24"/>
        </w:rPr>
        <w:t xml:space="preserve"> (7313), 285</w:t>
      </w:r>
      <w:r w:rsidR="000B667E">
        <w:rPr>
          <w:szCs w:val="24"/>
        </w:rPr>
        <w:t>-290, doi:10.1038/nature09342</w:t>
      </w:r>
      <w:r w:rsidRPr="007A0C5A">
        <w:rPr>
          <w:szCs w:val="24"/>
        </w:rPr>
        <w:t xml:space="preserve"> (2010).</w:t>
      </w:r>
      <w:bookmarkEnd w:id="29"/>
    </w:p>
    <w:p w14:paraId="72E6CC3B" w14:textId="77777777" w:rsidR="00DB5F40" w:rsidRPr="007A0C5A" w:rsidRDefault="00DB5F40" w:rsidP="00E17621">
      <w:pPr>
        <w:pStyle w:val="EndNoteBibliography"/>
        <w:spacing w:after="0"/>
        <w:jc w:val="both"/>
        <w:rPr>
          <w:szCs w:val="24"/>
        </w:rPr>
      </w:pPr>
      <w:bookmarkStart w:id="30" w:name="_ENREF_30"/>
      <w:r w:rsidRPr="007A0C5A">
        <w:rPr>
          <w:szCs w:val="24"/>
        </w:rPr>
        <w:t>30</w:t>
      </w:r>
      <w:r w:rsidRPr="007A0C5A">
        <w:rPr>
          <w:szCs w:val="24"/>
        </w:rPr>
        <w:tab/>
        <w:t xml:space="preserve">Vaskova, E. A., Stekleneva, A. E., Medvedev, S. P. &amp; Zakian, S. M. "Epigenetic memory" phenomenon in induced pluripotent stem cells. </w:t>
      </w:r>
      <w:r w:rsidRPr="007A0C5A">
        <w:rPr>
          <w:i/>
          <w:szCs w:val="24"/>
        </w:rPr>
        <w:t>Acta Naturae.</w:t>
      </w:r>
      <w:r w:rsidRPr="007A0C5A">
        <w:rPr>
          <w:szCs w:val="24"/>
        </w:rPr>
        <w:t xml:space="preserve"> </w:t>
      </w:r>
      <w:r w:rsidRPr="007A0C5A">
        <w:rPr>
          <w:b/>
          <w:szCs w:val="24"/>
        </w:rPr>
        <w:t>5</w:t>
      </w:r>
      <w:r w:rsidRPr="007A0C5A">
        <w:rPr>
          <w:szCs w:val="24"/>
        </w:rPr>
        <w:t xml:space="preserve"> (4), 15-21 (2013).</w:t>
      </w:r>
      <w:bookmarkEnd w:id="30"/>
    </w:p>
    <w:p w14:paraId="1B35E062" w14:textId="0D84560A" w:rsidR="00DB5F40" w:rsidRPr="007A0C5A" w:rsidRDefault="00DB5F40" w:rsidP="00E17621">
      <w:pPr>
        <w:pStyle w:val="EndNoteBibliography"/>
        <w:spacing w:after="0"/>
        <w:jc w:val="both"/>
        <w:rPr>
          <w:szCs w:val="24"/>
        </w:rPr>
      </w:pPr>
      <w:bookmarkStart w:id="31" w:name="_ENREF_31"/>
      <w:r w:rsidRPr="007A0C5A">
        <w:rPr>
          <w:szCs w:val="24"/>
        </w:rPr>
        <w:t>31</w:t>
      </w:r>
      <w:r w:rsidRPr="007A0C5A">
        <w:rPr>
          <w:szCs w:val="24"/>
        </w:rPr>
        <w:tab/>
        <w:t>Elcheva, I.</w:t>
      </w:r>
      <w:r w:rsidRPr="007A0C5A">
        <w:rPr>
          <w:i/>
          <w:szCs w:val="24"/>
        </w:rPr>
        <w:t xml:space="preserve"> et al.</w:t>
      </w:r>
      <w:r w:rsidRPr="007A0C5A">
        <w:rPr>
          <w:szCs w:val="24"/>
        </w:rPr>
        <w:t xml:space="preserve"> Direct induction of haematoendothelial programs in human pluripotent stem cells by transcriptional regulators. </w:t>
      </w:r>
      <w:r w:rsidRPr="007A0C5A">
        <w:rPr>
          <w:i/>
          <w:szCs w:val="24"/>
        </w:rPr>
        <w:t>Nat Commun.</w:t>
      </w:r>
      <w:r w:rsidRPr="007A0C5A">
        <w:rPr>
          <w:szCs w:val="24"/>
        </w:rPr>
        <w:t xml:space="preserve"> </w:t>
      </w:r>
      <w:r w:rsidRPr="007A0C5A">
        <w:rPr>
          <w:b/>
          <w:szCs w:val="24"/>
        </w:rPr>
        <w:t>5</w:t>
      </w:r>
      <w:r w:rsidR="000B667E">
        <w:rPr>
          <w:szCs w:val="24"/>
        </w:rPr>
        <w:t xml:space="preserve"> 4372, doi:10.1038/ncomms5372</w:t>
      </w:r>
      <w:r w:rsidRPr="007A0C5A">
        <w:rPr>
          <w:szCs w:val="24"/>
        </w:rPr>
        <w:t xml:space="preserve"> (2014).</w:t>
      </w:r>
      <w:bookmarkEnd w:id="31"/>
    </w:p>
    <w:p w14:paraId="7CEDC745" w14:textId="54FC3D7E" w:rsidR="00DB5F40" w:rsidRPr="007A0C5A" w:rsidRDefault="00DB5F40" w:rsidP="00E17621">
      <w:pPr>
        <w:pStyle w:val="EndNoteBibliography"/>
        <w:spacing w:after="0"/>
        <w:jc w:val="both"/>
        <w:rPr>
          <w:szCs w:val="24"/>
        </w:rPr>
      </w:pPr>
      <w:bookmarkStart w:id="32" w:name="_ENREF_32"/>
      <w:r w:rsidRPr="007A0C5A">
        <w:rPr>
          <w:szCs w:val="24"/>
        </w:rPr>
        <w:t>32</w:t>
      </w:r>
      <w:r w:rsidRPr="007A0C5A">
        <w:rPr>
          <w:szCs w:val="24"/>
        </w:rPr>
        <w:tab/>
        <w:t>Vereide, D. T.</w:t>
      </w:r>
      <w:r w:rsidRPr="007A0C5A">
        <w:rPr>
          <w:i/>
          <w:szCs w:val="24"/>
        </w:rPr>
        <w:t xml:space="preserve"> et al.</w:t>
      </w:r>
      <w:r w:rsidRPr="007A0C5A">
        <w:rPr>
          <w:szCs w:val="24"/>
        </w:rPr>
        <w:t xml:space="preserve"> An expandable, inducible hemangioblast state regulated by fibroblast growth factor. </w:t>
      </w:r>
      <w:r w:rsidRPr="007A0C5A">
        <w:rPr>
          <w:i/>
          <w:szCs w:val="24"/>
        </w:rPr>
        <w:t>Stem Cell Reports.</w:t>
      </w:r>
      <w:r w:rsidRPr="007A0C5A">
        <w:rPr>
          <w:szCs w:val="24"/>
        </w:rPr>
        <w:t xml:space="preserve"> </w:t>
      </w:r>
      <w:r w:rsidRPr="007A0C5A">
        <w:rPr>
          <w:b/>
          <w:szCs w:val="24"/>
        </w:rPr>
        <w:t>3</w:t>
      </w:r>
      <w:r w:rsidRPr="007A0C5A">
        <w:rPr>
          <w:szCs w:val="24"/>
        </w:rPr>
        <w:t xml:space="preserve"> (6), 1043-1057, do</w:t>
      </w:r>
      <w:r w:rsidR="000B667E">
        <w:rPr>
          <w:szCs w:val="24"/>
        </w:rPr>
        <w:t xml:space="preserve">i:10.1016/j.stemcr.2014.10.003 </w:t>
      </w:r>
      <w:r w:rsidRPr="007A0C5A">
        <w:rPr>
          <w:szCs w:val="24"/>
        </w:rPr>
        <w:t>(2014).</w:t>
      </w:r>
      <w:bookmarkEnd w:id="32"/>
    </w:p>
    <w:p w14:paraId="4902A0B2" w14:textId="7556EA37" w:rsidR="0030447C" w:rsidRPr="007A0C5A" w:rsidRDefault="00DB5F40" w:rsidP="006146D8">
      <w:pPr>
        <w:pStyle w:val="EndNoteBibliography"/>
        <w:jc w:val="both"/>
        <w:rPr>
          <w:b/>
          <w:szCs w:val="24"/>
        </w:rPr>
      </w:pPr>
      <w:bookmarkStart w:id="33" w:name="_ENREF_33"/>
      <w:r w:rsidRPr="007A0C5A">
        <w:rPr>
          <w:szCs w:val="24"/>
        </w:rPr>
        <w:t>33</w:t>
      </w:r>
      <w:r w:rsidRPr="007A0C5A">
        <w:rPr>
          <w:szCs w:val="24"/>
        </w:rPr>
        <w:tab/>
        <w:t xml:space="preserve">Batta, K., Florkowska, M., Kouskoff, V. &amp; Lacaud, G. Direct reprogramming of murine fibroblasts to hematopoietic progenitor cells. </w:t>
      </w:r>
      <w:r w:rsidRPr="007A0C5A">
        <w:rPr>
          <w:i/>
          <w:szCs w:val="24"/>
        </w:rPr>
        <w:t>Cell Rep.</w:t>
      </w:r>
      <w:r w:rsidRPr="007A0C5A">
        <w:rPr>
          <w:szCs w:val="24"/>
        </w:rPr>
        <w:t xml:space="preserve"> </w:t>
      </w:r>
      <w:r w:rsidRPr="007A0C5A">
        <w:rPr>
          <w:b/>
          <w:szCs w:val="24"/>
        </w:rPr>
        <w:t>9</w:t>
      </w:r>
      <w:r w:rsidRPr="007A0C5A">
        <w:rPr>
          <w:szCs w:val="24"/>
        </w:rPr>
        <w:t xml:space="preserve"> (5), 1871-1884, doi:10.1016/j.celrep.20</w:t>
      </w:r>
      <w:r w:rsidR="000B667E">
        <w:rPr>
          <w:szCs w:val="24"/>
        </w:rPr>
        <w:t>14.11.002</w:t>
      </w:r>
      <w:r w:rsidRPr="007A0C5A">
        <w:rPr>
          <w:szCs w:val="24"/>
        </w:rPr>
        <w:t xml:space="preserve"> (2014).</w:t>
      </w:r>
      <w:bookmarkEnd w:id="33"/>
      <w:r w:rsidR="007547AD" w:rsidRPr="007A0C5A">
        <w:rPr>
          <w:b/>
          <w:szCs w:val="24"/>
        </w:rPr>
        <w:fldChar w:fldCharType="end"/>
      </w:r>
    </w:p>
    <w:sectPr w:rsidR="0030447C" w:rsidRPr="007A0C5A" w:rsidSect="00EB385A">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BDEC75" w14:textId="77777777" w:rsidR="00E075F6" w:rsidRDefault="00E075F6">
      <w:pPr>
        <w:spacing w:after="0"/>
      </w:pPr>
      <w:r>
        <w:separator/>
      </w:r>
    </w:p>
  </w:endnote>
  <w:endnote w:type="continuationSeparator" w:id="0">
    <w:p w14:paraId="27E76932" w14:textId="77777777" w:rsidR="00E075F6" w:rsidRDefault="00E075F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9978587"/>
      <w:docPartObj>
        <w:docPartGallery w:val="Page Numbers (Bottom of Page)"/>
        <w:docPartUnique/>
      </w:docPartObj>
    </w:sdtPr>
    <w:sdtEndPr>
      <w:rPr>
        <w:noProof/>
      </w:rPr>
    </w:sdtEndPr>
    <w:sdtContent>
      <w:p w14:paraId="2FDC5CDC" w14:textId="77777777" w:rsidR="00E075F6" w:rsidRDefault="00E075F6">
        <w:pPr>
          <w:pStyle w:val="Footer"/>
          <w:jc w:val="right"/>
        </w:pPr>
        <w:r>
          <w:fldChar w:fldCharType="begin"/>
        </w:r>
        <w:r>
          <w:instrText xml:space="preserve"> PAGE   \* MERGEFORMAT </w:instrText>
        </w:r>
        <w:r>
          <w:fldChar w:fldCharType="separate"/>
        </w:r>
        <w:r w:rsidR="00372CEB">
          <w:rPr>
            <w:noProof/>
          </w:rPr>
          <w:t>1</w:t>
        </w:r>
        <w:r>
          <w:rPr>
            <w:noProof/>
          </w:rPr>
          <w:fldChar w:fldCharType="end"/>
        </w:r>
      </w:p>
    </w:sdtContent>
  </w:sdt>
  <w:p w14:paraId="33E32170" w14:textId="77777777" w:rsidR="00E075F6" w:rsidRDefault="00E075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DBA59C" w14:textId="77777777" w:rsidR="00E075F6" w:rsidRDefault="00E075F6">
      <w:pPr>
        <w:spacing w:after="0"/>
      </w:pPr>
      <w:r>
        <w:separator/>
      </w:r>
    </w:p>
  </w:footnote>
  <w:footnote w:type="continuationSeparator" w:id="0">
    <w:p w14:paraId="64298E78" w14:textId="77777777" w:rsidR="00E075F6" w:rsidRDefault="00E075F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8FD0E2" w14:textId="77777777" w:rsidR="00E075F6" w:rsidRDefault="00E075F6" w:rsidP="00BA1598">
    <w:pPr>
      <w:pStyle w:val="Header"/>
    </w:pPr>
  </w:p>
  <w:p w14:paraId="064D641E" w14:textId="77777777" w:rsidR="00E075F6" w:rsidRDefault="00E075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5554E1"/>
    <w:multiLevelType w:val="multilevel"/>
    <w:tmpl w:val="0FA48142"/>
    <w:lvl w:ilvl="0">
      <w:start w:val="7"/>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 w15:restartNumberingAfterBreak="0">
    <w:nsid w:val="14BD4BD9"/>
    <w:multiLevelType w:val="multilevel"/>
    <w:tmpl w:val="FD30D12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1AA38A8"/>
    <w:multiLevelType w:val="multilevel"/>
    <w:tmpl w:val="85F48C4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2EB55AD"/>
    <w:multiLevelType w:val="multilevel"/>
    <w:tmpl w:val="052A59B4"/>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2B790A29"/>
    <w:multiLevelType w:val="hybridMultilevel"/>
    <w:tmpl w:val="422AB972"/>
    <w:lvl w:ilvl="0" w:tplc="BCB01D74">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27151A"/>
    <w:multiLevelType w:val="hybridMultilevel"/>
    <w:tmpl w:val="5900BD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177A79"/>
    <w:multiLevelType w:val="hybridMultilevel"/>
    <w:tmpl w:val="AC9C8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7804CE"/>
    <w:multiLevelType w:val="hybridMultilevel"/>
    <w:tmpl w:val="6D56FB6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2213D2"/>
    <w:multiLevelType w:val="multilevel"/>
    <w:tmpl w:val="4ADC6E24"/>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6AD52A05"/>
    <w:multiLevelType w:val="hybridMultilevel"/>
    <w:tmpl w:val="5C1298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022E8B"/>
    <w:multiLevelType w:val="hybridMultilevel"/>
    <w:tmpl w:val="746E27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7"/>
  </w:num>
  <w:num w:numId="4">
    <w:abstractNumId w:val="10"/>
  </w:num>
  <w:num w:numId="5">
    <w:abstractNumId w:val="5"/>
  </w:num>
  <w:num w:numId="6">
    <w:abstractNumId w:val="6"/>
  </w:num>
  <w:num w:numId="7">
    <w:abstractNumId w:val="1"/>
  </w:num>
  <w:num w:numId="8">
    <w:abstractNumId w:val="2"/>
  </w:num>
  <w:num w:numId="9">
    <w:abstractNumId w:val="3"/>
  </w:num>
  <w:num w:numId="10">
    <w:abstractNumId w:val="8"/>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s9v2vwwp22r22eep515wt0ceaas599ww5pv&quot;&gt;JoVE manuscript reference file&lt;record-ids&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30&lt;/item&gt;&lt;item&gt;32&lt;/item&gt;&lt;item&gt;33&lt;/item&gt;&lt;item&gt;34&lt;/item&gt;&lt;item&gt;35&lt;/item&gt;&lt;item&gt;36&lt;/item&gt;&lt;item&gt;37&lt;/item&gt;&lt;item&gt;38&lt;/item&gt;&lt;item&gt;39&lt;/item&gt;&lt;item&gt;40&lt;/item&gt;&lt;item&gt;41&lt;/item&gt;&lt;/record-ids&gt;&lt;/item&gt;&lt;/Libraries&gt;"/>
  </w:docVars>
  <w:rsids>
    <w:rsidRoot w:val="00A234CD"/>
    <w:rsid w:val="000016B5"/>
    <w:rsid w:val="00002F53"/>
    <w:rsid w:val="00007F1C"/>
    <w:rsid w:val="000144A4"/>
    <w:rsid w:val="000148A6"/>
    <w:rsid w:val="00015C7D"/>
    <w:rsid w:val="00024BB7"/>
    <w:rsid w:val="00025DFE"/>
    <w:rsid w:val="000271E3"/>
    <w:rsid w:val="00027BC9"/>
    <w:rsid w:val="000449F1"/>
    <w:rsid w:val="00050A5B"/>
    <w:rsid w:val="00051429"/>
    <w:rsid w:val="00053507"/>
    <w:rsid w:val="0005432A"/>
    <w:rsid w:val="0005653B"/>
    <w:rsid w:val="000606A2"/>
    <w:rsid w:val="000621F2"/>
    <w:rsid w:val="000727BC"/>
    <w:rsid w:val="00077DB1"/>
    <w:rsid w:val="00082D8C"/>
    <w:rsid w:val="00082F49"/>
    <w:rsid w:val="0008457E"/>
    <w:rsid w:val="00091BF2"/>
    <w:rsid w:val="00094CB5"/>
    <w:rsid w:val="00095CE2"/>
    <w:rsid w:val="00096F04"/>
    <w:rsid w:val="000A2619"/>
    <w:rsid w:val="000A7B65"/>
    <w:rsid w:val="000B0933"/>
    <w:rsid w:val="000B667E"/>
    <w:rsid w:val="000C1811"/>
    <w:rsid w:val="000C5B0F"/>
    <w:rsid w:val="000C7921"/>
    <w:rsid w:val="000E2605"/>
    <w:rsid w:val="000E57FF"/>
    <w:rsid w:val="000F2E16"/>
    <w:rsid w:val="00101F82"/>
    <w:rsid w:val="001055CE"/>
    <w:rsid w:val="0011377C"/>
    <w:rsid w:val="00116C2B"/>
    <w:rsid w:val="00120168"/>
    <w:rsid w:val="00120321"/>
    <w:rsid w:val="001309A4"/>
    <w:rsid w:val="00134538"/>
    <w:rsid w:val="00136A8D"/>
    <w:rsid w:val="00137BC8"/>
    <w:rsid w:val="00157320"/>
    <w:rsid w:val="00161AEA"/>
    <w:rsid w:val="00170852"/>
    <w:rsid w:val="00180C22"/>
    <w:rsid w:val="00185588"/>
    <w:rsid w:val="0019290D"/>
    <w:rsid w:val="0019385E"/>
    <w:rsid w:val="00193AD5"/>
    <w:rsid w:val="001949F7"/>
    <w:rsid w:val="001A70DF"/>
    <w:rsid w:val="001B2E0C"/>
    <w:rsid w:val="001C031D"/>
    <w:rsid w:val="001C0A13"/>
    <w:rsid w:val="001C2143"/>
    <w:rsid w:val="001D483F"/>
    <w:rsid w:val="001D498A"/>
    <w:rsid w:val="001D6FD4"/>
    <w:rsid w:val="001E3CF0"/>
    <w:rsid w:val="001E4452"/>
    <w:rsid w:val="001E5360"/>
    <w:rsid w:val="001E55FC"/>
    <w:rsid w:val="001F1A23"/>
    <w:rsid w:val="001F3224"/>
    <w:rsid w:val="001F3AC4"/>
    <w:rsid w:val="001F494C"/>
    <w:rsid w:val="001F49FC"/>
    <w:rsid w:val="001F6A9B"/>
    <w:rsid w:val="001F714D"/>
    <w:rsid w:val="002045E3"/>
    <w:rsid w:val="00205002"/>
    <w:rsid w:val="0022030A"/>
    <w:rsid w:val="00227705"/>
    <w:rsid w:val="00234A80"/>
    <w:rsid w:val="0023637A"/>
    <w:rsid w:val="00242D1C"/>
    <w:rsid w:val="00245EDE"/>
    <w:rsid w:val="00246B0E"/>
    <w:rsid w:val="00250C46"/>
    <w:rsid w:val="00255697"/>
    <w:rsid w:val="0025645C"/>
    <w:rsid w:val="0026543F"/>
    <w:rsid w:val="002742AA"/>
    <w:rsid w:val="00274CEF"/>
    <w:rsid w:val="00277070"/>
    <w:rsid w:val="00291EA4"/>
    <w:rsid w:val="002932CF"/>
    <w:rsid w:val="002A0A50"/>
    <w:rsid w:val="002A787B"/>
    <w:rsid w:val="002B3B4C"/>
    <w:rsid w:val="002B408B"/>
    <w:rsid w:val="002B4F76"/>
    <w:rsid w:val="002B6876"/>
    <w:rsid w:val="002B6AFE"/>
    <w:rsid w:val="002E1611"/>
    <w:rsid w:val="002E2CD0"/>
    <w:rsid w:val="002E6B49"/>
    <w:rsid w:val="002F1EFC"/>
    <w:rsid w:val="002F2917"/>
    <w:rsid w:val="002F46CE"/>
    <w:rsid w:val="0030447C"/>
    <w:rsid w:val="0030662C"/>
    <w:rsid w:val="00313D8C"/>
    <w:rsid w:val="003219BC"/>
    <w:rsid w:val="003242DB"/>
    <w:rsid w:val="0033098E"/>
    <w:rsid w:val="00330EDE"/>
    <w:rsid w:val="00331D39"/>
    <w:rsid w:val="00332C2C"/>
    <w:rsid w:val="00334A2F"/>
    <w:rsid w:val="00337CBD"/>
    <w:rsid w:val="003420CA"/>
    <w:rsid w:val="00345317"/>
    <w:rsid w:val="003505F8"/>
    <w:rsid w:val="0035574C"/>
    <w:rsid w:val="003562A0"/>
    <w:rsid w:val="00361F6E"/>
    <w:rsid w:val="0037114E"/>
    <w:rsid w:val="00372CEB"/>
    <w:rsid w:val="0037780F"/>
    <w:rsid w:val="0038148D"/>
    <w:rsid w:val="00381FE1"/>
    <w:rsid w:val="00384068"/>
    <w:rsid w:val="00384746"/>
    <w:rsid w:val="00386DDA"/>
    <w:rsid w:val="00393E5E"/>
    <w:rsid w:val="003943E0"/>
    <w:rsid w:val="003955D2"/>
    <w:rsid w:val="00395A35"/>
    <w:rsid w:val="00396755"/>
    <w:rsid w:val="003B0ECF"/>
    <w:rsid w:val="003C1899"/>
    <w:rsid w:val="003C3FF7"/>
    <w:rsid w:val="003C4F58"/>
    <w:rsid w:val="003C6FCC"/>
    <w:rsid w:val="003D1688"/>
    <w:rsid w:val="003D5684"/>
    <w:rsid w:val="003D6059"/>
    <w:rsid w:val="003E2AFD"/>
    <w:rsid w:val="003E3A3C"/>
    <w:rsid w:val="003E5100"/>
    <w:rsid w:val="003F2647"/>
    <w:rsid w:val="003F3F9D"/>
    <w:rsid w:val="003F723E"/>
    <w:rsid w:val="0040017A"/>
    <w:rsid w:val="00404F58"/>
    <w:rsid w:val="00411754"/>
    <w:rsid w:val="00411B25"/>
    <w:rsid w:val="00412B68"/>
    <w:rsid w:val="004133C8"/>
    <w:rsid w:val="00422D09"/>
    <w:rsid w:val="00425813"/>
    <w:rsid w:val="004259A5"/>
    <w:rsid w:val="00437E6B"/>
    <w:rsid w:val="004614DF"/>
    <w:rsid w:val="00463B0F"/>
    <w:rsid w:val="00466BBF"/>
    <w:rsid w:val="004677CB"/>
    <w:rsid w:val="004743F8"/>
    <w:rsid w:val="0047455F"/>
    <w:rsid w:val="0047510A"/>
    <w:rsid w:val="00480E68"/>
    <w:rsid w:val="00480E95"/>
    <w:rsid w:val="00481D94"/>
    <w:rsid w:val="004866AB"/>
    <w:rsid w:val="00487082"/>
    <w:rsid w:val="00490F40"/>
    <w:rsid w:val="00495BFD"/>
    <w:rsid w:val="004A023F"/>
    <w:rsid w:val="004A5AC1"/>
    <w:rsid w:val="004A5DE6"/>
    <w:rsid w:val="004B1C77"/>
    <w:rsid w:val="004B3C41"/>
    <w:rsid w:val="004B5A01"/>
    <w:rsid w:val="004C6E7C"/>
    <w:rsid w:val="004C7CBC"/>
    <w:rsid w:val="004D2D36"/>
    <w:rsid w:val="004D6552"/>
    <w:rsid w:val="004D7ABB"/>
    <w:rsid w:val="004E0868"/>
    <w:rsid w:val="004E69DC"/>
    <w:rsid w:val="004F184D"/>
    <w:rsid w:val="00500209"/>
    <w:rsid w:val="0050453C"/>
    <w:rsid w:val="005075B8"/>
    <w:rsid w:val="005145CC"/>
    <w:rsid w:val="00514611"/>
    <w:rsid w:val="0051769A"/>
    <w:rsid w:val="0052586A"/>
    <w:rsid w:val="005435A0"/>
    <w:rsid w:val="00546FAF"/>
    <w:rsid w:val="005515D2"/>
    <w:rsid w:val="00564372"/>
    <w:rsid w:val="00570F93"/>
    <w:rsid w:val="005755FD"/>
    <w:rsid w:val="00576583"/>
    <w:rsid w:val="00576AAD"/>
    <w:rsid w:val="0058120B"/>
    <w:rsid w:val="005922A6"/>
    <w:rsid w:val="00597892"/>
    <w:rsid w:val="005A0F56"/>
    <w:rsid w:val="005A2D3E"/>
    <w:rsid w:val="005B42ED"/>
    <w:rsid w:val="005B56FA"/>
    <w:rsid w:val="005B5773"/>
    <w:rsid w:val="005C1CCC"/>
    <w:rsid w:val="005C6003"/>
    <w:rsid w:val="005D04CD"/>
    <w:rsid w:val="005E1EF7"/>
    <w:rsid w:val="005E4AF0"/>
    <w:rsid w:val="005E7712"/>
    <w:rsid w:val="005F0356"/>
    <w:rsid w:val="005F0C66"/>
    <w:rsid w:val="005F1675"/>
    <w:rsid w:val="005F1A2C"/>
    <w:rsid w:val="005F580D"/>
    <w:rsid w:val="005F7351"/>
    <w:rsid w:val="00605087"/>
    <w:rsid w:val="00614575"/>
    <w:rsid w:val="006146D8"/>
    <w:rsid w:val="006151DD"/>
    <w:rsid w:val="00621030"/>
    <w:rsid w:val="00621A4E"/>
    <w:rsid w:val="0062203C"/>
    <w:rsid w:val="00625AE9"/>
    <w:rsid w:val="00632033"/>
    <w:rsid w:val="00642B9A"/>
    <w:rsid w:val="00643096"/>
    <w:rsid w:val="00643121"/>
    <w:rsid w:val="00653BC8"/>
    <w:rsid w:val="00657CD1"/>
    <w:rsid w:val="00662151"/>
    <w:rsid w:val="00664448"/>
    <w:rsid w:val="00664D71"/>
    <w:rsid w:val="00675BA9"/>
    <w:rsid w:val="00680CCF"/>
    <w:rsid w:val="006857E8"/>
    <w:rsid w:val="00687E2E"/>
    <w:rsid w:val="0069100E"/>
    <w:rsid w:val="006957A3"/>
    <w:rsid w:val="00696E25"/>
    <w:rsid w:val="006A14E7"/>
    <w:rsid w:val="006A29D5"/>
    <w:rsid w:val="006A4887"/>
    <w:rsid w:val="006A4D07"/>
    <w:rsid w:val="006B76AE"/>
    <w:rsid w:val="006D01E7"/>
    <w:rsid w:val="006D5555"/>
    <w:rsid w:val="006F21F1"/>
    <w:rsid w:val="006F2776"/>
    <w:rsid w:val="006F6730"/>
    <w:rsid w:val="00702AD1"/>
    <w:rsid w:val="0071190B"/>
    <w:rsid w:val="00713C71"/>
    <w:rsid w:val="00713DB7"/>
    <w:rsid w:val="00715557"/>
    <w:rsid w:val="007242E9"/>
    <w:rsid w:val="00727D3B"/>
    <w:rsid w:val="00740574"/>
    <w:rsid w:val="00742F83"/>
    <w:rsid w:val="007437BF"/>
    <w:rsid w:val="007473E2"/>
    <w:rsid w:val="00747AC2"/>
    <w:rsid w:val="00750C18"/>
    <w:rsid w:val="00751905"/>
    <w:rsid w:val="00753777"/>
    <w:rsid w:val="007547AD"/>
    <w:rsid w:val="00756A0A"/>
    <w:rsid w:val="007640A8"/>
    <w:rsid w:val="007912B5"/>
    <w:rsid w:val="0079222A"/>
    <w:rsid w:val="00793A65"/>
    <w:rsid w:val="00795AC5"/>
    <w:rsid w:val="007966FB"/>
    <w:rsid w:val="007A0C5A"/>
    <w:rsid w:val="007A309A"/>
    <w:rsid w:val="007A3757"/>
    <w:rsid w:val="007A7833"/>
    <w:rsid w:val="007B4E05"/>
    <w:rsid w:val="007B5451"/>
    <w:rsid w:val="007B5AB9"/>
    <w:rsid w:val="007C21E6"/>
    <w:rsid w:val="007C73A4"/>
    <w:rsid w:val="007D20C5"/>
    <w:rsid w:val="007D5C8F"/>
    <w:rsid w:val="007D72CF"/>
    <w:rsid w:val="007D7410"/>
    <w:rsid w:val="007E4C98"/>
    <w:rsid w:val="007F35B9"/>
    <w:rsid w:val="007F52A8"/>
    <w:rsid w:val="00800308"/>
    <w:rsid w:val="00803829"/>
    <w:rsid w:val="00804D84"/>
    <w:rsid w:val="00806BCB"/>
    <w:rsid w:val="0081113B"/>
    <w:rsid w:val="008138C0"/>
    <w:rsid w:val="008204C6"/>
    <w:rsid w:val="008226B7"/>
    <w:rsid w:val="00826F57"/>
    <w:rsid w:val="0083002A"/>
    <w:rsid w:val="008339BA"/>
    <w:rsid w:val="00834A39"/>
    <w:rsid w:val="00834E4A"/>
    <w:rsid w:val="00840317"/>
    <w:rsid w:val="00850244"/>
    <w:rsid w:val="008502C6"/>
    <w:rsid w:val="008544B1"/>
    <w:rsid w:val="00863923"/>
    <w:rsid w:val="0086659F"/>
    <w:rsid w:val="00874853"/>
    <w:rsid w:val="008824AE"/>
    <w:rsid w:val="00883E12"/>
    <w:rsid w:val="00884F3C"/>
    <w:rsid w:val="00891A39"/>
    <w:rsid w:val="008A2D79"/>
    <w:rsid w:val="008A53AC"/>
    <w:rsid w:val="008A7F1F"/>
    <w:rsid w:val="008B3E96"/>
    <w:rsid w:val="008C1C74"/>
    <w:rsid w:val="008C1E7A"/>
    <w:rsid w:val="008C6579"/>
    <w:rsid w:val="008D56A9"/>
    <w:rsid w:val="008D7D34"/>
    <w:rsid w:val="008E4F28"/>
    <w:rsid w:val="008F2721"/>
    <w:rsid w:val="008F55CF"/>
    <w:rsid w:val="00902D41"/>
    <w:rsid w:val="00905CFE"/>
    <w:rsid w:val="00911E58"/>
    <w:rsid w:val="00913953"/>
    <w:rsid w:val="009151FE"/>
    <w:rsid w:val="0091625D"/>
    <w:rsid w:val="00917A06"/>
    <w:rsid w:val="00922D64"/>
    <w:rsid w:val="00925CC7"/>
    <w:rsid w:val="009277E6"/>
    <w:rsid w:val="00927A0B"/>
    <w:rsid w:val="009305BC"/>
    <w:rsid w:val="009330CD"/>
    <w:rsid w:val="00935272"/>
    <w:rsid w:val="00935D2C"/>
    <w:rsid w:val="00935F56"/>
    <w:rsid w:val="00943A29"/>
    <w:rsid w:val="00943C70"/>
    <w:rsid w:val="00944CCD"/>
    <w:rsid w:val="00947928"/>
    <w:rsid w:val="009506F6"/>
    <w:rsid w:val="009533D3"/>
    <w:rsid w:val="00953FA7"/>
    <w:rsid w:val="0095564F"/>
    <w:rsid w:val="009606E2"/>
    <w:rsid w:val="00971448"/>
    <w:rsid w:val="00976320"/>
    <w:rsid w:val="00977CDD"/>
    <w:rsid w:val="00977FAF"/>
    <w:rsid w:val="00987E25"/>
    <w:rsid w:val="009B55AA"/>
    <w:rsid w:val="009B5F6B"/>
    <w:rsid w:val="009C1020"/>
    <w:rsid w:val="009D65B1"/>
    <w:rsid w:val="009E576A"/>
    <w:rsid w:val="009E7201"/>
    <w:rsid w:val="009F177B"/>
    <w:rsid w:val="009F5E89"/>
    <w:rsid w:val="00A03EF4"/>
    <w:rsid w:val="00A20B21"/>
    <w:rsid w:val="00A21386"/>
    <w:rsid w:val="00A2159D"/>
    <w:rsid w:val="00A234CD"/>
    <w:rsid w:val="00A25759"/>
    <w:rsid w:val="00A3744F"/>
    <w:rsid w:val="00A4373F"/>
    <w:rsid w:val="00A47962"/>
    <w:rsid w:val="00A56C72"/>
    <w:rsid w:val="00A60B49"/>
    <w:rsid w:val="00A66AB6"/>
    <w:rsid w:val="00A73AD9"/>
    <w:rsid w:val="00A74344"/>
    <w:rsid w:val="00A8005E"/>
    <w:rsid w:val="00A84473"/>
    <w:rsid w:val="00A86EBA"/>
    <w:rsid w:val="00A87B52"/>
    <w:rsid w:val="00A87F3D"/>
    <w:rsid w:val="00A94209"/>
    <w:rsid w:val="00A96D40"/>
    <w:rsid w:val="00A97602"/>
    <w:rsid w:val="00AA520B"/>
    <w:rsid w:val="00AA65D4"/>
    <w:rsid w:val="00AA6A0E"/>
    <w:rsid w:val="00AB29E1"/>
    <w:rsid w:val="00AB6791"/>
    <w:rsid w:val="00AB75EB"/>
    <w:rsid w:val="00AC0848"/>
    <w:rsid w:val="00AC309E"/>
    <w:rsid w:val="00AC3A61"/>
    <w:rsid w:val="00AC4A7D"/>
    <w:rsid w:val="00AC4E2B"/>
    <w:rsid w:val="00AD0061"/>
    <w:rsid w:val="00AD6CD4"/>
    <w:rsid w:val="00AE2EC0"/>
    <w:rsid w:val="00AE3E1C"/>
    <w:rsid w:val="00AE55F8"/>
    <w:rsid w:val="00AE60C4"/>
    <w:rsid w:val="00AF10C1"/>
    <w:rsid w:val="00AF6E3D"/>
    <w:rsid w:val="00B03104"/>
    <w:rsid w:val="00B0450B"/>
    <w:rsid w:val="00B11244"/>
    <w:rsid w:val="00B17A6A"/>
    <w:rsid w:val="00B26178"/>
    <w:rsid w:val="00B325CE"/>
    <w:rsid w:val="00B43158"/>
    <w:rsid w:val="00B43812"/>
    <w:rsid w:val="00B43E64"/>
    <w:rsid w:val="00B4537E"/>
    <w:rsid w:val="00B45DCE"/>
    <w:rsid w:val="00B45FE6"/>
    <w:rsid w:val="00B472C9"/>
    <w:rsid w:val="00B544F2"/>
    <w:rsid w:val="00B545BC"/>
    <w:rsid w:val="00B662CF"/>
    <w:rsid w:val="00B728E0"/>
    <w:rsid w:val="00B72990"/>
    <w:rsid w:val="00B74CEA"/>
    <w:rsid w:val="00B8422F"/>
    <w:rsid w:val="00B92E16"/>
    <w:rsid w:val="00B93E11"/>
    <w:rsid w:val="00B9482C"/>
    <w:rsid w:val="00B96523"/>
    <w:rsid w:val="00BA1598"/>
    <w:rsid w:val="00BB06A6"/>
    <w:rsid w:val="00BB0AC4"/>
    <w:rsid w:val="00BB764D"/>
    <w:rsid w:val="00BC0223"/>
    <w:rsid w:val="00BC2A96"/>
    <w:rsid w:val="00BC31DA"/>
    <w:rsid w:val="00BC7BE9"/>
    <w:rsid w:val="00BD17E3"/>
    <w:rsid w:val="00BD2020"/>
    <w:rsid w:val="00BD5292"/>
    <w:rsid w:val="00BE1EF2"/>
    <w:rsid w:val="00BE26FD"/>
    <w:rsid w:val="00BE284D"/>
    <w:rsid w:val="00BE57A8"/>
    <w:rsid w:val="00BE73ED"/>
    <w:rsid w:val="00BF3225"/>
    <w:rsid w:val="00BF7933"/>
    <w:rsid w:val="00C00855"/>
    <w:rsid w:val="00C03371"/>
    <w:rsid w:val="00C06AD3"/>
    <w:rsid w:val="00C07413"/>
    <w:rsid w:val="00C103E7"/>
    <w:rsid w:val="00C1315B"/>
    <w:rsid w:val="00C16A36"/>
    <w:rsid w:val="00C17C11"/>
    <w:rsid w:val="00C20A37"/>
    <w:rsid w:val="00C20DE0"/>
    <w:rsid w:val="00C31F2B"/>
    <w:rsid w:val="00C32D10"/>
    <w:rsid w:val="00C37341"/>
    <w:rsid w:val="00C37675"/>
    <w:rsid w:val="00C41853"/>
    <w:rsid w:val="00C611B9"/>
    <w:rsid w:val="00C62104"/>
    <w:rsid w:val="00C76F85"/>
    <w:rsid w:val="00C77CA1"/>
    <w:rsid w:val="00C820CE"/>
    <w:rsid w:val="00C82EDB"/>
    <w:rsid w:val="00C95D47"/>
    <w:rsid w:val="00C97542"/>
    <w:rsid w:val="00CA0B35"/>
    <w:rsid w:val="00CA3B76"/>
    <w:rsid w:val="00CA5E52"/>
    <w:rsid w:val="00CA7151"/>
    <w:rsid w:val="00CB4C6E"/>
    <w:rsid w:val="00CB7846"/>
    <w:rsid w:val="00CC2459"/>
    <w:rsid w:val="00CC6BB1"/>
    <w:rsid w:val="00CD154E"/>
    <w:rsid w:val="00CD2319"/>
    <w:rsid w:val="00CD7560"/>
    <w:rsid w:val="00CE00E6"/>
    <w:rsid w:val="00CE1649"/>
    <w:rsid w:val="00CE7021"/>
    <w:rsid w:val="00CE7248"/>
    <w:rsid w:val="00CF0C50"/>
    <w:rsid w:val="00CF23BF"/>
    <w:rsid w:val="00CF625B"/>
    <w:rsid w:val="00D00A3E"/>
    <w:rsid w:val="00D01AC5"/>
    <w:rsid w:val="00D02CD3"/>
    <w:rsid w:val="00D0404A"/>
    <w:rsid w:val="00D11129"/>
    <w:rsid w:val="00D120C0"/>
    <w:rsid w:val="00D1411F"/>
    <w:rsid w:val="00D21ED9"/>
    <w:rsid w:val="00D32EE2"/>
    <w:rsid w:val="00D3300C"/>
    <w:rsid w:val="00D4359B"/>
    <w:rsid w:val="00D46D88"/>
    <w:rsid w:val="00D52DC9"/>
    <w:rsid w:val="00D57024"/>
    <w:rsid w:val="00D66692"/>
    <w:rsid w:val="00D81DB8"/>
    <w:rsid w:val="00D83DC8"/>
    <w:rsid w:val="00D83DD3"/>
    <w:rsid w:val="00D85E9A"/>
    <w:rsid w:val="00D862A0"/>
    <w:rsid w:val="00D96D32"/>
    <w:rsid w:val="00DB1FB2"/>
    <w:rsid w:val="00DB5F40"/>
    <w:rsid w:val="00DB7A50"/>
    <w:rsid w:val="00DC0C36"/>
    <w:rsid w:val="00DC182D"/>
    <w:rsid w:val="00DC1C03"/>
    <w:rsid w:val="00DC2E16"/>
    <w:rsid w:val="00DD1105"/>
    <w:rsid w:val="00DD2831"/>
    <w:rsid w:val="00DD4EFA"/>
    <w:rsid w:val="00DD5829"/>
    <w:rsid w:val="00DE4E83"/>
    <w:rsid w:val="00DF4B9A"/>
    <w:rsid w:val="00DF5AE8"/>
    <w:rsid w:val="00DF6941"/>
    <w:rsid w:val="00E01859"/>
    <w:rsid w:val="00E075F6"/>
    <w:rsid w:val="00E103D3"/>
    <w:rsid w:val="00E11715"/>
    <w:rsid w:val="00E13A7B"/>
    <w:rsid w:val="00E14CDD"/>
    <w:rsid w:val="00E165FF"/>
    <w:rsid w:val="00E17621"/>
    <w:rsid w:val="00E17CE7"/>
    <w:rsid w:val="00E202DF"/>
    <w:rsid w:val="00E21E04"/>
    <w:rsid w:val="00E247DB"/>
    <w:rsid w:val="00E3089F"/>
    <w:rsid w:val="00E40CD6"/>
    <w:rsid w:val="00E4630C"/>
    <w:rsid w:val="00E4631E"/>
    <w:rsid w:val="00E466DB"/>
    <w:rsid w:val="00E54EA0"/>
    <w:rsid w:val="00E629A5"/>
    <w:rsid w:val="00E637E2"/>
    <w:rsid w:val="00E638FB"/>
    <w:rsid w:val="00E72507"/>
    <w:rsid w:val="00E8301E"/>
    <w:rsid w:val="00E86851"/>
    <w:rsid w:val="00E90590"/>
    <w:rsid w:val="00E9365F"/>
    <w:rsid w:val="00EA4F8C"/>
    <w:rsid w:val="00EA7176"/>
    <w:rsid w:val="00EA7B18"/>
    <w:rsid w:val="00EB0D56"/>
    <w:rsid w:val="00EB11DE"/>
    <w:rsid w:val="00EB385A"/>
    <w:rsid w:val="00EB6B2C"/>
    <w:rsid w:val="00EB732C"/>
    <w:rsid w:val="00EC0082"/>
    <w:rsid w:val="00EC1D67"/>
    <w:rsid w:val="00ED0991"/>
    <w:rsid w:val="00ED1E7A"/>
    <w:rsid w:val="00EE3236"/>
    <w:rsid w:val="00EE37E1"/>
    <w:rsid w:val="00EE3C12"/>
    <w:rsid w:val="00EE61C7"/>
    <w:rsid w:val="00EF033E"/>
    <w:rsid w:val="00F02EB0"/>
    <w:rsid w:val="00F034A6"/>
    <w:rsid w:val="00F03EF5"/>
    <w:rsid w:val="00F05A4F"/>
    <w:rsid w:val="00F20F7D"/>
    <w:rsid w:val="00F212F7"/>
    <w:rsid w:val="00F21959"/>
    <w:rsid w:val="00F25702"/>
    <w:rsid w:val="00F27F12"/>
    <w:rsid w:val="00F315F1"/>
    <w:rsid w:val="00F32B58"/>
    <w:rsid w:val="00F344E9"/>
    <w:rsid w:val="00F45B23"/>
    <w:rsid w:val="00F50B63"/>
    <w:rsid w:val="00F5281F"/>
    <w:rsid w:val="00F54455"/>
    <w:rsid w:val="00F64371"/>
    <w:rsid w:val="00F64A44"/>
    <w:rsid w:val="00F704AA"/>
    <w:rsid w:val="00F90779"/>
    <w:rsid w:val="00F924C5"/>
    <w:rsid w:val="00F93C86"/>
    <w:rsid w:val="00FA1AF5"/>
    <w:rsid w:val="00FA3B4B"/>
    <w:rsid w:val="00FA4154"/>
    <w:rsid w:val="00FA7C6D"/>
    <w:rsid w:val="00FB49CC"/>
    <w:rsid w:val="00FB7F6C"/>
    <w:rsid w:val="00FC5A1D"/>
    <w:rsid w:val="00FC6135"/>
    <w:rsid w:val="00FD4BCF"/>
    <w:rsid w:val="00FD5379"/>
    <w:rsid w:val="00FD54E6"/>
    <w:rsid w:val="00FD5EA0"/>
    <w:rsid w:val="00FE00B4"/>
    <w:rsid w:val="00FE2026"/>
    <w:rsid w:val="00FE20C8"/>
    <w:rsid w:val="00FE2F67"/>
    <w:rsid w:val="00FE6C22"/>
    <w:rsid w:val="00FF1CFB"/>
    <w:rsid w:val="00FF245F"/>
    <w:rsid w:val="00FF3074"/>
    <w:rsid w:val="00FF553F"/>
    <w:rsid w:val="00FF59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152E6C"/>
  <w15:docId w15:val="{E0B14141-C89C-4A44-93AF-44A4236AF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34CD"/>
    <w:pPr>
      <w:tabs>
        <w:tab w:val="center" w:pos="4680"/>
        <w:tab w:val="right" w:pos="9360"/>
      </w:tabs>
      <w:spacing w:after="0"/>
    </w:pPr>
    <w:rPr>
      <w:rFonts w:asciiTheme="minorHAnsi" w:hAnsiTheme="minorHAnsi" w:cstheme="minorBidi"/>
      <w:sz w:val="22"/>
    </w:rPr>
  </w:style>
  <w:style w:type="character" w:customStyle="1" w:styleId="HeaderChar">
    <w:name w:val="Header Char"/>
    <w:basedOn w:val="DefaultParagraphFont"/>
    <w:link w:val="Header"/>
    <w:uiPriority w:val="99"/>
    <w:rsid w:val="00A234CD"/>
    <w:rPr>
      <w:rFonts w:asciiTheme="minorHAnsi" w:hAnsiTheme="minorHAnsi" w:cstheme="minorBidi"/>
      <w:sz w:val="22"/>
    </w:rPr>
  </w:style>
  <w:style w:type="paragraph" w:styleId="Footer">
    <w:name w:val="footer"/>
    <w:basedOn w:val="Normal"/>
    <w:link w:val="FooterChar"/>
    <w:uiPriority w:val="99"/>
    <w:unhideWhenUsed/>
    <w:rsid w:val="00A234CD"/>
    <w:pPr>
      <w:tabs>
        <w:tab w:val="center" w:pos="4680"/>
        <w:tab w:val="right" w:pos="9360"/>
      </w:tabs>
      <w:spacing w:after="0"/>
    </w:pPr>
    <w:rPr>
      <w:rFonts w:asciiTheme="minorHAnsi" w:hAnsiTheme="minorHAnsi" w:cstheme="minorBidi"/>
      <w:sz w:val="22"/>
    </w:rPr>
  </w:style>
  <w:style w:type="character" w:customStyle="1" w:styleId="FooterChar">
    <w:name w:val="Footer Char"/>
    <w:basedOn w:val="DefaultParagraphFont"/>
    <w:link w:val="Footer"/>
    <w:uiPriority w:val="99"/>
    <w:rsid w:val="00A234CD"/>
    <w:rPr>
      <w:rFonts w:asciiTheme="minorHAnsi" w:hAnsiTheme="minorHAnsi" w:cstheme="minorBidi"/>
      <w:sz w:val="22"/>
    </w:rPr>
  </w:style>
  <w:style w:type="character" w:customStyle="1" w:styleId="highlight">
    <w:name w:val="highlight"/>
    <w:basedOn w:val="DefaultParagraphFont"/>
    <w:rsid w:val="00A234CD"/>
  </w:style>
  <w:style w:type="paragraph" w:styleId="ListParagraph">
    <w:name w:val="List Paragraph"/>
    <w:basedOn w:val="Normal"/>
    <w:uiPriority w:val="34"/>
    <w:qFormat/>
    <w:rsid w:val="00313D8C"/>
    <w:pPr>
      <w:ind w:left="720"/>
      <w:contextualSpacing/>
    </w:pPr>
  </w:style>
  <w:style w:type="paragraph" w:customStyle="1" w:styleId="EndNoteBibliographyTitle">
    <w:name w:val="EndNote Bibliography Title"/>
    <w:basedOn w:val="Normal"/>
    <w:link w:val="EndNoteBibliographyTitleChar"/>
    <w:rsid w:val="007547AD"/>
    <w:pPr>
      <w:spacing w:after="0"/>
      <w:jc w:val="center"/>
    </w:pPr>
    <w:rPr>
      <w:noProof/>
    </w:rPr>
  </w:style>
  <w:style w:type="character" w:customStyle="1" w:styleId="EndNoteBibliographyTitleChar">
    <w:name w:val="EndNote Bibliography Title Char"/>
    <w:basedOn w:val="DefaultParagraphFont"/>
    <w:link w:val="EndNoteBibliographyTitle"/>
    <w:rsid w:val="007547AD"/>
    <w:rPr>
      <w:noProof/>
    </w:rPr>
  </w:style>
  <w:style w:type="paragraph" w:customStyle="1" w:styleId="EndNoteBibliography">
    <w:name w:val="EndNote Bibliography"/>
    <w:basedOn w:val="Normal"/>
    <w:link w:val="EndNoteBibliographyChar"/>
    <w:rsid w:val="007547AD"/>
    <w:rPr>
      <w:noProof/>
    </w:rPr>
  </w:style>
  <w:style w:type="character" w:customStyle="1" w:styleId="EndNoteBibliographyChar">
    <w:name w:val="EndNote Bibliography Char"/>
    <w:basedOn w:val="DefaultParagraphFont"/>
    <w:link w:val="EndNoteBibliography"/>
    <w:rsid w:val="007547AD"/>
    <w:rPr>
      <w:noProof/>
    </w:rPr>
  </w:style>
  <w:style w:type="character" w:styleId="Hyperlink">
    <w:name w:val="Hyperlink"/>
    <w:basedOn w:val="DefaultParagraphFont"/>
    <w:uiPriority w:val="99"/>
    <w:unhideWhenUsed/>
    <w:rsid w:val="007547AD"/>
    <w:rPr>
      <w:color w:val="0000FF" w:themeColor="hyperlink"/>
      <w:u w:val="single"/>
    </w:rPr>
  </w:style>
  <w:style w:type="paragraph" w:styleId="BalloonText">
    <w:name w:val="Balloon Text"/>
    <w:basedOn w:val="Normal"/>
    <w:link w:val="BalloonTextChar"/>
    <w:uiPriority w:val="99"/>
    <w:semiHidden/>
    <w:unhideWhenUsed/>
    <w:rsid w:val="007D72C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72CF"/>
    <w:rPr>
      <w:rFonts w:ascii="Tahoma" w:hAnsi="Tahoma" w:cs="Tahoma"/>
      <w:sz w:val="16"/>
      <w:szCs w:val="16"/>
    </w:rPr>
  </w:style>
  <w:style w:type="character" w:styleId="LineNumber">
    <w:name w:val="line number"/>
    <w:basedOn w:val="DefaultParagraphFont"/>
    <w:uiPriority w:val="99"/>
    <w:semiHidden/>
    <w:unhideWhenUsed/>
    <w:rsid w:val="00E11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45C659-2F6E-4378-8823-249ABE82E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782</Words>
  <Characters>44358</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2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Daniel</dc:creator>
  <cp:lastModifiedBy>Mala Mani</cp:lastModifiedBy>
  <cp:revision>2</cp:revision>
  <dcterms:created xsi:type="dcterms:W3CDTF">2016-07-07T16:24:00Z</dcterms:created>
  <dcterms:modified xsi:type="dcterms:W3CDTF">2016-07-07T16:24:00Z</dcterms:modified>
</cp:coreProperties>
</file>